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9DA11" w14:textId="77777777" w:rsidR="000D1CCF" w:rsidRPr="00EA769C" w:rsidRDefault="000D1CCF" w:rsidP="00EA769C">
      <w:pPr>
        <w:rPr>
          <w:rFonts w:eastAsiaTheme="minorHAnsi"/>
        </w:rPr>
      </w:pPr>
    </w:p>
    <w:p w14:paraId="6AA88713" w14:textId="3AC6093E" w:rsidR="00427CEF" w:rsidRPr="00EA769C" w:rsidRDefault="00EA769C" w:rsidP="00195A4B">
      <w:pPr>
        <w:rPr>
          <w:rFonts w:eastAsiaTheme="minorHAnsi"/>
        </w:rPr>
      </w:pPr>
      <w:r w:rsidRPr="00EA769C">
        <w:rPr>
          <w:rFonts w:eastAsiaTheme="minorHAnsi"/>
        </w:rPr>
        <w:t xml:space="preserve">Title? </w:t>
      </w:r>
    </w:p>
    <w:p w14:paraId="59A3490A" w14:textId="1EE07B3E" w:rsidR="00427CEF" w:rsidRDefault="00427CEF">
      <w:pPr>
        <w:rPr>
          <w:rFonts w:asciiTheme="majorHAnsi" w:eastAsiaTheme="minorHAnsi" w:hAnsiTheme="majorHAnsi" w:cstheme="majorBidi"/>
          <w:color w:val="0F4761" w:themeColor="accent1" w:themeShade="BF"/>
          <w:sz w:val="40"/>
          <w:szCs w:val="40"/>
        </w:rPr>
      </w:pPr>
      <w:r>
        <w:rPr>
          <w:rFonts w:eastAsiaTheme="minorHAnsi"/>
        </w:rPr>
        <w:br w:type="page"/>
      </w:r>
    </w:p>
    <w:sdt>
      <w:sdtPr>
        <w:rPr>
          <w:rFonts w:ascii="Times New Roman" w:eastAsia="Times New Roman" w:hAnsi="Times New Roman" w:cs="Times New Roman"/>
          <w:b w:val="0"/>
          <w:bCs w:val="0"/>
          <w:color w:val="auto"/>
          <w:sz w:val="24"/>
          <w:szCs w:val="24"/>
        </w:rPr>
        <w:id w:val="2131512686"/>
        <w:docPartObj>
          <w:docPartGallery w:val="Table of Contents"/>
          <w:docPartUnique/>
        </w:docPartObj>
      </w:sdtPr>
      <w:sdtEndPr>
        <w:rPr>
          <w:noProof/>
        </w:rPr>
      </w:sdtEndPr>
      <w:sdtContent>
        <w:p w14:paraId="39555B83" w14:textId="262DA102" w:rsidR="00C464C2" w:rsidRPr="00541CA3" w:rsidRDefault="00C464C2">
          <w:pPr>
            <w:pStyle w:val="TOCHeading"/>
            <w:rPr>
              <w:rFonts w:ascii="Times New Roman" w:hAnsi="Times New Roman" w:cs="Times New Roman"/>
              <w:sz w:val="24"/>
              <w:szCs w:val="24"/>
            </w:rPr>
          </w:pPr>
          <w:r w:rsidRPr="00541CA3">
            <w:rPr>
              <w:rFonts w:ascii="Times New Roman" w:hAnsi="Times New Roman" w:cs="Times New Roman"/>
              <w:sz w:val="24"/>
              <w:szCs w:val="24"/>
            </w:rPr>
            <w:t>Table of Contents</w:t>
          </w:r>
        </w:p>
        <w:p w14:paraId="283DEC92" w14:textId="49921699" w:rsidR="00790328" w:rsidRDefault="00ED3E68">
          <w:pPr>
            <w:pStyle w:val="TOC1"/>
            <w:tabs>
              <w:tab w:val="right" w:leader="dot" w:pos="9350"/>
            </w:tabs>
            <w:rPr>
              <w:rFonts w:eastAsiaTheme="minorEastAsia" w:cstheme="minorBidi"/>
              <w:b w:val="0"/>
              <w:bCs w:val="0"/>
              <w:caps w:val="0"/>
              <w:noProof/>
              <w:kern w:val="2"/>
              <w:sz w:val="24"/>
              <w:szCs w:val="24"/>
              <w14:ligatures w14:val="standardContextual"/>
            </w:rPr>
          </w:pPr>
          <w:r w:rsidRPr="00541CA3">
            <w:rPr>
              <w:rFonts w:ascii="Times New Roman" w:hAnsi="Times New Roman"/>
              <w:i/>
              <w:iCs/>
              <w:caps w:val="0"/>
            </w:rPr>
            <w:fldChar w:fldCharType="begin"/>
          </w:r>
          <w:r w:rsidRPr="00541CA3">
            <w:rPr>
              <w:rFonts w:ascii="Times New Roman" w:hAnsi="Times New Roman"/>
              <w:i/>
              <w:iCs/>
              <w:caps w:val="0"/>
            </w:rPr>
            <w:instrText xml:space="preserve"> TOC \o "1-5" \h \z \u </w:instrText>
          </w:r>
          <w:r w:rsidRPr="00541CA3">
            <w:rPr>
              <w:rFonts w:ascii="Times New Roman" w:hAnsi="Times New Roman"/>
              <w:i/>
              <w:iCs/>
              <w:caps w:val="0"/>
            </w:rPr>
            <w:fldChar w:fldCharType="separate"/>
          </w:r>
          <w:hyperlink w:anchor="_Toc195192981" w:history="1">
            <w:r w:rsidR="00790328" w:rsidRPr="00816B9A">
              <w:rPr>
                <w:rStyle w:val="Hyperlink"/>
                <w:rFonts w:eastAsiaTheme="minorHAnsi"/>
                <w:noProof/>
              </w:rPr>
              <w:t>Introduction</w:t>
            </w:r>
            <w:r w:rsidR="00790328">
              <w:rPr>
                <w:noProof/>
                <w:webHidden/>
              </w:rPr>
              <w:tab/>
            </w:r>
            <w:r w:rsidR="00790328">
              <w:rPr>
                <w:noProof/>
                <w:webHidden/>
              </w:rPr>
              <w:fldChar w:fldCharType="begin"/>
            </w:r>
            <w:r w:rsidR="00790328">
              <w:rPr>
                <w:noProof/>
                <w:webHidden/>
              </w:rPr>
              <w:instrText xml:space="preserve"> PAGEREF _Toc195192981 \h </w:instrText>
            </w:r>
            <w:r w:rsidR="00790328">
              <w:rPr>
                <w:noProof/>
                <w:webHidden/>
              </w:rPr>
            </w:r>
            <w:r w:rsidR="00790328">
              <w:rPr>
                <w:noProof/>
                <w:webHidden/>
              </w:rPr>
              <w:fldChar w:fldCharType="separate"/>
            </w:r>
            <w:r w:rsidR="00790328">
              <w:rPr>
                <w:noProof/>
                <w:webHidden/>
              </w:rPr>
              <w:t>4</w:t>
            </w:r>
            <w:r w:rsidR="00790328">
              <w:rPr>
                <w:noProof/>
                <w:webHidden/>
              </w:rPr>
              <w:fldChar w:fldCharType="end"/>
            </w:r>
          </w:hyperlink>
        </w:p>
        <w:p w14:paraId="6AA970A8" w14:textId="5312415C" w:rsidR="00790328" w:rsidRDefault="00790328">
          <w:pPr>
            <w:pStyle w:val="TOC2"/>
            <w:tabs>
              <w:tab w:val="right" w:leader="dot" w:pos="9350"/>
            </w:tabs>
            <w:rPr>
              <w:rFonts w:eastAsiaTheme="minorEastAsia" w:cstheme="minorBidi"/>
              <w:smallCaps w:val="0"/>
              <w:noProof/>
              <w:kern w:val="2"/>
              <w:sz w:val="24"/>
              <w:szCs w:val="24"/>
              <w14:ligatures w14:val="standardContextual"/>
            </w:rPr>
          </w:pPr>
          <w:hyperlink w:anchor="_Toc195192982" w:history="1">
            <w:r w:rsidRPr="00816B9A">
              <w:rPr>
                <w:rStyle w:val="Hyperlink"/>
                <w:noProof/>
              </w:rPr>
              <w:t>Obsessive-Compulsive Disorder</w:t>
            </w:r>
            <w:r>
              <w:rPr>
                <w:noProof/>
                <w:webHidden/>
              </w:rPr>
              <w:tab/>
            </w:r>
            <w:r>
              <w:rPr>
                <w:noProof/>
                <w:webHidden/>
              </w:rPr>
              <w:fldChar w:fldCharType="begin"/>
            </w:r>
            <w:r>
              <w:rPr>
                <w:noProof/>
                <w:webHidden/>
              </w:rPr>
              <w:instrText xml:space="preserve"> PAGEREF _Toc195192982 \h </w:instrText>
            </w:r>
            <w:r>
              <w:rPr>
                <w:noProof/>
                <w:webHidden/>
              </w:rPr>
            </w:r>
            <w:r>
              <w:rPr>
                <w:noProof/>
                <w:webHidden/>
              </w:rPr>
              <w:fldChar w:fldCharType="separate"/>
            </w:r>
            <w:r>
              <w:rPr>
                <w:noProof/>
                <w:webHidden/>
              </w:rPr>
              <w:t>4</w:t>
            </w:r>
            <w:r>
              <w:rPr>
                <w:noProof/>
                <w:webHidden/>
              </w:rPr>
              <w:fldChar w:fldCharType="end"/>
            </w:r>
          </w:hyperlink>
        </w:p>
        <w:p w14:paraId="0153D226" w14:textId="6F462CF0" w:rsidR="00790328" w:rsidRDefault="00790328">
          <w:pPr>
            <w:pStyle w:val="TOC2"/>
            <w:tabs>
              <w:tab w:val="right" w:leader="dot" w:pos="9350"/>
            </w:tabs>
            <w:rPr>
              <w:rFonts w:eastAsiaTheme="minorEastAsia" w:cstheme="minorBidi"/>
              <w:smallCaps w:val="0"/>
              <w:noProof/>
              <w:kern w:val="2"/>
              <w:sz w:val="24"/>
              <w:szCs w:val="24"/>
              <w14:ligatures w14:val="standardContextual"/>
            </w:rPr>
          </w:pPr>
          <w:hyperlink w:anchor="_Toc195192983" w:history="1">
            <w:r w:rsidRPr="00816B9A">
              <w:rPr>
                <w:rStyle w:val="Hyperlink"/>
                <w:noProof/>
              </w:rPr>
              <w:t>Neurobiology of OCD</w:t>
            </w:r>
            <w:r>
              <w:rPr>
                <w:noProof/>
                <w:webHidden/>
              </w:rPr>
              <w:tab/>
            </w:r>
            <w:r>
              <w:rPr>
                <w:noProof/>
                <w:webHidden/>
              </w:rPr>
              <w:fldChar w:fldCharType="begin"/>
            </w:r>
            <w:r>
              <w:rPr>
                <w:noProof/>
                <w:webHidden/>
              </w:rPr>
              <w:instrText xml:space="preserve"> PAGEREF _Toc195192983 \h </w:instrText>
            </w:r>
            <w:r>
              <w:rPr>
                <w:noProof/>
                <w:webHidden/>
              </w:rPr>
            </w:r>
            <w:r>
              <w:rPr>
                <w:noProof/>
                <w:webHidden/>
              </w:rPr>
              <w:fldChar w:fldCharType="separate"/>
            </w:r>
            <w:r>
              <w:rPr>
                <w:noProof/>
                <w:webHidden/>
              </w:rPr>
              <w:t>4</w:t>
            </w:r>
            <w:r>
              <w:rPr>
                <w:noProof/>
                <w:webHidden/>
              </w:rPr>
              <w:fldChar w:fldCharType="end"/>
            </w:r>
          </w:hyperlink>
        </w:p>
        <w:p w14:paraId="07B1AB9D" w14:textId="5B662332" w:rsidR="00790328" w:rsidRDefault="00790328">
          <w:pPr>
            <w:pStyle w:val="TOC4"/>
            <w:tabs>
              <w:tab w:val="right" w:leader="dot" w:pos="9350"/>
            </w:tabs>
            <w:rPr>
              <w:rFonts w:eastAsiaTheme="minorEastAsia" w:cstheme="minorBidi"/>
              <w:noProof/>
              <w:kern w:val="2"/>
              <w:sz w:val="24"/>
              <w:szCs w:val="24"/>
              <w14:ligatures w14:val="standardContextual"/>
            </w:rPr>
          </w:pPr>
          <w:hyperlink w:anchor="_Toc195192984" w:history="1">
            <w:r w:rsidRPr="00816B9A">
              <w:rPr>
                <w:rStyle w:val="Hyperlink"/>
                <w:noProof/>
              </w:rPr>
              <w:t>Structural Brain Abnormalities</w:t>
            </w:r>
            <w:r>
              <w:rPr>
                <w:noProof/>
                <w:webHidden/>
              </w:rPr>
              <w:tab/>
            </w:r>
            <w:r>
              <w:rPr>
                <w:noProof/>
                <w:webHidden/>
              </w:rPr>
              <w:fldChar w:fldCharType="begin"/>
            </w:r>
            <w:r>
              <w:rPr>
                <w:noProof/>
                <w:webHidden/>
              </w:rPr>
              <w:instrText xml:space="preserve"> PAGEREF _Toc195192984 \h </w:instrText>
            </w:r>
            <w:r>
              <w:rPr>
                <w:noProof/>
                <w:webHidden/>
              </w:rPr>
            </w:r>
            <w:r>
              <w:rPr>
                <w:noProof/>
                <w:webHidden/>
              </w:rPr>
              <w:fldChar w:fldCharType="separate"/>
            </w:r>
            <w:r>
              <w:rPr>
                <w:noProof/>
                <w:webHidden/>
              </w:rPr>
              <w:t>7</w:t>
            </w:r>
            <w:r>
              <w:rPr>
                <w:noProof/>
                <w:webHidden/>
              </w:rPr>
              <w:fldChar w:fldCharType="end"/>
            </w:r>
          </w:hyperlink>
        </w:p>
        <w:p w14:paraId="4611552B" w14:textId="38408033" w:rsidR="00790328" w:rsidRDefault="00790328">
          <w:pPr>
            <w:pStyle w:val="TOC2"/>
            <w:tabs>
              <w:tab w:val="right" w:leader="dot" w:pos="9350"/>
            </w:tabs>
            <w:rPr>
              <w:rFonts w:eastAsiaTheme="minorEastAsia" w:cstheme="minorBidi"/>
              <w:smallCaps w:val="0"/>
              <w:noProof/>
              <w:kern w:val="2"/>
              <w:sz w:val="24"/>
              <w:szCs w:val="24"/>
              <w14:ligatures w14:val="standardContextual"/>
            </w:rPr>
          </w:pPr>
          <w:hyperlink w:anchor="_Toc195192985" w:history="1">
            <w:r w:rsidRPr="00816B9A">
              <w:rPr>
                <w:rStyle w:val="Hyperlink"/>
                <w:noProof/>
              </w:rPr>
              <w:t>Informant Discrepancies</w:t>
            </w:r>
            <w:r>
              <w:rPr>
                <w:noProof/>
                <w:webHidden/>
              </w:rPr>
              <w:tab/>
            </w:r>
            <w:r>
              <w:rPr>
                <w:noProof/>
                <w:webHidden/>
              </w:rPr>
              <w:fldChar w:fldCharType="begin"/>
            </w:r>
            <w:r>
              <w:rPr>
                <w:noProof/>
                <w:webHidden/>
              </w:rPr>
              <w:instrText xml:space="preserve"> PAGEREF _Toc195192985 \h </w:instrText>
            </w:r>
            <w:r>
              <w:rPr>
                <w:noProof/>
                <w:webHidden/>
              </w:rPr>
            </w:r>
            <w:r>
              <w:rPr>
                <w:noProof/>
                <w:webHidden/>
              </w:rPr>
              <w:fldChar w:fldCharType="separate"/>
            </w:r>
            <w:r>
              <w:rPr>
                <w:noProof/>
                <w:webHidden/>
              </w:rPr>
              <w:t>7</w:t>
            </w:r>
            <w:r>
              <w:rPr>
                <w:noProof/>
                <w:webHidden/>
              </w:rPr>
              <w:fldChar w:fldCharType="end"/>
            </w:r>
          </w:hyperlink>
        </w:p>
        <w:p w14:paraId="21FD1B44" w14:textId="7708D5B9" w:rsidR="00790328" w:rsidRDefault="00790328">
          <w:pPr>
            <w:pStyle w:val="TOC2"/>
            <w:tabs>
              <w:tab w:val="right" w:leader="dot" w:pos="9350"/>
            </w:tabs>
            <w:rPr>
              <w:rFonts w:eastAsiaTheme="minorEastAsia" w:cstheme="minorBidi"/>
              <w:smallCaps w:val="0"/>
              <w:noProof/>
              <w:kern w:val="2"/>
              <w:sz w:val="24"/>
              <w:szCs w:val="24"/>
              <w14:ligatures w14:val="standardContextual"/>
            </w:rPr>
          </w:pPr>
          <w:hyperlink w:anchor="_Toc195192986" w:history="1">
            <w:r w:rsidRPr="00816B9A">
              <w:rPr>
                <w:rStyle w:val="Hyperlink"/>
                <w:noProof/>
              </w:rPr>
              <w:t>Statistical Learning</w:t>
            </w:r>
            <w:r>
              <w:rPr>
                <w:noProof/>
                <w:webHidden/>
              </w:rPr>
              <w:tab/>
            </w:r>
            <w:r>
              <w:rPr>
                <w:noProof/>
                <w:webHidden/>
              </w:rPr>
              <w:fldChar w:fldCharType="begin"/>
            </w:r>
            <w:r>
              <w:rPr>
                <w:noProof/>
                <w:webHidden/>
              </w:rPr>
              <w:instrText xml:space="preserve"> PAGEREF _Toc195192986 \h </w:instrText>
            </w:r>
            <w:r>
              <w:rPr>
                <w:noProof/>
                <w:webHidden/>
              </w:rPr>
            </w:r>
            <w:r>
              <w:rPr>
                <w:noProof/>
                <w:webHidden/>
              </w:rPr>
              <w:fldChar w:fldCharType="separate"/>
            </w:r>
            <w:r>
              <w:rPr>
                <w:noProof/>
                <w:webHidden/>
              </w:rPr>
              <w:t>9</w:t>
            </w:r>
            <w:r>
              <w:rPr>
                <w:noProof/>
                <w:webHidden/>
              </w:rPr>
              <w:fldChar w:fldCharType="end"/>
            </w:r>
          </w:hyperlink>
        </w:p>
        <w:p w14:paraId="060BCA43" w14:textId="471E685F" w:rsidR="00790328" w:rsidRDefault="00790328">
          <w:pPr>
            <w:pStyle w:val="TOC3"/>
            <w:tabs>
              <w:tab w:val="right" w:leader="dot" w:pos="9350"/>
            </w:tabs>
            <w:rPr>
              <w:rFonts w:eastAsiaTheme="minorEastAsia" w:cstheme="minorBidi"/>
              <w:i w:val="0"/>
              <w:iCs w:val="0"/>
              <w:noProof/>
              <w:kern w:val="2"/>
              <w:sz w:val="24"/>
              <w:szCs w:val="24"/>
              <w14:ligatures w14:val="standardContextual"/>
            </w:rPr>
          </w:pPr>
          <w:hyperlink w:anchor="_Toc195192987" w:history="1">
            <w:r w:rsidRPr="00816B9A">
              <w:rPr>
                <w:rStyle w:val="Hyperlink"/>
                <w:noProof/>
              </w:rPr>
              <w:t>Learning methods</w:t>
            </w:r>
            <w:r>
              <w:rPr>
                <w:noProof/>
                <w:webHidden/>
              </w:rPr>
              <w:tab/>
            </w:r>
            <w:r>
              <w:rPr>
                <w:noProof/>
                <w:webHidden/>
              </w:rPr>
              <w:fldChar w:fldCharType="begin"/>
            </w:r>
            <w:r>
              <w:rPr>
                <w:noProof/>
                <w:webHidden/>
              </w:rPr>
              <w:instrText xml:space="preserve"> PAGEREF _Toc195192987 \h </w:instrText>
            </w:r>
            <w:r>
              <w:rPr>
                <w:noProof/>
                <w:webHidden/>
              </w:rPr>
            </w:r>
            <w:r>
              <w:rPr>
                <w:noProof/>
                <w:webHidden/>
              </w:rPr>
              <w:fldChar w:fldCharType="separate"/>
            </w:r>
            <w:r>
              <w:rPr>
                <w:noProof/>
                <w:webHidden/>
              </w:rPr>
              <w:t>9</w:t>
            </w:r>
            <w:r>
              <w:rPr>
                <w:noProof/>
                <w:webHidden/>
              </w:rPr>
              <w:fldChar w:fldCharType="end"/>
            </w:r>
          </w:hyperlink>
        </w:p>
        <w:p w14:paraId="0D5B158E" w14:textId="6D272173" w:rsidR="00790328" w:rsidRDefault="00790328">
          <w:pPr>
            <w:pStyle w:val="TOC4"/>
            <w:tabs>
              <w:tab w:val="right" w:leader="dot" w:pos="9350"/>
            </w:tabs>
            <w:rPr>
              <w:rFonts w:eastAsiaTheme="minorEastAsia" w:cstheme="minorBidi"/>
              <w:noProof/>
              <w:kern w:val="2"/>
              <w:sz w:val="24"/>
              <w:szCs w:val="24"/>
              <w14:ligatures w14:val="standardContextual"/>
            </w:rPr>
          </w:pPr>
          <w:hyperlink w:anchor="_Toc195192988" w:history="1">
            <w:r w:rsidRPr="00816B9A">
              <w:rPr>
                <w:rStyle w:val="Hyperlink"/>
                <w:noProof/>
              </w:rPr>
              <w:t>Linear Model</w:t>
            </w:r>
            <w:r>
              <w:rPr>
                <w:noProof/>
                <w:webHidden/>
              </w:rPr>
              <w:tab/>
            </w:r>
            <w:r>
              <w:rPr>
                <w:noProof/>
                <w:webHidden/>
              </w:rPr>
              <w:fldChar w:fldCharType="begin"/>
            </w:r>
            <w:r>
              <w:rPr>
                <w:noProof/>
                <w:webHidden/>
              </w:rPr>
              <w:instrText xml:space="preserve"> PAGEREF _Toc195192988 \h </w:instrText>
            </w:r>
            <w:r>
              <w:rPr>
                <w:noProof/>
                <w:webHidden/>
              </w:rPr>
            </w:r>
            <w:r>
              <w:rPr>
                <w:noProof/>
                <w:webHidden/>
              </w:rPr>
              <w:fldChar w:fldCharType="separate"/>
            </w:r>
            <w:r>
              <w:rPr>
                <w:noProof/>
                <w:webHidden/>
              </w:rPr>
              <w:t>9</w:t>
            </w:r>
            <w:r>
              <w:rPr>
                <w:noProof/>
                <w:webHidden/>
              </w:rPr>
              <w:fldChar w:fldCharType="end"/>
            </w:r>
          </w:hyperlink>
        </w:p>
        <w:p w14:paraId="7A569850" w14:textId="342EB16D" w:rsidR="00790328" w:rsidRDefault="00790328">
          <w:pPr>
            <w:pStyle w:val="TOC4"/>
            <w:tabs>
              <w:tab w:val="right" w:leader="dot" w:pos="9350"/>
            </w:tabs>
            <w:rPr>
              <w:rFonts w:eastAsiaTheme="minorEastAsia" w:cstheme="minorBidi"/>
              <w:noProof/>
              <w:kern w:val="2"/>
              <w:sz w:val="24"/>
              <w:szCs w:val="24"/>
              <w14:ligatures w14:val="standardContextual"/>
            </w:rPr>
          </w:pPr>
          <w:hyperlink w:anchor="_Toc195192989" w:history="1">
            <w:r w:rsidRPr="00816B9A">
              <w:rPr>
                <w:rStyle w:val="Hyperlink"/>
                <w:noProof/>
              </w:rPr>
              <w:t>Decision Trees</w:t>
            </w:r>
            <w:r>
              <w:rPr>
                <w:noProof/>
                <w:webHidden/>
              </w:rPr>
              <w:tab/>
            </w:r>
            <w:r>
              <w:rPr>
                <w:noProof/>
                <w:webHidden/>
              </w:rPr>
              <w:fldChar w:fldCharType="begin"/>
            </w:r>
            <w:r>
              <w:rPr>
                <w:noProof/>
                <w:webHidden/>
              </w:rPr>
              <w:instrText xml:space="preserve"> PAGEREF _Toc195192989 \h </w:instrText>
            </w:r>
            <w:r>
              <w:rPr>
                <w:noProof/>
                <w:webHidden/>
              </w:rPr>
            </w:r>
            <w:r>
              <w:rPr>
                <w:noProof/>
                <w:webHidden/>
              </w:rPr>
              <w:fldChar w:fldCharType="separate"/>
            </w:r>
            <w:r>
              <w:rPr>
                <w:noProof/>
                <w:webHidden/>
              </w:rPr>
              <w:t>10</w:t>
            </w:r>
            <w:r>
              <w:rPr>
                <w:noProof/>
                <w:webHidden/>
              </w:rPr>
              <w:fldChar w:fldCharType="end"/>
            </w:r>
          </w:hyperlink>
        </w:p>
        <w:p w14:paraId="671E29F3" w14:textId="791FDE2F" w:rsidR="00790328" w:rsidRDefault="00790328">
          <w:pPr>
            <w:pStyle w:val="TOC4"/>
            <w:tabs>
              <w:tab w:val="right" w:leader="dot" w:pos="9350"/>
            </w:tabs>
            <w:rPr>
              <w:rFonts w:eastAsiaTheme="minorEastAsia" w:cstheme="minorBidi"/>
              <w:noProof/>
              <w:kern w:val="2"/>
              <w:sz w:val="24"/>
              <w:szCs w:val="24"/>
              <w14:ligatures w14:val="standardContextual"/>
            </w:rPr>
          </w:pPr>
          <w:hyperlink w:anchor="_Toc195192990" w:history="1">
            <w:r w:rsidRPr="00816B9A">
              <w:rPr>
                <w:rStyle w:val="Hyperlink"/>
                <w:noProof/>
              </w:rPr>
              <w:t>Boosting</w:t>
            </w:r>
            <w:r>
              <w:rPr>
                <w:noProof/>
                <w:webHidden/>
              </w:rPr>
              <w:tab/>
            </w:r>
            <w:r>
              <w:rPr>
                <w:noProof/>
                <w:webHidden/>
              </w:rPr>
              <w:fldChar w:fldCharType="begin"/>
            </w:r>
            <w:r>
              <w:rPr>
                <w:noProof/>
                <w:webHidden/>
              </w:rPr>
              <w:instrText xml:space="preserve"> PAGEREF _Toc195192990 \h </w:instrText>
            </w:r>
            <w:r>
              <w:rPr>
                <w:noProof/>
                <w:webHidden/>
              </w:rPr>
            </w:r>
            <w:r>
              <w:rPr>
                <w:noProof/>
                <w:webHidden/>
              </w:rPr>
              <w:fldChar w:fldCharType="separate"/>
            </w:r>
            <w:r>
              <w:rPr>
                <w:noProof/>
                <w:webHidden/>
              </w:rPr>
              <w:t>11</w:t>
            </w:r>
            <w:r>
              <w:rPr>
                <w:noProof/>
                <w:webHidden/>
              </w:rPr>
              <w:fldChar w:fldCharType="end"/>
            </w:r>
          </w:hyperlink>
        </w:p>
        <w:p w14:paraId="0B3C36E8" w14:textId="5B4CAE72" w:rsidR="00790328" w:rsidRDefault="00790328">
          <w:pPr>
            <w:pStyle w:val="TOC2"/>
            <w:tabs>
              <w:tab w:val="right" w:leader="dot" w:pos="9350"/>
            </w:tabs>
            <w:rPr>
              <w:rFonts w:eastAsiaTheme="minorEastAsia" w:cstheme="minorBidi"/>
              <w:smallCaps w:val="0"/>
              <w:noProof/>
              <w:kern w:val="2"/>
              <w:sz w:val="24"/>
              <w:szCs w:val="24"/>
              <w14:ligatures w14:val="standardContextual"/>
            </w:rPr>
          </w:pPr>
          <w:hyperlink w:anchor="_Toc195192991" w:history="1">
            <w:r w:rsidRPr="00816B9A">
              <w:rPr>
                <w:rStyle w:val="Hyperlink"/>
                <w:noProof/>
              </w:rPr>
              <w:t>The present study</w:t>
            </w:r>
            <w:r>
              <w:rPr>
                <w:noProof/>
                <w:webHidden/>
              </w:rPr>
              <w:tab/>
            </w:r>
            <w:r>
              <w:rPr>
                <w:noProof/>
                <w:webHidden/>
              </w:rPr>
              <w:fldChar w:fldCharType="begin"/>
            </w:r>
            <w:r>
              <w:rPr>
                <w:noProof/>
                <w:webHidden/>
              </w:rPr>
              <w:instrText xml:space="preserve"> PAGEREF _Toc195192991 \h </w:instrText>
            </w:r>
            <w:r>
              <w:rPr>
                <w:noProof/>
                <w:webHidden/>
              </w:rPr>
            </w:r>
            <w:r>
              <w:rPr>
                <w:noProof/>
                <w:webHidden/>
              </w:rPr>
              <w:fldChar w:fldCharType="separate"/>
            </w:r>
            <w:r>
              <w:rPr>
                <w:noProof/>
                <w:webHidden/>
              </w:rPr>
              <w:t>13</w:t>
            </w:r>
            <w:r>
              <w:rPr>
                <w:noProof/>
                <w:webHidden/>
              </w:rPr>
              <w:fldChar w:fldCharType="end"/>
            </w:r>
          </w:hyperlink>
        </w:p>
        <w:p w14:paraId="20131DC7" w14:textId="00F61204" w:rsidR="00790328" w:rsidRDefault="00790328">
          <w:pPr>
            <w:pStyle w:val="TOC3"/>
            <w:tabs>
              <w:tab w:val="right" w:leader="dot" w:pos="9350"/>
            </w:tabs>
            <w:rPr>
              <w:rFonts w:eastAsiaTheme="minorEastAsia" w:cstheme="minorBidi"/>
              <w:i w:val="0"/>
              <w:iCs w:val="0"/>
              <w:noProof/>
              <w:kern w:val="2"/>
              <w:sz w:val="24"/>
              <w:szCs w:val="24"/>
              <w14:ligatures w14:val="standardContextual"/>
            </w:rPr>
          </w:pPr>
          <w:hyperlink w:anchor="_Toc195192992" w:history="1">
            <w:r w:rsidRPr="00816B9A">
              <w:rPr>
                <w:rStyle w:val="Hyperlink"/>
                <w:noProof/>
              </w:rPr>
              <w:t>Research question</w:t>
            </w:r>
            <w:r>
              <w:rPr>
                <w:noProof/>
                <w:webHidden/>
              </w:rPr>
              <w:tab/>
            </w:r>
            <w:r>
              <w:rPr>
                <w:noProof/>
                <w:webHidden/>
              </w:rPr>
              <w:fldChar w:fldCharType="begin"/>
            </w:r>
            <w:r>
              <w:rPr>
                <w:noProof/>
                <w:webHidden/>
              </w:rPr>
              <w:instrText xml:space="preserve"> PAGEREF _Toc195192992 \h </w:instrText>
            </w:r>
            <w:r>
              <w:rPr>
                <w:noProof/>
                <w:webHidden/>
              </w:rPr>
            </w:r>
            <w:r>
              <w:rPr>
                <w:noProof/>
                <w:webHidden/>
              </w:rPr>
              <w:fldChar w:fldCharType="separate"/>
            </w:r>
            <w:r>
              <w:rPr>
                <w:noProof/>
                <w:webHidden/>
              </w:rPr>
              <w:t>13</w:t>
            </w:r>
            <w:r>
              <w:rPr>
                <w:noProof/>
                <w:webHidden/>
              </w:rPr>
              <w:fldChar w:fldCharType="end"/>
            </w:r>
          </w:hyperlink>
        </w:p>
        <w:p w14:paraId="186A1750" w14:textId="2984CA9E" w:rsidR="00790328" w:rsidRDefault="00790328">
          <w:pPr>
            <w:pStyle w:val="TOC1"/>
            <w:tabs>
              <w:tab w:val="right" w:leader="dot" w:pos="9350"/>
            </w:tabs>
            <w:rPr>
              <w:rFonts w:eastAsiaTheme="minorEastAsia" w:cstheme="minorBidi"/>
              <w:b w:val="0"/>
              <w:bCs w:val="0"/>
              <w:caps w:val="0"/>
              <w:noProof/>
              <w:kern w:val="2"/>
              <w:sz w:val="24"/>
              <w:szCs w:val="24"/>
              <w14:ligatures w14:val="standardContextual"/>
            </w:rPr>
          </w:pPr>
          <w:hyperlink w:anchor="_Toc195192993" w:history="1">
            <w:r w:rsidRPr="00816B9A">
              <w:rPr>
                <w:rStyle w:val="Hyperlink"/>
                <w:noProof/>
              </w:rPr>
              <w:t>Methods</w:t>
            </w:r>
            <w:r>
              <w:rPr>
                <w:noProof/>
                <w:webHidden/>
              </w:rPr>
              <w:tab/>
            </w:r>
            <w:r>
              <w:rPr>
                <w:noProof/>
                <w:webHidden/>
              </w:rPr>
              <w:fldChar w:fldCharType="begin"/>
            </w:r>
            <w:r>
              <w:rPr>
                <w:noProof/>
                <w:webHidden/>
              </w:rPr>
              <w:instrText xml:space="preserve"> PAGEREF _Toc195192993 \h </w:instrText>
            </w:r>
            <w:r>
              <w:rPr>
                <w:noProof/>
                <w:webHidden/>
              </w:rPr>
            </w:r>
            <w:r>
              <w:rPr>
                <w:noProof/>
                <w:webHidden/>
              </w:rPr>
              <w:fldChar w:fldCharType="separate"/>
            </w:r>
            <w:r>
              <w:rPr>
                <w:noProof/>
                <w:webHidden/>
              </w:rPr>
              <w:t>14</w:t>
            </w:r>
            <w:r>
              <w:rPr>
                <w:noProof/>
                <w:webHidden/>
              </w:rPr>
              <w:fldChar w:fldCharType="end"/>
            </w:r>
          </w:hyperlink>
        </w:p>
        <w:p w14:paraId="390D1E7F" w14:textId="2ABE5888" w:rsidR="00790328" w:rsidRDefault="00790328">
          <w:pPr>
            <w:pStyle w:val="TOC2"/>
            <w:tabs>
              <w:tab w:val="right" w:leader="dot" w:pos="9350"/>
            </w:tabs>
            <w:rPr>
              <w:rFonts w:eastAsiaTheme="minorEastAsia" w:cstheme="minorBidi"/>
              <w:smallCaps w:val="0"/>
              <w:noProof/>
              <w:kern w:val="2"/>
              <w:sz w:val="24"/>
              <w:szCs w:val="24"/>
              <w14:ligatures w14:val="standardContextual"/>
            </w:rPr>
          </w:pPr>
          <w:hyperlink w:anchor="_Toc195192994" w:history="1">
            <w:r w:rsidRPr="00816B9A">
              <w:rPr>
                <w:rStyle w:val="Hyperlink"/>
                <w:noProof/>
              </w:rPr>
              <w:t>Data Source and Collection Procedures</w:t>
            </w:r>
            <w:r>
              <w:rPr>
                <w:noProof/>
                <w:webHidden/>
              </w:rPr>
              <w:tab/>
            </w:r>
            <w:r>
              <w:rPr>
                <w:noProof/>
                <w:webHidden/>
              </w:rPr>
              <w:fldChar w:fldCharType="begin"/>
            </w:r>
            <w:r>
              <w:rPr>
                <w:noProof/>
                <w:webHidden/>
              </w:rPr>
              <w:instrText xml:space="preserve"> PAGEREF _Toc195192994 \h </w:instrText>
            </w:r>
            <w:r>
              <w:rPr>
                <w:noProof/>
                <w:webHidden/>
              </w:rPr>
            </w:r>
            <w:r>
              <w:rPr>
                <w:noProof/>
                <w:webHidden/>
              </w:rPr>
              <w:fldChar w:fldCharType="separate"/>
            </w:r>
            <w:r>
              <w:rPr>
                <w:noProof/>
                <w:webHidden/>
              </w:rPr>
              <w:t>14</w:t>
            </w:r>
            <w:r>
              <w:rPr>
                <w:noProof/>
                <w:webHidden/>
              </w:rPr>
              <w:fldChar w:fldCharType="end"/>
            </w:r>
          </w:hyperlink>
        </w:p>
        <w:p w14:paraId="4757BE16" w14:textId="09AF2020" w:rsidR="00790328" w:rsidRDefault="00790328">
          <w:pPr>
            <w:pStyle w:val="TOC2"/>
            <w:tabs>
              <w:tab w:val="right" w:leader="dot" w:pos="9350"/>
            </w:tabs>
            <w:rPr>
              <w:rFonts w:eastAsiaTheme="minorEastAsia" w:cstheme="minorBidi"/>
              <w:smallCaps w:val="0"/>
              <w:noProof/>
              <w:kern w:val="2"/>
              <w:sz w:val="24"/>
              <w:szCs w:val="24"/>
              <w14:ligatures w14:val="standardContextual"/>
            </w:rPr>
          </w:pPr>
          <w:hyperlink w:anchor="_Toc195192995" w:history="1">
            <w:r w:rsidRPr="00816B9A">
              <w:rPr>
                <w:rStyle w:val="Hyperlink"/>
                <w:noProof/>
              </w:rPr>
              <w:t>Data acquisition</w:t>
            </w:r>
            <w:r>
              <w:rPr>
                <w:noProof/>
                <w:webHidden/>
              </w:rPr>
              <w:tab/>
            </w:r>
            <w:r>
              <w:rPr>
                <w:noProof/>
                <w:webHidden/>
              </w:rPr>
              <w:fldChar w:fldCharType="begin"/>
            </w:r>
            <w:r>
              <w:rPr>
                <w:noProof/>
                <w:webHidden/>
              </w:rPr>
              <w:instrText xml:space="preserve"> PAGEREF _Toc195192995 \h </w:instrText>
            </w:r>
            <w:r>
              <w:rPr>
                <w:noProof/>
                <w:webHidden/>
              </w:rPr>
            </w:r>
            <w:r>
              <w:rPr>
                <w:noProof/>
                <w:webHidden/>
              </w:rPr>
              <w:fldChar w:fldCharType="separate"/>
            </w:r>
            <w:r>
              <w:rPr>
                <w:noProof/>
                <w:webHidden/>
              </w:rPr>
              <w:t>14</w:t>
            </w:r>
            <w:r>
              <w:rPr>
                <w:noProof/>
                <w:webHidden/>
              </w:rPr>
              <w:fldChar w:fldCharType="end"/>
            </w:r>
          </w:hyperlink>
        </w:p>
        <w:p w14:paraId="0C242491" w14:textId="43573024" w:rsidR="00790328" w:rsidRDefault="00790328">
          <w:pPr>
            <w:pStyle w:val="TOC3"/>
            <w:tabs>
              <w:tab w:val="right" w:leader="dot" w:pos="9350"/>
            </w:tabs>
            <w:rPr>
              <w:rFonts w:eastAsiaTheme="minorEastAsia" w:cstheme="minorBidi"/>
              <w:i w:val="0"/>
              <w:iCs w:val="0"/>
              <w:noProof/>
              <w:kern w:val="2"/>
              <w:sz w:val="24"/>
              <w:szCs w:val="24"/>
              <w14:ligatures w14:val="standardContextual"/>
            </w:rPr>
          </w:pPr>
          <w:hyperlink w:anchor="_Toc195192996" w:history="1">
            <w:r w:rsidRPr="00816B9A">
              <w:rPr>
                <w:rStyle w:val="Hyperlink"/>
                <w:noProof/>
              </w:rPr>
              <w:t>Structural MRI</w:t>
            </w:r>
            <w:r>
              <w:rPr>
                <w:noProof/>
                <w:webHidden/>
              </w:rPr>
              <w:tab/>
            </w:r>
            <w:r>
              <w:rPr>
                <w:noProof/>
                <w:webHidden/>
              </w:rPr>
              <w:fldChar w:fldCharType="begin"/>
            </w:r>
            <w:r>
              <w:rPr>
                <w:noProof/>
                <w:webHidden/>
              </w:rPr>
              <w:instrText xml:space="preserve"> PAGEREF _Toc195192996 \h </w:instrText>
            </w:r>
            <w:r>
              <w:rPr>
                <w:noProof/>
                <w:webHidden/>
              </w:rPr>
            </w:r>
            <w:r>
              <w:rPr>
                <w:noProof/>
                <w:webHidden/>
              </w:rPr>
              <w:fldChar w:fldCharType="separate"/>
            </w:r>
            <w:r>
              <w:rPr>
                <w:noProof/>
                <w:webHidden/>
              </w:rPr>
              <w:t>14</w:t>
            </w:r>
            <w:r>
              <w:rPr>
                <w:noProof/>
                <w:webHidden/>
              </w:rPr>
              <w:fldChar w:fldCharType="end"/>
            </w:r>
          </w:hyperlink>
        </w:p>
        <w:p w14:paraId="619B8898" w14:textId="1DBFF2A5" w:rsidR="00790328" w:rsidRDefault="00790328">
          <w:pPr>
            <w:pStyle w:val="TOC4"/>
            <w:tabs>
              <w:tab w:val="right" w:leader="dot" w:pos="9350"/>
            </w:tabs>
            <w:rPr>
              <w:rFonts w:eastAsiaTheme="minorEastAsia" w:cstheme="minorBidi"/>
              <w:noProof/>
              <w:kern w:val="2"/>
              <w:sz w:val="24"/>
              <w:szCs w:val="24"/>
              <w14:ligatures w14:val="standardContextual"/>
            </w:rPr>
          </w:pPr>
          <w:hyperlink w:anchor="_Toc195192997" w:history="1">
            <w:r w:rsidRPr="00816B9A">
              <w:rPr>
                <w:rStyle w:val="Hyperlink"/>
                <w:noProof/>
              </w:rPr>
              <w:t>Preprocessing sMRI</w:t>
            </w:r>
            <w:r>
              <w:rPr>
                <w:noProof/>
                <w:webHidden/>
              </w:rPr>
              <w:tab/>
            </w:r>
            <w:r>
              <w:rPr>
                <w:noProof/>
                <w:webHidden/>
              </w:rPr>
              <w:fldChar w:fldCharType="begin"/>
            </w:r>
            <w:r>
              <w:rPr>
                <w:noProof/>
                <w:webHidden/>
              </w:rPr>
              <w:instrText xml:space="preserve"> PAGEREF _Toc195192997 \h </w:instrText>
            </w:r>
            <w:r>
              <w:rPr>
                <w:noProof/>
                <w:webHidden/>
              </w:rPr>
            </w:r>
            <w:r>
              <w:rPr>
                <w:noProof/>
                <w:webHidden/>
              </w:rPr>
              <w:fldChar w:fldCharType="separate"/>
            </w:r>
            <w:r>
              <w:rPr>
                <w:noProof/>
                <w:webHidden/>
              </w:rPr>
              <w:t>16</w:t>
            </w:r>
            <w:r>
              <w:rPr>
                <w:noProof/>
                <w:webHidden/>
              </w:rPr>
              <w:fldChar w:fldCharType="end"/>
            </w:r>
          </w:hyperlink>
        </w:p>
        <w:p w14:paraId="26D418B8" w14:textId="14A91787" w:rsidR="00790328" w:rsidRDefault="00790328">
          <w:pPr>
            <w:pStyle w:val="TOC4"/>
            <w:tabs>
              <w:tab w:val="right" w:leader="dot" w:pos="9350"/>
            </w:tabs>
            <w:rPr>
              <w:rFonts w:eastAsiaTheme="minorEastAsia" w:cstheme="minorBidi"/>
              <w:noProof/>
              <w:kern w:val="2"/>
              <w:sz w:val="24"/>
              <w:szCs w:val="24"/>
              <w14:ligatures w14:val="standardContextual"/>
            </w:rPr>
          </w:pPr>
          <w:hyperlink w:anchor="_Toc195192998" w:history="1">
            <w:r w:rsidRPr="00816B9A">
              <w:rPr>
                <w:rStyle w:val="Hyperlink"/>
                <w:noProof/>
              </w:rPr>
              <w:t>Brain Segmentation</w:t>
            </w:r>
            <w:r>
              <w:rPr>
                <w:noProof/>
                <w:webHidden/>
              </w:rPr>
              <w:tab/>
            </w:r>
            <w:r>
              <w:rPr>
                <w:noProof/>
                <w:webHidden/>
              </w:rPr>
              <w:fldChar w:fldCharType="begin"/>
            </w:r>
            <w:r>
              <w:rPr>
                <w:noProof/>
                <w:webHidden/>
              </w:rPr>
              <w:instrText xml:space="preserve"> PAGEREF _Toc195192998 \h </w:instrText>
            </w:r>
            <w:r>
              <w:rPr>
                <w:noProof/>
                <w:webHidden/>
              </w:rPr>
            </w:r>
            <w:r>
              <w:rPr>
                <w:noProof/>
                <w:webHidden/>
              </w:rPr>
              <w:fldChar w:fldCharType="separate"/>
            </w:r>
            <w:r>
              <w:rPr>
                <w:noProof/>
                <w:webHidden/>
              </w:rPr>
              <w:t>16</w:t>
            </w:r>
            <w:r>
              <w:rPr>
                <w:noProof/>
                <w:webHidden/>
              </w:rPr>
              <w:fldChar w:fldCharType="end"/>
            </w:r>
          </w:hyperlink>
        </w:p>
        <w:p w14:paraId="31C51B18" w14:textId="6B438D61" w:rsidR="00790328" w:rsidRDefault="00790328">
          <w:pPr>
            <w:pStyle w:val="TOC4"/>
            <w:tabs>
              <w:tab w:val="right" w:leader="dot" w:pos="9350"/>
            </w:tabs>
            <w:rPr>
              <w:rFonts w:eastAsiaTheme="minorEastAsia" w:cstheme="minorBidi"/>
              <w:noProof/>
              <w:kern w:val="2"/>
              <w:sz w:val="24"/>
              <w:szCs w:val="24"/>
              <w14:ligatures w14:val="standardContextual"/>
            </w:rPr>
          </w:pPr>
          <w:hyperlink w:anchor="_Toc195192999" w:history="1">
            <w:r w:rsidRPr="00816B9A">
              <w:rPr>
                <w:rStyle w:val="Hyperlink"/>
                <w:noProof/>
              </w:rPr>
              <w:t>Regions of Interest</w:t>
            </w:r>
            <w:r>
              <w:rPr>
                <w:noProof/>
                <w:webHidden/>
              </w:rPr>
              <w:tab/>
            </w:r>
            <w:r>
              <w:rPr>
                <w:noProof/>
                <w:webHidden/>
              </w:rPr>
              <w:fldChar w:fldCharType="begin"/>
            </w:r>
            <w:r>
              <w:rPr>
                <w:noProof/>
                <w:webHidden/>
              </w:rPr>
              <w:instrText xml:space="preserve"> PAGEREF _Toc195192999 \h </w:instrText>
            </w:r>
            <w:r>
              <w:rPr>
                <w:noProof/>
                <w:webHidden/>
              </w:rPr>
            </w:r>
            <w:r>
              <w:rPr>
                <w:noProof/>
                <w:webHidden/>
              </w:rPr>
              <w:fldChar w:fldCharType="separate"/>
            </w:r>
            <w:r>
              <w:rPr>
                <w:noProof/>
                <w:webHidden/>
              </w:rPr>
              <w:t>17</w:t>
            </w:r>
            <w:r>
              <w:rPr>
                <w:noProof/>
                <w:webHidden/>
              </w:rPr>
              <w:fldChar w:fldCharType="end"/>
            </w:r>
          </w:hyperlink>
        </w:p>
        <w:p w14:paraId="71AD2FCC" w14:textId="3B290DCF" w:rsidR="00790328" w:rsidRDefault="00790328">
          <w:pPr>
            <w:pStyle w:val="TOC3"/>
            <w:tabs>
              <w:tab w:val="right" w:leader="dot" w:pos="9350"/>
            </w:tabs>
            <w:rPr>
              <w:rFonts w:eastAsiaTheme="minorEastAsia" w:cstheme="minorBidi"/>
              <w:i w:val="0"/>
              <w:iCs w:val="0"/>
              <w:noProof/>
              <w:kern w:val="2"/>
              <w:sz w:val="24"/>
              <w:szCs w:val="24"/>
              <w14:ligatures w14:val="standardContextual"/>
            </w:rPr>
          </w:pPr>
          <w:hyperlink w:anchor="_Toc195193000" w:history="1">
            <w:r w:rsidRPr="00816B9A">
              <w:rPr>
                <w:rStyle w:val="Hyperlink"/>
                <w:noProof/>
              </w:rPr>
              <w:t>Demographics and categorical diagnosis</w:t>
            </w:r>
            <w:r>
              <w:rPr>
                <w:noProof/>
                <w:webHidden/>
              </w:rPr>
              <w:tab/>
            </w:r>
            <w:r>
              <w:rPr>
                <w:noProof/>
                <w:webHidden/>
              </w:rPr>
              <w:fldChar w:fldCharType="begin"/>
            </w:r>
            <w:r>
              <w:rPr>
                <w:noProof/>
                <w:webHidden/>
              </w:rPr>
              <w:instrText xml:space="preserve"> PAGEREF _Toc195193000 \h </w:instrText>
            </w:r>
            <w:r>
              <w:rPr>
                <w:noProof/>
                <w:webHidden/>
              </w:rPr>
            </w:r>
            <w:r>
              <w:rPr>
                <w:noProof/>
                <w:webHidden/>
              </w:rPr>
              <w:fldChar w:fldCharType="separate"/>
            </w:r>
            <w:r>
              <w:rPr>
                <w:noProof/>
                <w:webHidden/>
              </w:rPr>
              <w:t>17</w:t>
            </w:r>
            <w:r>
              <w:rPr>
                <w:noProof/>
                <w:webHidden/>
              </w:rPr>
              <w:fldChar w:fldCharType="end"/>
            </w:r>
          </w:hyperlink>
        </w:p>
        <w:p w14:paraId="1C0F9B46" w14:textId="6DA4E866" w:rsidR="00790328" w:rsidRDefault="00790328">
          <w:pPr>
            <w:pStyle w:val="TOC3"/>
            <w:tabs>
              <w:tab w:val="right" w:leader="dot" w:pos="9350"/>
            </w:tabs>
            <w:rPr>
              <w:rFonts w:eastAsiaTheme="minorEastAsia" w:cstheme="minorBidi"/>
              <w:i w:val="0"/>
              <w:iCs w:val="0"/>
              <w:noProof/>
              <w:kern w:val="2"/>
              <w:sz w:val="24"/>
              <w:szCs w:val="24"/>
              <w14:ligatures w14:val="standardContextual"/>
            </w:rPr>
          </w:pPr>
          <w:hyperlink w:anchor="_Toc195193001" w:history="1">
            <w:r w:rsidRPr="00816B9A">
              <w:rPr>
                <w:rStyle w:val="Hyperlink"/>
                <w:noProof/>
              </w:rPr>
              <w:t>Self and Parental Reports of dimensional diagnosis</w:t>
            </w:r>
            <w:r>
              <w:rPr>
                <w:noProof/>
                <w:webHidden/>
              </w:rPr>
              <w:tab/>
            </w:r>
            <w:r>
              <w:rPr>
                <w:noProof/>
                <w:webHidden/>
              </w:rPr>
              <w:fldChar w:fldCharType="begin"/>
            </w:r>
            <w:r>
              <w:rPr>
                <w:noProof/>
                <w:webHidden/>
              </w:rPr>
              <w:instrText xml:space="preserve"> PAGEREF _Toc195193001 \h </w:instrText>
            </w:r>
            <w:r>
              <w:rPr>
                <w:noProof/>
                <w:webHidden/>
              </w:rPr>
            </w:r>
            <w:r>
              <w:rPr>
                <w:noProof/>
                <w:webHidden/>
              </w:rPr>
              <w:fldChar w:fldCharType="separate"/>
            </w:r>
            <w:r>
              <w:rPr>
                <w:noProof/>
                <w:webHidden/>
              </w:rPr>
              <w:t>18</w:t>
            </w:r>
            <w:r>
              <w:rPr>
                <w:noProof/>
                <w:webHidden/>
              </w:rPr>
              <w:fldChar w:fldCharType="end"/>
            </w:r>
          </w:hyperlink>
        </w:p>
        <w:p w14:paraId="1DC49124" w14:textId="1563D8D8" w:rsidR="00790328" w:rsidRDefault="00790328">
          <w:pPr>
            <w:pStyle w:val="TOC4"/>
            <w:tabs>
              <w:tab w:val="right" w:leader="dot" w:pos="9350"/>
            </w:tabs>
            <w:rPr>
              <w:rFonts w:eastAsiaTheme="minorEastAsia" w:cstheme="minorBidi"/>
              <w:noProof/>
              <w:kern w:val="2"/>
              <w:sz w:val="24"/>
              <w:szCs w:val="24"/>
              <w14:ligatures w14:val="standardContextual"/>
            </w:rPr>
          </w:pPr>
          <w:hyperlink w:anchor="_Toc195193002" w:history="1">
            <w:r w:rsidRPr="00816B9A">
              <w:rPr>
                <w:rStyle w:val="Hyperlink"/>
                <w:noProof/>
              </w:rPr>
              <w:t>Parent-Reported Child Behavior Checklist</w:t>
            </w:r>
            <w:r>
              <w:rPr>
                <w:noProof/>
                <w:webHidden/>
              </w:rPr>
              <w:tab/>
            </w:r>
            <w:r>
              <w:rPr>
                <w:noProof/>
                <w:webHidden/>
              </w:rPr>
              <w:fldChar w:fldCharType="begin"/>
            </w:r>
            <w:r>
              <w:rPr>
                <w:noProof/>
                <w:webHidden/>
              </w:rPr>
              <w:instrText xml:space="preserve"> PAGEREF _Toc195193002 \h </w:instrText>
            </w:r>
            <w:r>
              <w:rPr>
                <w:noProof/>
                <w:webHidden/>
              </w:rPr>
            </w:r>
            <w:r>
              <w:rPr>
                <w:noProof/>
                <w:webHidden/>
              </w:rPr>
              <w:fldChar w:fldCharType="separate"/>
            </w:r>
            <w:r>
              <w:rPr>
                <w:noProof/>
                <w:webHidden/>
              </w:rPr>
              <w:t>18</w:t>
            </w:r>
            <w:r>
              <w:rPr>
                <w:noProof/>
                <w:webHidden/>
              </w:rPr>
              <w:fldChar w:fldCharType="end"/>
            </w:r>
          </w:hyperlink>
        </w:p>
        <w:p w14:paraId="1900DB36" w14:textId="5A527342" w:rsidR="00790328" w:rsidRDefault="00790328">
          <w:pPr>
            <w:pStyle w:val="TOC4"/>
            <w:tabs>
              <w:tab w:val="right" w:leader="dot" w:pos="9350"/>
            </w:tabs>
            <w:rPr>
              <w:rFonts w:eastAsiaTheme="minorEastAsia" w:cstheme="minorBidi"/>
              <w:noProof/>
              <w:kern w:val="2"/>
              <w:sz w:val="24"/>
              <w:szCs w:val="24"/>
              <w14:ligatures w14:val="standardContextual"/>
            </w:rPr>
          </w:pPr>
          <w:hyperlink w:anchor="_Toc195193003" w:history="1">
            <w:r w:rsidRPr="00816B9A">
              <w:rPr>
                <w:rStyle w:val="Hyperlink"/>
                <w:noProof/>
              </w:rPr>
              <w:t>Self-Reported Brief Problem Monitor</w:t>
            </w:r>
            <w:r>
              <w:rPr>
                <w:noProof/>
                <w:webHidden/>
              </w:rPr>
              <w:tab/>
            </w:r>
            <w:r>
              <w:rPr>
                <w:noProof/>
                <w:webHidden/>
              </w:rPr>
              <w:fldChar w:fldCharType="begin"/>
            </w:r>
            <w:r>
              <w:rPr>
                <w:noProof/>
                <w:webHidden/>
              </w:rPr>
              <w:instrText xml:space="preserve"> PAGEREF _Toc195193003 \h </w:instrText>
            </w:r>
            <w:r>
              <w:rPr>
                <w:noProof/>
                <w:webHidden/>
              </w:rPr>
            </w:r>
            <w:r>
              <w:rPr>
                <w:noProof/>
                <w:webHidden/>
              </w:rPr>
              <w:fldChar w:fldCharType="separate"/>
            </w:r>
            <w:r>
              <w:rPr>
                <w:noProof/>
                <w:webHidden/>
              </w:rPr>
              <w:t>19</w:t>
            </w:r>
            <w:r>
              <w:rPr>
                <w:noProof/>
                <w:webHidden/>
              </w:rPr>
              <w:fldChar w:fldCharType="end"/>
            </w:r>
          </w:hyperlink>
        </w:p>
        <w:p w14:paraId="50E664E2" w14:textId="7B95A7CC" w:rsidR="00790328" w:rsidRDefault="00790328">
          <w:pPr>
            <w:pStyle w:val="TOC2"/>
            <w:tabs>
              <w:tab w:val="right" w:leader="dot" w:pos="9350"/>
            </w:tabs>
            <w:rPr>
              <w:rFonts w:eastAsiaTheme="minorEastAsia" w:cstheme="minorBidi"/>
              <w:smallCaps w:val="0"/>
              <w:noProof/>
              <w:kern w:val="2"/>
              <w:sz w:val="24"/>
              <w:szCs w:val="24"/>
              <w14:ligatures w14:val="standardContextual"/>
            </w:rPr>
          </w:pPr>
          <w:hyperlink w:anchor="_Toc195193004" w:history="1">
            <w:r w:rsidRPr="00816B9A">
              <w:rPr>
                <w:rStyle w:val="Hyperlink"/>
                <w:noProof/>
              </w:rPr>
              <w:t>Participants</w:t>
            </w:r>
            <w:r>
              <w:rPr>
                <w:noProof/>
                <w:webHidden/>
              </w:rPr>
              <w:tab/>
            </w:r>
            <w:r>
              <w:rPr>
                <w:noProof/>
                <w:webHidden/>
              </w:rPr>
              <w:fldChar w:fldCharType="begin"/>
            </w:r>
            <w:r>
              <w:rPr>
                <w:noProof/>
                <w:webHidden/>
              </w:rPr>
              <w:instrText xml:space="preserve"> PAGEREF _Toc195193004 \h </w:instrText>
            </w:r>
            <w:r>
              <w:rPr>
                <w:noProof/>
                <w:webHidden/>
              </w:rPr>
            </w:r>
            <w:r>
              <w:rPr>
                <w:noProof/>
                <w:webHidden/>
              </w:rPr>
              <w:fldChar w:fldCharType="separate"/>
            </w:r>
            <w:r>
              <w:rPr>
                <w:noProof/>
                <w:webHidden/>
              </w:rPr>
              <w:t>20</w:t>
            </w:r>
            <w:r>
              <w:rPr>
                <w:noProof/>
                <w:webHidden/>
              </w:rPr>
              <w:fldChar w:fldCharType="end"/>
            </w:r>
          </w:hyperlink>
        </w:p>
        <w:p w14:paraId="31B909C5" w14:textId="626220A3" w:rsidR="00790328" w:rsidRDefault="00790328">
          <w:pPr>
            <w:pStyle w:val="TOC2"/>
            <w:tabs>
              <w:tab w:val="right" w:leader="dot" w:pos="9350"/>
            </w:tabs>
            <w:rPr>
              <w:rFonts w:eastAsiaTheme="minorEastAsia" w:cstheme="minorBidi"/>
              <w:smallCaps w:val="0"/>
              <w:noProof/>
              <w:kern w:val="2"/>
              <w:sz w:val="24"/>
              <w:szCs w:val="24"/>
              <w14:ligatures w14:val="standardContextual"/>
            </w:rPr>
          </w:pPr>
          <w:hyperlink w:anchor="_Toc195193005" w:history="1">
            <w:r w:rsidRPr="00816B9A">
              <w:rPr>
                <w:rStyle w:val="Hyperlink"/>
                <w:noProof/>
              </w:rPr>
              <w:t>Modelling approach</w:t>
            </w:r>
            <w:r>
              <w:rPr>
                <w:noProof/>
                <w:webHidden/>
              </w:rPr>
              <w:tab/>
            </w:r>
            <w:r>
              <w:rPr>
                <w:noProof/>
                <w:webHidden/>
              </w:rPr>
              <w:fldChar w:fldCharType="begin"/>
            </w:r>
            <w:r>
              <w:rPr>
                <w:noProof/>
                <w:webHidden/>
              </w:rPr>
              <w:instrText xml:space="preserve"> PAGEREF _Toc195193005 \h </w:instrText>
            </w:r>
            <w:r>
              <w:rPr>
                <w:noProof/>
                <w:webHidden/>
              </w:rPr>
            </w:r>
            <w:r>
              <w:rPr>
                <w:noProof/>
                <w:webHidden/>
              </w:rPr>
              <w:fldChar w:fldCharType="separate"/>
            </w:r>
            <w:r>
              <w:rPr>
                <w:noProof/>
                <w:webHidden/>
              </w:rPr>
              <w:t>23</w:t>
            </w:r>
            <w:r>
              <w:rPr>
                <w:noProof/>
                <w:webHidden/>
              </w:rPr>
              <w:fldChar w:fldCharType="end"/>
            </w:r>
          </w:hyperlink>
        </w:p>
        <w:p w14:paraId="22B891FA" w14:textId="65A1104F" w:rsidR="00790328" w:rsidRDefault="00790328">
          <w:pPr>
            <w:pStyle w:val="TOC3"/>
            <w:tabs>
              <w:tab w:val="right" w:leader="dot" w:pos="9350"/>
            </w:tabs>
            <w:rPr>
              <w:rFonts w:eastAsiaTheme="minorEastAsia" w:cstheme="minorBidi"/>
              <w:i w:val="0"/>
              <w:iCs w:val="0"/>
              <w:noProof/>
              <w:kern w:val="2"/>
              <w:sz w:val="24"/>
              <w:szCs w:val="24"/>
              <w14:ligatures w14:val="standardContextual"/>
            </w:rPr>
          </w:pPr>
          <w:hyperlink w:anchor="_Toc195193006" w:history="1">
            <w:r w:rsidRPr="00816B9A">
              <w:rPr>
                <w:rStyle w:val="Hyperlink"/>
                <w:noProof/>
              </w:rPr>
              <w:t>Training</w:t>
            </w:r>
            <w:r>
              <w:rPr>
                <w:noProof/>
                <w:webHidden/>
              </w:rPr>
              <w:tab/>
            </w:r>
            <w:r>
              <w:rPr>
                <w:noProof/>
                <w:webHidden/>
              </w:rPr>
              <w:fldChar w:fldCharType="begin"/>
            </w:r>
            <w:r>
              <w:rPr>
                <w:noProof/>
                <w:webHidden/>
              </w:rPr>
              <w:instrText xml:space="preserve"> PAGEREF _Toc195193006 \h </w:instrText>
            </w:r>
            <w:r>
              <w:rPr>
                <w:noProof/>
                <w:webHidden/>
              </w:rPr>
            </w:r>
            <w:r>
              <w:rPr>
                <w:noProof/>
                <w:webHidden/>
              </w:rPr>
              <w:fldChar w:fldCharType="separate"/>
            </w:r>
            <w:r>
              <w:rPr>
                <w:noProof/>
                <w:webHidden/>
              </w:rPr>
              <w:t>23</w:t>
            </w:r>
            <w:r>
              <w:rPr>
                <w:noProof/>
                <w:webHidden/>
              </w:rPr>
              <w:fldChar w:fldCharType="end"/>
            </w:r>
          </w:hyperlink>
        </w:p>
        <w:p w14:paraId="1DC4DB45" w14:textId="593F4773" w:rsidR="00790328" w:rsidRDefault="00790328">
          <w:pPr>
            <w:pStyle w:val="TOC3"/>
            <w:tabs>
              <w:tab w:val="right" w:leader="dot" w:pos="9350"/>
            </w:tabs>
            <w:rPr>
              <w:rFonts w:eastAsiaTheme="minorEastAsia" w:cstheme="minorBidi"/>
              <w:i w:val="0"/>
              <w:iCs w:val="0"/>
              <w:noProof/>
              <w:kern w:val="2"/>
              <w:sz w:val="24"/>
              <w:szCs w:val="24"/>
              <w14:ligatures w14:val="standardContextual"/>
            </w:rPr>
          </w:pPr>
          <w:hyperlink w:anchor="_Toc195193007" w:history="1">
            <w:r w:rsidRPr="00816B9A">
              <w:rPr>
                <w:rStyle w:val="Hyperlink"/>
                <w:noProof/>
              </w:rPr>
              <w:t>Testing</w:t>
            </w:r>
            <w:r>
              <w:rPr>
                <w:noProof/>
                <w:webHidden/>
              </w:rPr>
              <w:tab/>
            </w:r>
            <w:r>
              <w:rPr>
                <w:noProof/>
                <w:webHidden/>
              </w:rPr>
              <w:fldChar w:fldCharType="begin"/>
            </w:r>
            <w:r>
              <w:rPr>
                <w:noProof/>
                <w:webHidden/>
              </w:rPr>
              <w:instrText xml:space="preserve"> PAGEREF _Toc195193007 \h </w:instrText>
            </w:r>
            <w:r>
              <w:rPr>
                <w:noProof/>
                <w:webHidden/>
              </w:rPr>
            </w:r>
            <w:r>
              <w:rPr>
                <w:noProof/>
                <w:webHidden/>
              </w:rPr>
              <w:fldChar w:fldCharType="separate"/>
            </w:r>
            <w:r>
              <w:rPr>
                <w:noProof/>
                <w:webHidden/>
              </w:rPr>
              <w:t>23</w:t>
            </w:r>
            <w:r>
              <w:rPr>
                <w:noProof/>
                <w:webHidden/>
              </w:rPr>
              <w:fldChar w:fldCharType="end"/>
            </w:r>
          </w:hyperlink>
        </w:p>
        <w:p w14:paraId="241CA96E" w14:textId="6EBCF67F" w:rsidR="00790328" w:rsidRDefault="00790328">
          <w:pPr>
            <w:pStyle w:val="TOC1"/>
            <w:tabs>
              <w:tab w:val="right" w:leader="dot" w:pos="9350"/>
            </w:tabs>
            <w:rPr>
              <w:rFonts w:eastAsiaTheme="minorEastAsia" w:cstheme="minorBidi"/>
              <w:b w:val="0"/>
              <w:bCs w:val="0"/>
              <w:caps w:val="0"/>
              <w:noProof/>
              <w:kern w:val="2"/>
              <w:sz w:val="24"/>
              <w:szCs w:val="24"/>
              <w14:ligatures w14:val="standardContextual"/>
            </w:rPr>
          </w:pPr>
          <w:hyperlink w:anchor="_Toc195193008" w:history="1">
            <w:r w:rsidRPr="00816B9A">
              <w:rPr>
                <w:rStyle w:val="Hyperlink"/>
                <w:noProof/>
              </w:rPr>
              <w:t>Results</w:t>
            </w:r>
            <w:r>
              <w:rPr>
                <w:noProof/>
                <w:webHidden/>
              </w:rPr>
              <w:tab/>
            </w:r>
            <w:r>
              <w:rPr>
                <w:noProof/>
                <w:webHidden/>
              </w:rPr>
              <w:fldChar w:fldCharType="begin"/>
            </w:r>
            <w:r>
              <w:rPr>
                <w:noProof/>
                <w:webHidden/>
              </w:rPr>
              <w:instrText xml:space="preserve"> PAGEREF _Toc195193008 \h </w:instrText>
            </w:r>
            <w:r>
              <w:rPr>
                <w:noProof/>
                <w:webHidden/>
              </w:rPr>
            </w:r>
            <w:r>
              <w:rPr>
                <w:noProof/>
                <w:webHidden/>
              </w:rPr>
              <w:fldChar w:fldCharType="separate"/>
            </w:r>
            <w:r>
              <w:rPr>
                <w:noProof/>
                <w:webHidden/>
              </w:rPr>
              <w:t>24</w:t>
            </w:r>
            <w:r>
              <w:rPr>
                <w:noProof/>
                <w:webHidden/>
              </w:rPr>
              <w:fldChar w:fldCharType="end"/>
            </w:r>
          </w:hyperlink>
        </w:p>
        <w:p w14:paraId="7A9C9FBF" w14:textId="4E172A61" w:rsidR="00790328" w:rsidRDefault="00790328">
          <w:pPr>
            <w:pStyle w:val="TOC1"/>
            <w:tabs>
              <w:tab w:val="right" w:leader="dot" w:pos="9350"/>
            </w:tabs>
            <w:rPr>
              <w:rFonts w:eastAsiaTheme="minorEastAsia" w:cstheme="minorBidi"/>
              <w:b w:val="0"/>
              <w:bCs w:val="0"/>
              <w:caps w:val="0"/>
              <w:noProof/>
              <w:kern w:val="2"/>
              <w:sz w:val="24"/>
              <w:szCs w:val="24"/>
              <w14:ligatures w14:val="standardContextual"/>
            </w:rPr>
          </w:pPr>
          <w:hyperlink w:anchor="_Toc195193009" w:history="1">
            <w:r w:rsidRPr="00816B9A">
              <w:rPr>
                <w:rStyle w:val="Hyperlink"/>
                <w:noProof/>
              </w:rPr>
              <w:drawing>
                <wp:inline distT="0" distB="0" distL="0" distR="0" wp14:anchorId="5BC6B5E0" wp14:editId="713C2CE3">
                  <wp:extent cx="5943600" cy="2454910"/>
                  <wp:effectExtent l="0" t="0" r="0" b="0"/>
                  <wp:docPr id="2093059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474631" name="Picture 607474631"/>
                          <pic:cNvPicPr/>
                        </pic:nvPicPr>
                        <pic:blipFill rotWithShape="1">
                          <a:blip r:embed="rId8">
                            <a:lum contrast="20000"/>
                          </a:blip>
                          <a:srcRect t="14643" b="26887"/>
                          <a:stretch/>
                        </pic:blipFill>
                        <pic:spPr bwMode="auto">
                          <a:xfrm>
                            <a:off x="0" y="0"/>
                            <a:ext cx="5943600" cy="2454910"/>
                          </a:xfrm>
                          <a:prstGeom prst="rect">
                            <a:avLst/>
                          </a:prstGeom>
                          <a:ln>
                            <a:noFill/>
                          </a:ln>
                          <a:extLst>
                            <a:ext uri="{53640926-AAD7-44D8-BBD7-CCE9431645EC}">
                              <a14:shadowObscured xmlns:a14="http://schemas.microsoft.com/office/drawing/2010/main"/>
                            </a:ext>
                          </a:extLst>
                        </pic:spPr>
                      </pic:pic>
                    </a:graphicData>
                  </a:graphic>
                </wp:inline>
              </w:drawing>
            </w:r>
            <w:r>
              <w:rPr>
                <w:noProof/>
                <w:webHidden/>
              </w:rPr>
              <w:tab/>
            </w:r>
            <w:r>
              <w:rPr>
                <w:noProof/>
                <w:webHidden/>
              </w:rPr>
              <w:fldChar w:fldCharType="begin"/>
            </w:r>
            <w:r>
              <w:rPr>
                <w:noProof/>
                <w:webHidden/>
              </w:rPr>
              <w:instrText xml:space="preserve"> PAGEREF _Toc195193009 \h </w:instrText>
            </w:r>
            <w:r>
              <w:rPr>
                <w:noProof/>
                <w:webHidden/>
              </w:rPr>
            </w:r>
            <w:r>
              <w:rPr>
                <w:noProof/>
                <w:webHidden/>
              </w:rPr>
              <w:fldChar w:fldCharType="separate"/>
            </w:r>
            <w:r>
              <w:rPr>
                <w:noProof/>
                <w:webHidden/>
              </w:rPr>
              <w:t>24</w:t>
            </w:r>
            <w:r>
              <w:rPr>
                <w:noProof/>
                <w:webHidden/>
              </w:rPr>
              <w:fldChar w:fldCharType="end"/>
            </w:r>
          </w:hyperlink>
        </w:p>
        <w:p w14:paraId="65A96AD4" w14:textId="7F828989" w:rsidR="00790328" w:rsidRDefault="00790328">
          <w:pPr>
            <w:pStyle w:val="TOC2"/>
            <w:tabs>
              <w:tab w:val="right" w:leader="dot" w:pos="9350"/>
            </w:tabs>
            <w:rPr>
              <w:rFonts w:eastAsiaTheme="minorEastAsia" w:cstheme="minorBidi"/>
              <w:smallCaps w:val="0"/>
              <w:noProof/>
              <w:kern w:val="2"/>
              <w:sz w:val="24"/>
              <w:szCs w:val="24"/>
              <w14:ligatures w14:val="standardContextual"/>
            </w:rPr>
          </w:pPr>
          <w:hyperlink w:anchor="_Toc195193010" w:history="1">
            <w:r w:rsidRPr="00816B9A">
              <w:rPr>
                <w:rStyle w:val="Hyperlink"/>
                <w:noProof/>
              </w:rPr>
              <w:t>Training</w:t>
            </w:r>
            <w:r>
              <w:rPr>
                <w:noProof/>
                <w:webHidden/>
              </w:rPr>
              <w:tab/>
            </w:r>
            <w:r>
              <w:rPr>
                <w:noProof/>
                <w:webHidden/>
              </w:rPr>
              <w:fldChar w:fldCharType="begin"/>
            </w:r>
            <w:r>
              <w:rPr>
                <w:noProof/>
                <w:webHidden/>
              </w:rPr>
              <w:instrText xml:space="preserve"> PAGEREF _Toc195193010 \h </w:instrText>
            </w:r>
            <w:r>
              <w:rPr>
                <w:noProof/>
                <w:webHidden/>
              </w:rPr>
            </w:r>
            <w:r>
              <w:rPr>
                <w:noProof/>
                <w:webHidden/>
              </w:rPr>
              <w:fldChar w:fldCharType="separate"/>
            </w:r>
            <w:r>
              <w:rPr>
                <w:noProof/>
                <w:webHidden/>
              </w:rPr>
              <w:t>24</w:t>
            </w:r>
            <w:r>
              <w:rPr>
                <w:noProof/>
                <w:webHidden/>
              </w:rPr>
              <w:fldChar w:fldCharType="end"/>
            </w:r>
          </w:hyperlink>
        </w:p>
        <w:p w14:paraId="2F743E61" w14:textId="7822502D" w:rsidR="00790328" w:rsidRDefault="00790328">
          <w:pPr>
            <w:pStyle w:val="TOC2"/>
            <w:tabs>
              <w:tab w:val="right" w:leader="dot" w:pos="9350"/>
            </w:tabs>
            <w:rPr>
              <w:rFonts w:eastAsiaTheme="minorEastAsia" w:cstheme="minorBidi"/>
              <w:smallCaps w:val="0"/>
              <w:noProof/>
              <w:kern w:val="2"/>
              <w:sz w:val="24"/>
              <w:szCs w:val="24"/>
              <w14:ligatures w14:val="standardContextual"/>
            </w:rPr>
          </w:pPr>
          <w:hyperlink w:anchor="_Toc195193011" w:history="1">
            <w:r w:rsidRPr="00816B9A">
              <w:rPr>
                <w:rStyle w:val="Hyperlink"/>
                <w:noProof/>
              </w:rPr>
              <w:t>Testing</w:t>
            </w:r>
            <w:r>
              <w:rPr>
                <w:noProof/>
                <w:webHidden/>
              </w:rPr>
              <w:tab/>
            </w:r>
            <w:r>
              <w:rPr>
                <w:noProof/>
                <w:webHidden/>
              </w:rPr>
              <w:fldChar w:fldCharType="begin"/>
            </w:r>
            <w:r>
              <w:rPr>
                <w:noProof/>
                <w:webHidden/>
              </w:rPr>
              <w:instrText xml:space="preserve"> PAGEREF _Toc195193011 \h </w:instrText>
            </w:r>
            <w:r>
              <w:rPr>
                <w:noProof/>
                <w:webHidden/>
              </w:rPr>
            </w:r>
            <w:r>
              <w:rPr>
                <w:noProof/>
                <w:webHidden/>
              </w:rPr>
              <w:fldChar w:fldCharType="separate"/>
            </w:r>
            <w:r>
              <w:rPr>
                <w:noProof/>
                <w:webHidden/>
              </w:rPr>
              <w:t>25</w:t>
            </w:r>
            <w:r>
              <w:rPr>
                <w:noProof/>
                <w:webHidden/>
              </w:rPr>
              <w:fldChar w:fldCharType="end"/>
            </w:r>
          </w:hyperlink>
        </w:p>
        <w:p w14:paraId="1989D047" w14:textId="3F184764" w:rsidR="00790328" w:rsidRDefault="00790328">
          <w:pPr>
            <w:pStyle w:val="TOC1"/>
            <w:tabs>
              <w:tab w:val="right" w:leader="dot" w:pos="9350"/>
            </w:tabs>
            <w:rPr>
              <w:rFonts w:eastAsiaTheme="minorEastAsia" w:cstheme="minorBidi"/>
              <w:b w:val="0"/>
              <w:bCs w:val="0"/>
              <w:caps w:val="0"/>
              <w:noProof/>
              <w:kern w:val="2"/>
              <w:sz w:val="24"/>
              <w:szCs w:val="24"/>
              <w14:ligatures w14:val="standardContextual"/>
            </w:rPr>
          </w:pPr>
          <w:hyperlink w:anchor="_Toc195193012" w:history="1">
            <w:r w:rsidRPr="00816B9A">
              <w:rPr>
                <w:rStyle w:val="Hyperlink"/>
                <w:noProof/>
              </w:rPr>
              <w:t>Discussion</w:t>
            </w:r>
            <w:r>
              <w:rPr>
                <w:noProof/>
                <w:webHidden/>
              </w:rPr>
              <w:tab/>
            </w:r>
            <w:r>
              <w:rPr>
                <w:noProof/>
                <w:webHidden/>
              </w:rPr>
              <w:fldChar w:fldCharType="begin"/>
            </w:r>
            <w:r>
              <w:rPr>
                <w:noProof/>
                <w:webHidden/>
              </w:rPr>
              <w:instrText xml:space="preserve"> PAGEREF _Toc195193012 \h </w:instrText>
            </w:r>
            <w:r>
              <w:rPr>
                <w:noProof/>
                <w:webHidden/>
              </w:rPr>
            </w:r>
            <w:r>
              <w:rPr>
                <w:noProof/>
                <w:webHidden/>
              </w:rPr>
              <w:fldChar w:fldCharType="separate"/>
            </w:r>
            <w:r>
              <w:rPr>
                <w:noProof/>
                <w:webHidden/>
              </w:rPr>
              <w:t>26</w:t>
            </w:r>
            <w:r>
              <w:rPr>
                <w:noProof/>
                <w:webHidden/>
              </w:rPr>
              <w:fldChar w:fldCharType="end"/>
            </w:r>
          </w:hyperlink>
        </w:p>
        <w:p w14:paraId="570800BE" w14:textId="5D92E24A" w:rsidR="00790328" w:rsidRDefault="00790328">
          <w:pPr>
            <w:pStyle w:val="TOC1"/>
            <w:tabs>
              <w:tab w:val="right" w:leader="dot" w:pos="9350"/>
            </w:tabs>
            <w:rPr>
              <w:rFonts w:eastAsiaTheme="minorEastAsia" w:cstheme="minorBidi"/>
              <w:b w:val="0"/>
              <w:bCs w:val="0"/>
              <w:caps w:val="0"/>
              <w:noProof/>
              <w:kern w:val="2"/>
              <w:sz w:val="24"/>
              <w:szCs w:val="24"/>
              <w14:ligatures w14:val="standardContextual"/>
            </w:rPr>
          </w:pPr>
          <w:hyperlink w:anchor="_Toc195193013" w:history="1">
            <w:r w:rsidRPr="00816B9A">
              <w:rPr>
                <w:rStyle w:val="Hyperlink"/>
                <w:noProof/>
              </w:rPr>
              <w:t>References</w:t>
            </w:r>
            <w:r>
              <w:rPr>
                <w:noProof/>
                <w:webHidden/>
              </w:rPr>
              <w:tab/>
            </w:r>
            <w:r>
              <w:rPr>
                <w:noProof/>
                <w:webHidden/>
              </w:rPr>
              <w:fldChar w:fldCharType="begin"/>
            </w:r>
            <w:r>
              <w:rPr>
                <w:noProof/>
                <w:webHidden/>
              </w:rPr>
              <w:instrText xml:space="preserve"> PAGEREF _Toc195193013 \h </w:instrText>
            </w:r>
            <w:r>
              <w:rPr>
                <w:noProof/>
                <w:webHidden/>
              </w:rPr>
            </w:r>
            <w:r>
              <w:rPr>
                <w:noProof/>
                <w:webHidden/>
              </w:rPr>
              <w:fldChar w:fldCharType="separate"/>
            </w:r>
            <w:r>
              <w:rPr>
                <w:noProof/>
                <w:webHidden/>
              </w:rPr>
              <w:t>28</w:t>
            </w:r>
            <w:r>
              <w:rPr>
                <w:noProof/>
                <w:webHidden/>
              </w:rPr>
              <w:fldChar w:fldCharType="end"/>
            </w:r>
          </w:hyperlink>
        </w:p>
        <w:p w14:paraId="1AA47D8B" w14:textId="691167C4" w:rsidR="00C464C2" w:rsidRPr="00541CA3" w:rsidRDefault="00ED3E68">
          <w:r w:rsidRPr="00541CA3">
            <w:rPr>
              <w:i/>
              <w:iCs/>
              <w:caps/>
              <w:sz w:val="20"/>
              <w:szCs w:val="20"/>
            </w:rPr>
            <w:fldChar w:fldCharType="end"/>
          </w:r>
        </w:p>
      </w:sdtContent>
    </w:sdt>
    <w:p w14:paraId="621B61FD" w14:textId="77777777" w:rsidR="000D1CCF" w:rsidRPr="00541CA3" w:rsidRDefault="000D1CCF" w:rsidP="00E95E86">
      <w:pPr>
        <w:pStyle w:val="Heading1"/>
        <w:rPr>
          <w:rFonts w:ascii="Times New Roman" w:eastAsiaTheme="minorHAnsi" w:hAnsi="Times New Roman" w:cs="Times New Roman"/>
          <w:sz w:val="24"/>
          <w:szCs w:val="24"/>
        </w:rPr>
      </w:pPr>
    </w:p>
    <w:p w14:paraId="6F305928" w14:textId="77777777" w:rsidR="00C464C2" w:rsidRPr="00541CA3" w:rsidRDefault="00C464C2" w:rsidP="00C464C2">
      <w:pPr>
        <w:rPr>
          <w:rFonts w:eastAsiaTheme="minorHAnsi"/>
        </w:rPr>
      </w:pPr>
    </w:p>
    <w:p w14:paraId="27A20E27" w14:textId="77777777" w:rsidR="00C464C2" w:rsidRDefault="00C464C2" w:rsidP="00C464C2">
      <w:pPr>
        <w:rPr>
          <w:rFonts w:eastAsiaTheme="minorHAnsi"/>
        </w:rPr>
      </w:pPr>
    </w:p>
    <w:p w14:paraId="69A07FE0" w14:textId="77777777" w:rsidR="00C464C2" w:rsidRPr="00C464C2" w:rsidRDefault="00C464C2" w:rsidP="00C464C2">
      <w:pPr>
        <w:pStyle w:val="Style3"/>
      </w:pPr>
    </w:p>
    <w:p w14:paraId="1653696B" w14:textId="77777777" w:rsidR="000D1CCF" w:rsidRPr="000D1CCF" w:rsidRDefault="000D1CCF" w:rsidP="000D1CCF">
      <w:pPr>
        <w:rPr>
          <w:rFonts w:eastAsiaTheme="minorHAnsi"/>
        </w:rPr>
      </w:pPr>
    </w:p>
    <w:p w14:paraId="29DE72AB" w14:textId="77777777" w:rsidR="000D1CCF" w:rsidRPr="000D1CCF" w:rsidRDefault="000D1CCF" w:rsidP="000D1CCF">
      <w:pPr>
        <w:rPr>
          <w:rFonts w:eastAsiaTheme="minorHAnsi"/>
        </w:rPr>
      </w:pPr>
    </w:p>
    <w:p w14:paraId="22C83600" w14:textId="55E1E323" w:rsidR="000D1CCF" w:rsidRDefault="000D1CCF">
      <w:pPr>
        <w:rPr>
          <w:rFonts w:asciiTheme="majorHAnsi" w:eastAsiaTheme="minorHAnsi" w:hAnsiTheme="majorHAnsi" w:cstheme="majorBidi"/>
          <w:color w:val="0F4761" w:themeColor="accent1" w:themeShade="BF"/>
          <w:sz w:val="40"/>
          <w:szCs w:val="40"/>
        </w:rPr>
      </w:pPr>
    </w:p>
    <w:p w14:paraId="3F01B195" w14:textId="77777777" w:rsidR="000D1CCF" w:rsidRDefault="000D1CCF" w:rsidP="00E95E86">
      <w:pPr>
        <w:pStyle w:val="Heading1"/>
        <w:rPr>
          <w:rFonts w:eastAsiaTheme="minorHAnsi"/>
        </w:rPr>
      </w:pPr>
    </w:p>
    <w:p w14:paraId="6187B413" w14:textId="2F01A721" w:rsidR="00E95E86" w:rsidRPr="00201BF6" w:rsidRDefault="000D1CCF" w:rsidP="00201BF6">
      <w:pPr>
        <w:rPr>
          <w:rFonts w:asciiTheme="majorHAnsi" w:eastAsiaTheme="minorHAnsi" w:hAnsiTheme="majorHAnsi" w:cstheme="majorBidi"/>
          <w:color w:val="0F4761" w:themeColor="accent1" w:themeShade="BF"/>
          <w:sz w:val="40"/>
          <w:szCs w:val="40"/>
        </w:rPr>
      </w:pPr>
      <w:r>
        <w:rPr>
          <w:rFonts w:eastAsiaTheme="minorHAnsi"/>
        </w:rPr>
        <w:br w:type="page"/>
      </w:r>
    </w:p>
    <w:p w14:paraId="5CD1FE92" w14:textId="0B46DF3E" w:rsidR="000C7A52" w:rsidRDefault="00E95E86" w:rsidP="000C7A52">
      <w:pPr>
        <w:pStyle w:val="Style1"/>
      </w:pPr>
      <w:bookmarkStart w:id="0" w:name="_Toc191292069"/>
      <w:bookmarkStart w:id="1" w:name="_Toc195192981"/>
      <w:r w:rsidRPr="00201BF6">
        <w:rPr>
          <w:rFonts w:eastAsiaTheme="minorHAnsi"/>
        </w:rPr>
        <w:lastRenderedPageBreak/>
        <w:t>Introduction</w:t>
      </w:r>
      <w:bookmarkEnd w:id="0"/>
      <w:bookmarkEnd w:id="1"/>
    </w:p>
    <w:p w14:paraId="6ABAE586" w14:textId="77777777" w:rsidR="00F41E9F" w:rsidRDefault="00F41E9F" w:rsidP="00824E88"/>
    <w:p w14:paraId="67661375" w14:textId="77777777" w:rsidR="00195A4B" w:rsidRPr="00207F5F" w:rsidRDefault="00195A4B" w:rsidP="00195A4B">
      <w:pPr>
        <w:pStyle w:val="Style2"/>
        <w:rPr>
          <w:rFonts w:cs="Times New Roman"/>
          <w:szCs w:val="24"/>
        </w:rPr>
      </w:pPr>
      <w:bookmarkStart w:id="2" w:name="_Toc195192982"/>
      <w:commentRangeStart w:id="3"/>
      <w:commentRangeStart w:id="4"/>
      <w:commentRangeStart w:id="5"/>
      <w:r w:rsidRPr="00207F5F">
        <w:rPr>
          <w:rFonts w:cs="Times New Roman"/>
          <w:szCs w:val="24"/>
        </w:rPr>
        <w:t>Obsessive-Compulsive Disorder</w:t>
      </w:r>
      <w:commentRangeEnd w:id="3"/>
      <w:r w:rsidR="00A276A6">
        <w:rPr>
          <w:rStyle w:val="CommentReference"/>
          <w:rFonts w:eastAsia="Times New Roman" w:cs="Times New Roman"/>
          <w:b w:val="0"/>
          <w:color w:val="auto"/>
        </w:rPr>
        <w:commentReference w:id="3"/>
      </w:r>
      <w:commentRangeEnd w:id="4"/>
      <w:r w:rsidR="0089078D">
        <w:rPr>
          <w:rStyle w:val="CommentReference"/>
          <w:rFonts w:eastAsia="Times New Roman" w:cs="Times New Roman"/>
          <w:b w:val="0"/>
          <w:color w:val="auto"/>
        </w:rPr>
        <w:commentReference w:id="4"/>
      </w:r>
      <w:commentRangeEnd w:id="5"/>
      <w:r w:rsidR="00B076C8">
        <w:rPr>
          <w:rStyle w:val="CommentReference"/>
          <w:rFonts w:eastAsia="Times New Roman" w:cs="Times New Roman"/>
          <w:b w:val="0"/>
          <w:color w:val="auto"/>
        </w:rPr>
        <w:commentReference w:id="5"/>
      </w:r>
      <w:bookmarkEnd w:id="2"/>
    </w:p>
    <w:p w14:paraId="25FC3494" w14:textId="495312B6" w:rsidR="000740BF" w:rsidRDefault="00422F2A" w:rsidP="002C1E0C">
      <w:r>
        <w:t>Obsessive-compulsive disorder (</w:t>
      </w:r>
      <w:r w:rsidR="00195A4B" w:rsidRPr="00207F5F">
        <w:t>OCD</w:t>
      </w:r>
      <w:r>
        <w:t>)</w:t>
      </w:r>
      <w:r w:rsidR="00195A4B" w:rsidRPr="00207F5F">
        <w:t xml:space="preserve"> is recognized as a prevalent and persistent neuropsychiatric condition, impacting an estimated 2% to 3% of individuals worldwide  </w:t>
      </w:r>
      <w:r w:rsidR="00195A4B" w:rsidRPr="00207F5F">
        <w:fldChar w:fldCharType="begin"/>
      </w:r>
      <w:r w:rsidR="00195A4B" w:rsidRPr="00207F5F">
        <w:instrText xml:space="preserve"> ADDIN ZOTERO_ITEM CSL_CITATION {"citationID":"eOJyKvjg","properties":{"formattedCitation":"(de Mathis et al., 2013)","plainCitation":"(de Mathis et al., 2013)","noteIndex":0},"citationItems":[{"id":3240,"uris":["http://zotero.org/users/13126831/items/5YBTZPNG"],"itemData":{"id":3240,"type":"article-journal","abstract":"Abstract The main goal of this study is to contribute to the understanding of the trajectory of comorbid disorders associated with obsessive-compulsive disorder (OCD) according to the first manifested psychiatric disorder and its impact in the clinical course of OCD and subsequent psychiatric comorbidities. One thousand and one OCD patients were evaluated at a single time point. Standardized instruments were used to determine the current and lifetime psychiatric diagnoses (Structured Clinical Interview for DSM-IV Axis I and for impulse-control disorders) as well as to establish current obsessive-compulsive, depressive and anxiety symptom severity (Yale-Brown Obsessive-Compulsive Scale","container-title":"Eur Neuropsychopharmacol","DOI":"10.1016/j.euroneuro.2012.08.006","ISSN":"0924-977X","issue":"7","note":"publisher-place: Netherlands\npublisher: Netherlands: Elsevier B.V","page":"594-601","title":"Trajectory in obsessive-compulsive disorder comorbidities","volume":"23","author":[{"family":"Mathis","given":"Maria Alice","non-dropping-particle":"de"},{"family":"Diniz","given":"Juliana B"},{"family":"Hounie","given":"Ana G"},{"family":"Shavitt","given":"Roseli G"},{"family":"Fossaluza","given":"Victor"},{"family":"Ferrão","given":"Ygor"},{"family":"Leckman","given":"James F"},{"family":"Bragança Pereira","given":"Carlos","non-dropping-particle":"de"},{"family":"Rosario","given":"Maria Conceição","non-dropping-particle":"do"},{"family":"Miguel","given":"Eurípedes C"}],"issued":{"date-parts":[["2013"]]}}}],"schema":"https://github.com/citation-style-language/schema/raw/master/csl-citation.json"} </w:instrText>
      </w:r>
      <w:r w:rsidR="00195A4B" w:rsidRPr="00207F5F">
        <w:fldChar w:fldCharType="separate"/>
      </w:r>
      <w:r w:rsidR="00875B75">
        <w:rPr>
          <w:noProof/>
        </w:rPr>
        <w:t>(de Mathis et al., 2013)</w:t>
      </w:r>
      <w:r w:rsidR="00195A4B" w:rsidRPr="00207F5F">
        <w:fldChar w:fldCharType="end"/>
      </w:r>
      <w:r w:rsidR="00195A4B" w:rsidRPr="00207F5F">
        <w:t>.</w:t>
      </w:r>
      <w:r w:rsidR="00654021">
        <w:t xml:space="preserve"> </w:t>
      </w:r>
      <w:r w:rsidR="00E51ADC">
        <w:t xml:space="preserve">Almost </w:t>
      </w:r>
      <w:r w:rsidR="0089078D" w:rsidRPr="0089078D">
        <w:t xml:space="preserve">half of adult patients with OCD </w:t>
      </w:r>
      <w:r w:rsidR="00E51ADC">
        <w:t xml:space="preserve"> report symptom onset during </w:t>
      </w:r>
      <w:r w:rsidR="0089078D" w:rsidRPr="0089078D">
        <w:t xml:space="preserve">childhood or adolescence, </w:t>
      </w:r>
      <w:r w:rsidR="00E51ADC">
        <w:t>with</w:t>
      </w:r>
      <w:r w:rsidR="0089078D" w:rsidRPr="0089078D">
        <w:t xml:space="preserve"> prevalence rate</w:t>
      </w:r>
      <w:r w:rsidR="00E51ADC">
        <w:t>s</w:t>
      </w:r>
      <w:r w:rsidR="0089078D" w:rsidRPr="0089078D">
        <w:t xml:space="preserve"> in these </w:t>
      </w:r>
      <w:r w:rsidR="00E51ADC">
        <w:t>age groups</w:t>
      </w:r>
      <w:r w:rsidR="00E51ADC" w:rsidRPr="0089078D">
        <w:t xml:space="preserve"> </w:t>
      </w:r>
      <w:r w:rsidR="00E51ADC">
        <w:t>ranging from</w:t>
      </w:r>
      <w:r w:rsidR="0089078D" w:rsidRPr="0089078D">
        <w:t xml:space="preserve"> 1</w:t>
      </w:r>
      <w:r w:rsidR="00E51ADC">
        <w:t>%</w:t>
      </w:r>
      <w:r w:rsidR="0089078D" w:rsidRPr="0089078D">
        <w:t xml:space="preserve"> </w:t>
      </w:r>
      <w:r w:rsidR="00E51ADC">
        <w:t>to</w:t>
      </w:r>
      <w:r w:rsidR="00E51ADC" w:rsidRPr="0089078D">
        <w:t xml:space="preserve"> </w:t>
      </w:r>
      <w:r w:rsidR="0089078D" w:rsidRPr="0089078D">
        <w:t>4%</w:t>
      </w:r>
      <w:r w:rsidR="00E46331">
        <w:t xml:space="preserve"> </w:t>
      </w:r>
      <w:r w:rsidR="00E46331">
        <w:fldChar w:fldCharType="begin"/>
      </w:r>
      <w:r w:rsidR="00E46331">
        <w:instrText xml:space="preserve"> ADDIN ZOTERO_ITEM CSL_CITATION {"citationID":"zVMjpqXO","properties":{"formattedCitation":"(Nazeer et al., 2020)","plainCitation":"(Nazeer et al., 2020)","noteIndex":0},"citationItems":[{"id":4515,"uris":["http://zotero.org/users/13126831/items/MEN5J3IG"],"itemData":{"id":4515,"type":"article-journal","container-title":"Translational pediatrics","issue":"Suppl 1","journalAbbreviation":"Translational pediatrics","page":"S76","title":"Obsessive-compulsive disorder in children and adolescents: epidemiology, diagnosis and management","volume":"9","author":[{"family":"Nazeer","given":"Ahsan"},{"family":"Latif","given":"Finza"},{"family":"Mondal","given":"Aisha"},{"family":"Azeem","given":"Muhammad Waqar"},{"family":"Greydanus","given":"Donald E"}],"issued":{"date-parts":[["2020"]]}}}],"schema":"https://github.com/citation-style-language/schema/raw/master/csl-citation.json"} </w:instrText>
      </w:r>
      <w:r w:rsidR="00E46331">
        <w:fldChar w:fldCharType="separate"/>
      </w:r>
      <w:r w:rsidR="00875B75">
        <w:rPr>
          <w:noProof/>
        </w:rPr>
        <w:t>(Nazeer et al., 2020)</w:t>
      </w:r>
      <w:r w:rsidR="00E46331">
        <w:fldChar w:fldCharType="end"/>
      </w:r>
      <w:r w:rsidR="00E46331">
        <w:t xml:space="preserve">. </w:t>
      </w:r>
      <w:r w:rsidR="00E46331" w:rsidRPr="000740BF">
        <w:t>OCD is a clinically and</w:t>
      </w:r>
      <w:r w:rsidR="00E46331" w:rsidRPr="008B4445">
        <w:t xml:space="preserve"> etiologically highly heterogeneous disorder</w:t>
      </w:r>
      <w:r w:rsidR="00E46331" w:rsidRPr="000740BF">
        <w:t xml:space="preserve">, characterized by various overlapping symptom dimensions </w:t>
      </w:r>
      <w:r w:rsidR="00E46331" w:rsidRPr="000740BF">
        <w:fldChar w:fldCharType="begin"/>
      </w:r>
      <w:r w:rsidR="00E46331">
        <w:instrText xml:space="preserve"> ADDIN ZOTERO_ITEM CSL_CITATION {"citationID":"mYvt4PCk","properties":{"formattedCitation":"(Bragdon &amp; Coles, 2017)","plainCitation":"(Bragdon &amp; Coles, 2017)","noteIndex":0},"citationItems":[{"id":3263,"uris":["http://zotero.org/users/13126831/items/GZYY3HZ8","http://zotero.org/users/13126831/items/9YTVIK6Z"],"itemData":{"id":3263,"type":"article-journal","abstract":"Highlights • A model of OCD based on levels and types of motivations is supported. • The motivational domains of incompleteness and harm avoidance may be related to different levels of beliefs, symptoms, and treatment variables.","container-title":"J Anxiety Disord","DOI":"10.1016/j.janxdis.2016.12.002","ISSN":"0887-6185","journalAbbreviation":"J ANXIETY DISORD","note":"publisher-place: OXFORD\npublisher: OXFORD: Elsevier Ltd","page":"64-71","title":"Examining Heterogeneity of Obsessive-Compulsive Disorder: Evidence for Subgroups Based on Motivations","volume":"45","author":[{"family":"Bragdon","given":"Laura B"},{"family":"Coles","given":"Meredith E"}],"issued":{"date-parts":[["2017"]]}}}],"schema":"https://github.com/citation-style-language/schema/raw/master/csl-citation.json"} </w:instrText>
      </w:r>
      <w:r w:rsidR="00E46331" w:rsidRPr="000740BF">
        <w:fldChar w:fldCharType="separate"/>
      </w:r>
      <w:r w:rsidR="00875B75">
        <w:t>(Bragdon &amp; Coles, 2017)</w:t>
      </w:r>
      <w:r w:rsidR="00E46331" w:rsidRPr="000740BF">
        <w:fldChar w:fldCharType="end"/>
      </w:r>
      <w:r w:rsidR="00E46331" w:rsidRPr="000740BF">
        <w:t xml:space="preserve">. </w:t>
      </w:r>
      <w:r w:rsidR="00E46331" w:rsidRPr="00E46331">
        <w:t>Obsessive-Compulsive Disorder (OCD) is defined in the</w:t>
      </w:r>
      <w:r w:rsidR="00E46331" w:rsidRPr="00E46331">
        <w:rPr>
          <w:rFonts w:eastAsiaTheme="majorEastAsia"/>
        </w:rPr>
        <w:t> Diagnostic and Statistical Manual of Mental Disorders, Fifth Edition </w:t>
      </w:r>
      <w:r w:rsidR="00E46331" w:rsidRPr="00E46331">
        <w:t>(DSM-5) as the presence of obsessions, compulsions, or both. Obsessions are recurrent, intrusive, and unwanted thoughts, urges, or images that typically cause significant anxiety or distress, and which the individual attempts to ignore or neutralize. Compulsions are repetitive behaviors or mental acts performed in response to obsessions or rigid rules, aimed at reducing distress or preventing a feared outcome, though they are not realistically connected to the outcome or are clearly excessive. These symptoms are time-consuming or cause clinically significant distress or impairment in functioning</w:t>
      </w:r>
      <w:r w:rsidR="00E46331" w:rsidRPr="00E46331">
        <w:rPr>
          <w:rFonts w:eastAsiaTheme="majorEastAsia"/>
        </w:rPr>
        <w:t> </w:t>
      </w:r>
      <w:r w:rsidR="00BF0C5E">
        <w:rPr>
          <w:rStyle w:val="relative"/>
          <w:rFonts w:eastAsiaTheme="majorEastAsia"/>
          <w:color w:val="000000"/>
        </w:rPr>
        <w:fldChar w:fldCharType="begin"/>
      </w:r>
      <w:r w:rsidR="00BF0C5E">
        <w:rPr>
          <w:rStyle w:val="relative"/>
          <w:rFonts w:eastAsiaTheme="majorEastAsia"/>
          <w:color w:val="000000"/>
        </w:rPr>
        <w:instrText xml:space="preserve"> ADDIN ZOTERO_ITEM CSL_CITATION {"citationID":"cyOhe8Dj","properties":{"formattedCitation":"(American Psychiatric Association, 2013)","plainCitation":"(American Psychiatric Association, 2013)","noteIndex":0},"citationItems":[{"id":3675,"uris":["http://zotero.org/users/13126831/items/I4DZVZQN"],"itemData":{"id":3675,"type":"book","collection-title":"DSM-5","edition":"5th ed.","event-place":"Washington, D.C","ISBN":"978-0-89042-555-8","publisher":"American Psychiatric Association","publisher-place":"Washington, D.C","title":"Diagnostic and statistical manual of mental disorders : DSM-5","author":[{"literal":"American Psychiatric Association"}],"issued":{"date-parts":[["2013"]]}}}],"schema":"https://github.com/citation-style-language/schema/raw/master/csl-citation.json"} </w:instrText>
      </w:r>
      <w:r w:rsidR="00BF0C5E">
        <w:rPr>
          <w:rStyle w:val="relative"/>
          <w:rFonts w:eastAsiaTheme="majorEastAsia"/>
          <w:color w:val="000000"/>
        </w:rPr>
        <w:fldChar w:fldCharType="separate"/>
      </w:r>
      <w:r w:rsidR="00875B75">
        <w:rPr>
          <w:rStyle w:val="relative"/>
          <w:rFonts w:eastAsiaTheme="majorEastAsia"/>
          <w:noProof/>
          <w:color w:val="000000"/>
        </w:rPr>
        <w:t>(American Psychiatric Association, 2013)</w:t>
      </w:r>
      <w:r w:rsidR="00BF0C5E">
        <w:rPr>
          <w:rStyle w:val="relative"/>
          <w:rFonts w:eastAsiaTheme="majorEastAsia"/>
          <w:color w:val="000000"/>
        </w:rPr>
        <w:fldChar w:fldCharType="end"/>
      </w:r>
      <w:r w:rsidR="00BF0C5E">
        <w:rPr>
          <w:rStyle w:val="relative"/>
          <w:rFonts w:eastAsiaTheme="majorEastAsia"/>
          <w:color w:val="000000"/>
        </w:rPr>
        <w:t>.</w:t>
      </w:r>
      <w:r w:rsidR="00BF0C5E">
        <w:rPr>
          <w:rStyle w:val="apple-converted-space"/>
          <w:rFonts w:ascii="-webkit-standard" w:eastAsiaTheme="majorEastAsia" w:hAnsi="-webkit-standard"/>
          <w:color w:val="000000"/>
          <w:sz w:val="27"/>
          <w:szCs w:val="27"/>
        </w:rPr>
        <w:t> </w:t>
      </w:r>
      <w:r w:rsidR="00BF0C5E">
        <w:rPr>
          <w:rStyle w:val="relative"/>
          <w:rFonts w:eastAsiaTheme="majorEastAsia"/>
          <w:color w:val="000000"/>
        </w:rPr>
        <w:t xml:space="preserve">These symptoms cause significant distress or impairment in social, occupational, or other important areas of functioning. </w:t>
      </w:r>
      <w:r w:rsidR="00BF0C5E">
        <w:t>It</w:t>
      </w:r>
      <w:r w:rsidR="00195A4B" w:rsidRPr="00207F5F">
        <w:t xml:space="preserve"> is unique among mental illnesses in</w:t>
      </w:r>
      <w:r w:rsidR="00195A4B" w:rsidRPr="00E46331">
        <w:t xml:space="preserve"> that it exhibits both externalizing and internalizing symptom</w:t>
      </w:r>
      <w:r w:rsidR="007617CB" w:rsidRPr="00E46331">
        <w:t xml:space="preserve"> domains</w:t>
      </w:r>
      <w:r w:rsidR="00195A4B" w:rsidRPr="00E46331">
        <w:t xml:space="preserve"> </w:t>
      </w:r>
      <w:r w:rsidR="00195A4B" w:rsidRPr="00E46331">
        <w:fldChar w:fldCharType="begin"/>
      </w:r>
      <w:r w:rsidR="00195A4B" w:rsidRPr="00E46331">
        <w:instrText xml:space="preserve"> ADDIN ZOTERO_ITEM CSL_CITATION {"citationID":"PlFFONML","properties":{"formattedCitation":"(Guzick et al., 2019)","plainCitation":"(Guzick et al., 2019)","noteIndex":0},"citationItems":[{"id":3241,"uris":["http://zotero.org/users/13126831/items/JRVVYI8A"],"itemData":{"id":3241,"type":"article-journal","abstract":"Although obsessive–compulsive disorder (OCD) has often been characterized as an internalizing disorder, some children with OCD exhibit externalizing behaviors that are specific to their OCD. This study sought to demonstrate that parents perceive both internalizing and externalizing behaviors in childhood OCD by examining the factor structure of the Child Obsessive–Compulsive Externalizing/Internalizing Scale (COCEIS), a parent-report questionnaire intended to measure these constructs. This study also investigated clinical correlates of internalizing and externalizing factors in the COCEIS. A factor analysis of questionnaire responses from 122 parents of youth with OCD revealed both externalizing and internalizing factors in the COCEIS. Externalizing behaviors in childhood OCD were associated with other, co-occurring externalizing behavior problems, while both factors were positively correlated with OCD severity and co-occurring internalizing symptoms. They were positively associated with each other at a trend level, and neither showed a significant relationship with insight. Sixty-two percent of parents endorsed “often” or “always” to at least one externalizing item, though modal responses to items suggested that each individual feature captured by the COCEIS may be relatively uncommon. Mean responses were significantly greater for internalizing items. This study provides evidence for distinct but related externalizing and internalizing behaviors specific to childhood OCD. Treatment for children with OCD presenting with more externalizing behaviors may require a greater emphasis on behavioral parent training and motivational enhancement.","container-title":"Child Psychiatry Hum Dev","DOI":"10.1007/s10578-019-00873-w","ISSN":"0009-398X","issue":"4","journalAbbreviation":"Child Psychiatry Hum Dev","note":"publisher-place: New York\npublisher: New York: Springer US","page":"692-701","title":"Parents’ Perceptions of Internalizing and Externalizing Features in Childhood OCD","volume":"50","author":[{"family":"Guzick","given":"Andrew G."},{"family":"Cooke","given":"Danielle L."},{"family":"McNamara","given":"Joseph P. H."},{"family":"Reid","given":"Adam M."},{"family":"Graziano","given":"Paulo A."},{"family":"Lewin","given":"Adam B."},{"family":"Murphy","given":"Tanya K."},{"family":"Goodman","given":"Wayne K."},{"family":"Storch","given":"Eric A."},{"family":"Geffken","given":"Gary R."}],"issued":{"date-parts":[["2019"]]}}}],"schema":"https://github.com/citation-style-language/schema/raw/master/csl-citation.json"} </w:instrText>
      </w:r>
      <w:r w:rsidR="00195A4B" w:rsidRPr="00E46331">
        <w:fldChar w:fldCharType="separate"/>
      </w:r>
      <w:r w:rsidR="00875B75">
        <w:t>(Guzick et al., 2019)</w:t>
      </w:r>
      <w:r w:rsidR="00195A4B" w:rsidRPr="00E46331">
        <w:fldChar w:fldCharType="end"/>
      </w:r>
      <w:r w:rsidR="00195A4B" w:rsidRPr="00E46331">
        <w:t xml:space="preserve">. </w:t>
      </w:r>
      <w:r w:rsidR="00E46331" w:rsidRPr="00E46331">
        <w:t>Internalizing features, such as anxiety and obsessive thinking, typically manifest as avoidance and withdrawal, while externalizing characteristics</w:t>
      </w:r>
      <w:r w:rsidR="00E46331">
        <w:t xml:space="preserve">; </w:t>
      </w:r>
      <w:r w:rsidR="00E46331" w:rsidRPr="00E46331">
        <w:t xml:space="preserve">like compulsive or ritualized behavior, are more overt and behaviorally disruptive </w:t>
      </w:r>
      <w:r w:rsidR="00257FD8" w:rsidRPr="00E46331">
        <w:fldChar w:fldCharType="begin"/>
      </w:r>
      <w:r w:rsidR="00257FD8" w:rsidRPr="00E46331">
        <w:instrText xml:space="preserve"> ADDIN ZOTERO_ITEM CSL_CITATION {"citationID":"g49H7bnS","properties":{"formattedCitation":"(Achenbach, 2009; Shephard et al., 2021)","plainCitation":"(Achenbach, 2009; Shephard et al., 2021)","noteIndex":0},"citationItems":[{"id":2950,"uris":["http://zotero.org/users/13126831/items/VJT32CTB"],"itemData":{"id":2950,"type":"book","ISBN":"1-932975-13-6","publisher":"University of Vermont, Research Center for Children, Youth, &amp; Families","title":"The Achenbach system of empirically based assessment (ASEBA): Development, findings, theory, and applications","author":[{"family":"Achenbach","given":"Thomas M"}],"issued":{"date-parts":[["2009"]]}},"label":"page"},{"id":3773,"uris":["http://zotero.org/users/13126831/items/4ZQSFPMA"],"itemData":{"id":3773,"type":"article-journal","abstract":"An important challenge in mental health research is to translate findings from cognitive neuroscience and neuroimaging research into effective treatments that target the neurobiological alterations involved in psychiatric symptoms. To address this challenge, in this review we propose a heuristic neurocircuit-based taxonomy to guide the treatment of obsessive–compulsive disorder (OCD). We do this by integrating information from several sources. First, we provide case vignettes in which patients with OCD describe their symptoms and discuss different clinical profiles in the phenotypic expression of the condition. Second, we link variations in these clinical profiles to underlying neurocircuit dysfunctions, drawing on findings from neuropsychological and neuroimaging studies in OCD. Third, we consider behavioral, pharmacological, and neuromodulatory treatments that could target those specific neurocircuit dysfunctions. Finally, we suggest methods of testing this neurocircuit-based taxonomy as well as important limitations to this approach that should be considered in future research.","container-title":"Mol Psychiatry","DOI":"10.1038/s41380-020-01007-8","ISSN":"1359-4184","issue":"9","journalAbbreviation":"Mol Psychiatry","note":"publisher-place: London\npublisher: London: Nature Publishing Group UK","page":"4583-4604","title":"Toward a neurocircuit-based taxonomy to guide treatment of obsessive–compulsive disorder","volume":"26","author":[{"family":"Shephard","given":"Elizabeth"},{"family":"Stern","given":"Emily R."},{"family":"Heuvel","given":"Odile A.","non-dropping-particle":"van den"},{"family":"Costa","given":"Daniel L. C."},{"family":"Batistuzzo","given":"Marcelo C."},{"family":"Godoy","given":"Priscilla B. G."},{"family":"Lopes","given":"Antonio C."},{"family":"Brunoni","given":"Andre R."},{"family":"Hoexter","given":"Marcelo Q."},{"family":"Shavitt","given":"Roseli G."},{"family":"Reddy","given":"Y. C. Janardhan"},{"family":"Lochner","given":"Christine"},{"family":"Stein","given":"Dan J."},{"family":"Simpson","given":"H. Blair"},{"family":"Miguel","given":"Euripedes C."}],"issued":{"date-parts":[["2021"]]}},"label":"page"}],"schema":"https://github.com/citation-style-language/schema/raw/master/csl-citation.json"} </w:instrText>
      </w:r>
      <w:r w:rsidR="00257FD8" w:rsidRPr="00E46331">
        <w:fldChar w:fldCharType="separate"/>
      </w:r>
      <w:r w:rsidR="00875B75">
        <w:t>(Achenbach, 2009; Shephard et al., 2021)</w:t>
      </w:r>
      <w:r w:rsidR="00257FD8" w:rsidRPr="00E46331">
        <w:fldChar w:fldCharType="end"/>
      </w:r>
      <w:r w:rsidR="00257FD8" w:rsidRPr="00E46331">
        <w:t>.</w:t>
      </w:r>
      <w:r w:rsidR="00195A4B" w:rsidRPr="00E46331">
        <w:t xml:space="preserve"> </w:t>
      </w:r>
      <w:r w:rsidR="00E46331" w:rsidRPr="00E46331">
        <w:t>Conceptualizing OCD through this dual framework offers a more nuanced understanding of its clinical presentation and has important implications for treatment planning.</w:t>
      </w:r>
      <w:r w:rsidR="00E46331" w:rsidRPr="00E46331">
        <w:rPr>
          <w:rFonts w:eastAsiaTheme="majorEastAsia"/>
        </w:rPr>
        <w:t> </w:t>
      </w:r>
      <w:r w:rsidR="00654021" w:rsidRPr="00E46331">
        <w:t xml:space="preserve">This framework is therapeutically beneficial and supported by empirical research </w:t>
      </w:r>
      <w:r w:rsidR="00195A4B" w:rsidRPr="00E46331">
        <w:fldChar w:fldCharType="begin"/>
      </w:r>
      <w:r w:rsidR="00195A4B" w:rsidRPr="00E46331">
        <w:instrText xml:space="preserve"> ADDIN ZOTERO_ITEM CSL_CITATION {"citationID":"6qNY5oue","properties":{"formattedCitation":"(Kessler et al., 2011; Slade &amp; Watson, 2006)","plainCitation":"(Kessler et al., 2011; Slade &amp; Watson, 2006)","noteIndex":0},"citationItems":[{"id":3259,"uris":["http://zotero.org/users/13126831/items/ECA2SPUG"],"itemData":{"id":3259,"type":"article-journal","abstract":"CONTEXT Although numerous studies have examined the role of latent variables in the structure of comorbidity among mental disorders, none has examined their role in the development of comorbidity. OBJECTIVE To study the role of latent variables in the development of comorbidity among 18 lifetime DSM-IV disorders in the World Health Organization World Mental Health Surveys. DESIGN Nationally or regionally representative community surveys. SETTING Fourteen countries. PARTICIPANTS A total of 21 229 survey respondents. MAIN OUTCOME MEASURES First onset of 18 lifetime DSM-IV anxiety, mood, behavior, and substance disorders assessed retrospectively in the World Health Organization Composite International Diagnostic Interview. RESULTS Separate internalizing (anxiety and mood disorders) and externalizing (behavior and substance disorders) factors were found in exploratory factor analysis of lifetime disorders. Consistently significant positive time-lagged associations were found in survival analyses for virtually all temporally primary lifetime disorders predicting subsequent onset of other disorders. Within-domain (ie, internalizing or externalizing) associations were generally stronger than between-domain associations. Most time-lagged associations were explained by a model that assumed the existence of mediating latent internalizing and externalizing variables. Specific phobia and obsessive-compulsive disorder (internalizing) and hyperactivity and oppositional defiant disorders (externalizing) were the most important predictors. A small number of residual associations remained significant after controlling the latent variables. CONCLUSIONS The good fit of the latent variable model suggests that common causal pathways account for most of the comorbidity among the disorders considered herein. These common pathways should be the focus of future research on the development of comorbidity, although several important pairwise associations that cannot be accounted for by latent variables also exist that warrant further focused study.Arch Gen Psychiatry. 2011","container-title":"Arch Gen Psychiatry","DOI":"10.1001/archgenpsychiatry.2010.180","ISSN":"0003-990X","issue":"1","journalAbbreviation":"ARCH GEN PSYCHIAT","note":"publisher-place: CHICAGO\npublisher: CHICAGO: American Medical Association","page":"90-100","title":"Development of Lifetime Comorbidity in the World Health Organization World Mental Health Surveys","volume":"68","author":[{"family":"Kessler","given":"Ronald C"},{"family":"Ormel","given":"Johan"},{"family":"Petukhova","given":"Maria"},{"family":"McLaughlin","given":"Katie A"},{"family":"Green","given":"Jennifer Greif"},{"family":"Russo","given":"Leo J"},{"family":"Stein","given":"Dan J"},{"family":"Zaslavsky","given":"Alan M"},{"family":"Aguilar-Gaxiola","given":"Sergio"},{"family":"Alonso","given":"Jordi"},{"family":"Andrade","given":"Laura"},{"family":"Benjet","given":"Corina"},{"family":"Girolamo","given":"Giovanni","non-dropping-particle":"de"},{"family":"Graaf","given":"Ron","non-dropping-particle":"de"},{"family":"Demyttenaere","given":"Koen"},{"family":"Fayyad","given":"John"},{"family":"Haro","given":"Josep Maria"},{"family":"Hu","given":"Chi","dropping-particle":"yi"},{"family":"Karam","given":"Aimee"},{"family":"Lee","given":"Sing"},{"family":"Lepine","given":"Jean-Pierre"},{"family":"Matchsinger","given":"Herbert"},{"family":"Mihaescu-Pintia","given":"Constanta"},{"family":"Posada-Villa","given":"Jose"},{"family":"Sagar","given":"Rajesh"},{"family":"Üstün","given":"T. Bedirhan"}],"issued":{"date-parts":[["2011"]]}}},{"id":3260,"uris":["http://zotero.org/users/13126831/items/VH33PSBQ"],"itemData":{"id":3260,"type":"article-journal","abstract":"Background. Patterns of co-occurrence among the common mental disorders may provide information about underlying dimensions of psychopathology. The aim of the current study was to determine which of four models best fits the pattern of co-occurrence between 10 common DSM-IV and 11 common ICD-10 mental disorders. Method. Data were from the Australian National Survey of Mental Health and Well-Being (NSMHWB), a large-scale community epidemiological survey of mental disorders. Participants consisted of a random population-based sample of 10641 community volunteers, representing a response rate of 78%. DSM-IV and ICD-10 mental disorder diagnoses were obtained using the Composite International Diagnostic Interview (CIDI), version 2.0. Confirmatory factor analysis (CFA) was used to assess the relative fit of competing models. Results. A hierarchical three-factor variation of a two-factor model demonstrated the best fit to the correlations among the mental disorders. This model included a distress factor with high loadings on major depression, dysthymia, generalized anxiety disorder (GAD), post-traumatic stress disorder (PTSD) and neurasthenia (ICD-10 only)","container-title":"Psychol. Med","DOI":"10.1017/S0033291706008452","ISSN":"0033-2917","issue":"11","journalAbbreviation":"PSYCHOL MED","note":"publisher-place: Cambridge, UK\npublisher: Cambridge, UK: Cambridge University Press","page":"1593-1600","title":"The structure of common DSM-IV and ICD-10 mental disorders in the Australian general population","volume":"36","author":[{"family":"Slade","given":"Tim"},{"family":"Watson","given":"David"}],"issued":{"date-parts":[["2006"]]}}}],"schema":"https://github.com/citation-style-language/schema/raw/master/csl-citation.json"} </w:instrText>
      </w:r>
      <w:r w:rsidR="00195A4B" w:rsidRPr="00E46331">
        <w:fldChar w:fldCharType="separate"/>
      </w:r>
      <w:r w:rsidR="00875B75">
        <w:t>(Kessler et al., 2011; Slade &amp; Watson, 2006)</w:t>
      </w:r>
      <w:r w:rsidR="00195A4B" w:rsidRPr="00E46331">
        <w:fldChar w:fldCharType="end"/>
      </w:r>
      <w:r w:rsidR="00195A4B" w:rsidRPr="00207F5F">
        <w:t>.</w:t>
      </w:r>
      <w:r w:rsidR="00195A4B" w:rsidRPr="007530AB">
        <w:t xml:space="preserve"> </w:t>
      </w:r>
    </w:p>
    <w:p w14:paraId="44B04CFC" w14:textId="1FC800DE" w:rsidR="00E22262" w:rsidRPr="000740BF" w:rsidRDefault="00E22262" w:rsidP="000740BF">
      <w:pPr>
        <w:pStyle w:val="Style2"/>
        <w:rPr>
          <w:rFonts w:cs="Times New Roman"/>
          <w:szCs w:val="24"/>
        </w:rPr>
      </w:pPr>
      <w:r>
        <w:rPr>
          <w:rFonts w:cs="Times New Roman"/>
          <w:szCs w:val="24"/>
        </w:rPr>
        <w:t xml:space="preserve"> </w:t>
      </w:r>
      <w:bookmarkStart w:id="6" w:name="_Toc195192983"/>
      <w:r>
        <w:rPr>
          <w:rFonts w:cs="Times New Roman"/>
          <w:szCs w:val="24"/>
        </w:rPr>
        <w:t>Neurobiology of OCD</w:t>
      </w:r>
      <w:bookmarkEnd w:id="6"/>
    </w:p>
    <w:p w14:paraId="552BAE6C" w14:textId="72C8C0FA" w:rsidR="000740BF" w:rsidRPr="000740BF" w:rsidRDefault="000740BF" w:rsidP="000740BF">
      <w:r>
        <w:t>A</w:t>
      </w:r>
      <w:r w:rsidRPr="00CD2BE5">
        <w:t xml:space="preserve">dvances in neuroimaging, particularly </w:t>
      </w:r>
      <w:r>
        <w:t>magnetic resonance imaging (</w:t>
      </w:r>
      <w:r w:rsidRPr="00CD2BE5">
        <w:t>MRI</w:t>
      </w:r>
      <w:r>
        <w:t>)</w:t>
      </w:r>
      <w:r w:rsidRPr="00CD2BE5">
        <w:t xml:space="preserve">, have elucidated the brain's role in OCD </w:t>
      </w:r>
      <w:r w:rsidRPr="00CD2BE5">
        <w:fldChar w:fldCharType="begin"/>
      </w:r>
      <w:r w:rsidR="00671342">
        <w:instrText xml:space="preserve"> ADDIN ZOTERO_ITEM CSL_CITATION {"citationID":"Rs4x5EB5","properties":{"formattedCitation":"(de Wit et al., 2014; Hu et al., 2017; Pic\\uc0\\u243{}-P\\uc0\\u233{}rez et al., 2020)","plainCitation":"(de Wit et al., 2014; Hu et al., 2017; Picó-Pérez et al., 2020)","noteIndex":0},"citationItems":[{"id":3627,"uris":["http://zotero.org/users/13126831/items/23HQ9347"],"itemData":{"id":3627,"type":"article-journal","abstract":"Objective\n\nResults from structural neuroimaging studies of obsessive-compulsive disorder (OCD) have been only partially consistent. The authors sought to assess regional gray and white matter volume differences between large samples of OCD patients and healthy comparison subjects and their relation with demographic and clinical variables.\nMethod\n\nA multicenter voxel-based morphometry mega-analysis was performed on 1.5-T structural T1-weighted MRI scans derived from the International OCD Brain Imaging Consortium. Regional gray and white matter brain volumes were compared between 412 adult OCD patients and 368 healthy subjects.\nResults\n\nRelative to healthy comparison subjects, OCD patients had significantly smaller volumes of frontal gray and white matter bilaterally, including the dorsomedial prefrontal cortex, the anterior cingulate cortex, and the inferior frontal gyrus extending to the anterior insula. Patients also showed greater cerebellar gray matter volume bilaterally compared with healthy subjects. Group differences in frontal gray and white matter volume were significant after correction for multiple comparisons. Additionally, group-by-age interactions were observed in the putamen, insula, and orbitofrontal cortex (indicating relative preservation of volume in patients compared with healthy subjects with increasing age) and in the temporal cortex bilaterally (indicating a relative loss of volume in patients compared with healthy subjects with increasing age).\nConclusions\n\nThese findings partially support the prevailing fronto-striatal models of OCD and offer additional insights into the neuroanatomy of the disorder that were not apparent from previous smaller studies. The group-by-age interaction effects in orbitofrontal-striatal and (para)limbic brain regions may be the result of altered neuroplasticity associated with chronic compulsive behaviors, anxiety, or compensatory processes related to cognitive dysfunction.","container-title":"American Journal of Psychiatry","DOI":"10.1176/appi.ajp.2013.13040574","ISSN":"0002-953X","issue":"3","journalAbbreviation":"AJP","note":"publisher: American Psychiatric Publishing","page":"340-349","source":"psychiatryonline-org.ezproxy.uio.no (Atypon)","title":"Multicenter Voxel-Based Morphometry Mega-Analysis of Structural Brain Scans in Obsessive-Compulsive Disorder","volume":"171","author":[{"family":"Wit","given":"Stella J.","non-dropping-particle":"de"},{"family":"Alonso","given":"Pino"},{"family":"Schweren","given":"Lizanne"},{"family":"Mataix-Cols","given":"David"},{"family":"Lochner","given":"Christine"},{"family":"Menchón","given":"José M."},{"family":"Stein","given":"Dan J."},{"family":"Fouche","given":"Jean-Paul"},{"family":"Soriano-Mas","given":"Carles"},{"family":"Sato","given":"Joao R."},{"family":"Hoexter","given":"Marcelo Q."},{"family":"Denys","given":"Damiaan"},{"family":"Nakamae","given":"Takashi"},{"family":"Nishida","given":"Seiji"},{"family":"Kwon","given":"Jun Soo"},{"family":"Jang","given":"Joon Hwan"},{"family":"Busatto","given":"Geraldo F."},{"family":"Cardoner","given":"Narcís"},{"family":"Cath","given":"Danielle C."},{"family":"Fukui","given":"Kenji"},{"family":"Jung","given":"Wi Hoon"},{"family":"Kim","given":"Sung Nyun"},{"family":"Miguel","given":"Euripides C."},{"family":"Narumoto","given":"Jin"},{"family":"Phillips","given":"Mary L."},{"family":"Pujol","given":"Jesus"},{"family":"Remijnse","given":"Peter L."},{"family":"Sakai","given":"Yuki"},{"family":"Shin","given":"Na Young"},{"family":"Yamada","given":"Kei"},{"family":"Veltman","given":"Dick J."},{"family":"Heuvel","given":"Odile A.","non-dropping-particle":"van den"}],"issued":{"date-parts":[["2014",3]]}}},{"id":3559,"uris":["http://zotero.org/users/13126831/items/T2G6KUDB"],"itemData":{"id":3559,"type":"article-journal","abstract":"Obsessive-compulsive disorder (OCD) is a disabling illness with onset generally in childhood. OCD-youths differ from OCD-adults with regard to gender distribution, comorbidity patterns and treatment options. However, little is known about the neural correlate differences underpin those two populations. The current meta-analysis summarizes voxel based morphometry findings to elucidate whether differences of neural correlates exist between these two populations. Both OCD-youths and OCD-adults demonstrated greater striatal volume and smaller prefrontal grey matter volume (GMV). However, smaller GMV in left visual cortex was observed in OCD-youths only, while smaller GMV in anterior cingulate gyrus and greater GMV in cerebellum were demonstrated only in OCD-adults. Meta-regression showed greater GMV in left putamen was most prominent in samples with higher percentages of medicated OCD-adults. Our findings confirmed the most consistent GMV alterations in OCD were in prefrontal-striatal circuitry. Besides, other regions may involve at different developmental stages including deficits of visual cortex in OCD-youths and abnormalities of limbic-cerebellar circuit in OCD-adults. Medication effect may be more pronounced in the striatum, especially the putamen.","container-title":"Neuroscience &amp; Biobehavioral Reviews","DOI":"10.1016/j.neubiorev.2017.04.012","ISSN":"0149-7634","journalAbbreviation":"Neuroscience &amp; Biobehavioral Reviews","page":"91-103","source":"ScienceDirect","title":"Meta-analytic investigations of common and distinct grey matter alterations in youths and adults with obsessive-compulsive disorder","volume":"78","author":[{"family":"Hu","given":"Xinyu"},{"family":"Du","given":"Mingying"},{"family":"Chen","given":"Lizhou"},{"family":"Li","given":"Lei"},{"family":"Zhou","given":"Ming"},{"family":"Zhang","given":"Lianqing"},{"family":"Liu","given":"Qi"},{"family":"Lu","given":"Lu"},{"family":"Mreedha","given":"Kunal"},{"family":"Huang","given":"Xiaoqi"},{"family":"Gong","given":"Qiyong"}],"issued":{"date-parts":[["2017",7,1]]}}},{"id":3562,"uris":["http://zotero.org/users/13126831/items/8FMEHLDW","http://zotero.org/users/13126831/items/9HWXKEFV"],"itemData":{"id":3562,"type":"article-journal","abstract":"Neuroimaging research has shown that patients with obsessive-compulsive disorder (OCD) may present brain structural and functional alterations, but the results across imaging modalities and task paradigms are difficult to reconcile. Are the same brain systems that are structurally different in OCD patients also involved in executive function and emotional processing? To answer this, we conducted separate meta-analyses of voxel-based morphometry studies, executive function functional magnetic resonance imaging (fMRI) studies, and emotional processing fMRI studies. Next, with a multimodal approach (conjunction analysis), we identified the common alterations across meta-analyses. Patients presented increased gray matter volume and hyperactivation in the putamen, but the putamen subregions affected differed depending on the psychological pr</w:instrText>
      </w:r>
      <w:r w:rsidR="00671342" w:rsidRPr="00671342">
        <w:rPr>
          <w:lang w:val="nb-NO"/>
        </w:rPr>
        <w:instrText xml:space="preserve">ocess. Left posterior/dorsal putamen showed hyperactivation during executive processing tasks, while predominantly right anterior/ventral putamen showed hyperactivation during emotional processing tasks. Interestingly, age was significantly associated with increased right putamen volume. Finally, the left dorsolateral prefrontal cortex was hyperactive in both functional domains. Our findings highlight task-specific correlates of brain structure and function in OCD and help integrate a growing literature.","container-title":"Neuroscience &amp; Biobehavioral Reviews","DOI":"10.1016/j.neubiorev.2020.01.033","ISSN":"0149-7634","journalAbbreviation":"Neuroscience &amp; Biobehavioral Reviews","page":"83-94","source":"ScienceDirect","title":"Modality-specific overlaps in brain structure and function in obsessive-compulsive disorder: Multimodal meta-analysis of case-control MRI studies","title-short":"Modality-specific overlaps in brain structure and function in obsessive-compulsive disorder","volume":"112","author":[{"family":"Picó-Pérez","given":"Maria"},{"family":"Moreira","given":"Pedro Silva"},{"family":"Melo Ferreira","given":"Vanessa","non-dropping-particle":"de"},{"family":"Radua","given":"Joaquim"},{"family":"Mataix-Cols","given":"David"},{"family":"Sousa","given":"Nuno"},{"family":"Soriano-Mas","given":"Carles"},{"family":"Morgado","given":"Pedro"}],"issued":{"date-parts":[["2020",5,1]]}}}],"schema":"https://github.com/citation-style-language/schema/raw/master/csl-citation.json"} </w:instrText>
      </w:r>
      <w:r w:rsidRPr="00CD2BE5">
        <w:fldChar w:fldCharType="separate"/>
      </w:r>
      <w:r w:rsidR="00875B75" w:rsidRPr="00875B75">
        <w:rPr>
          <w:lang w:val="nb-NO"/>
        </w:rPr>
        <w:t>(de Wit et al., 2014; Hu et al., 2017; Picó-Pérez et al., 2020)</w:t>
      </w:r>
      <w:r w:rsidRPr="00CD2BE5">
        <w:fldChar w:fldCharType="end"/>
      </w:r>
      <w:r w:rsidRPr="002E6E2B">
        <w:rPr>
          <w:lang w:val="nb-NO"/>
        </w:rPr>
        <w:t>.</w:t>
      </w:r>
      <w:r w:rsidRPr="00CD2BE5">
        <w:rPr>
          <w:lang w:val="nb-NO"/>
        </w:rPr>
        <w:t xml:space="preserve"> </w:t>
      </w:r>
      <w:r w:rsidR="00E22262" w:rsidRPr="000740BF">
        <w:t xml:space="preserve">The </w:t>
      </w:r>
      <w:r w:rsidR="007E67CF" w:rsidRPr="00CD2BE5">
        <w:t xml:space="preserve">cortico-striato-thalamo-cortical </w:t>
      </w:r>
      <w:r w:rsidR="007E67CF">
        <w:t>(</w:t>
      </w:r>
      <w:r w:rsidR="00E22262" w:rsidRPr="000740BF">
        <w:t>CSTC</w:t>
      </w:r>
      <w:r w:rsidR="007E67CF">
        <w:t>)</w:t>
      </w:r>
      <w:r w:rsidR="00E22262" w:rsidRPr="000740BF">
        <w:t xml:space="preserve"> model is the most</w:t>
      </w:r>
      <w:r w:rsidR="00E22262" w:rsidRPr="00841CE0">
        <w:t xml:space="preserve"> widely accepted explanation for the </w:t>
      </w:r>
      <w:r w:rsidR="00E22262" w:rsidRPr="00841CE0">
        <w:lastRenderedPageBreak/>
        <w:t xml:space="preserve">neurobiological underpinnings of </w:t>
      </w:r>
      <w:r w:rsidR="00E22262">
        <w:t>OCD</w:t>
      </w:r>
      <w:r w:rsidR="007E67CF">
        <w:t>, describing the disorder</w:t>
      </w:r>
      <w:r w:rsidR="00E22262">
        <w:t xml:space="preserve"> </w:t>
      </w:r>
      <w:r w:rsidR="007E67CF">
        <w:t>as a dysfunction within the CSTC circuit</w:t>
      </w:r>
      <w:r w:rsidR="007E67CF" w:rsidRPr="000740BF">
        <w:t xml:space="preserve"> </w:t>
      </w:r>
      <w:r w:rsidR="00E22262" w:rsidRPr="000740BF">
        <w:fldChar w:fldCharType="begin"/>
      </w:r>
      <w:r w:rsidR="00E22262" w:rsidRPr="000740BF">
        <w:instrText xml:space="preserve"> ADDIN ZOTERO_ITEM CSL_CITATION {"citationID":"uEV4Y2Gl","properties":{"formattedCitation":"(Graybiel &amp; Rauch, 2000; van den Heuvel et al., 2016)","plainCitation":"(Graybiel &amp; Rauch, 2000; van den Heuvel et al., 2016)","noteIndex":0},"citationItems":[{"id":3803,"uris":["http://zotero.org/users/13126831/items/DRRQ9SNF"],"itemData":{"id":3803,"type":"article-journal","container-title":"Neuron","DOI":"10.1016/S0896-6273(00)00113-6","ISSN":"0896-6273","issue":"2","journalAbbreviation":"Neuron","language":"English","note":"publisher: Elsevier\nPMID: 11144344","page":"343-347","source":"www.cell.com","title":"Toward a Neurobiology of Obsessive-Compulsive Disorder","volume":"28","author":[{"family":"Graybiel","given":"Ann M."},{"family":"Rauch","given":"Scott L."}],"issued":{"date-parts":[["2000",11,1]]}}},{"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rsidR="00E22262" w:rsidRPr="000740BF">
        <w:fldChar w:fldCharType="separate"/>
      </w:r>
      <w:r w:rsidR="00875B75">
        <w:t>(Graybiel &amp; Rauch, 2000; van den Heuvel et al., 2016)</w:t>
      </w:r>
      <w:r w:rsidR="00E22262" w:rsidRPr="000740BF">
        <w:fldChar w:fldCharType="end"/>
      </w:r>
      <w:r w:rsidR="00E22262" w:rsidRPr="000740BF">
        <w:t xml:space="preserve">. </w:t>
      </w:r>
      <w:r w:rsidR="00172884" w:rsidRPr="00172884">
        <w:t>The CSTC consists of the thalamus, basal ganglia, anterior cingulate cortex, and orbitofrontal cortex (OFC)</w:t>
      </w:r>
      <w:r w:rsidR="00172884">
        <w:t xml:space="preserve"> </w:t>
      </w:r>
      <w:r w:rsidR="00E22262" w:rsidRPr="000740BF">
        <w:fldChar w:fldCharType="begin"/>
      </w:r>
      <w:r w:rsidR="00E22262" w:rsidRPr="000740BF">
        <w:instrText xml:space="preserve"> ADDIN ZOTERO_ITEM CSL_CITATION {"citationID":"S6K2a66Y","properties":{"formattedCitation":"(Brennan &amp; Rauch, 2017)","plainCitation":"(Brennan &amp; Rauch, 2017)","noteIndex":0},"citationItems":[{"id":3877,"uris":["http://zotero.org/users/13126831/items/4RLVMTN9"],"itemData":{"id":3877,"type":"chapter","abstract":"Studies using functional neuroimaging have played a critical role in the current understanding of the neurobiology of obsessive-compulsive disorder (OCD). Early studies using positron emission tomography (PET) identified a core cortico-striatal-thalamo-cortical circuit that is dysfunctional in OCD. Subsequent studies using behavioral paradigms in conjunction with functional magnetic resonance imaging (fMRI) have provided additional information about the neural substrates underlying specific psychological processes relevant to OCD. More recently, studies utilizing resting state fMRI have identified abnormal functional connectivity within intrinsic brain networks including the default mode and frontoparietal networks in OCD patients. Although these studies, as a whole, clearly substantiate the model of cortico-striatal-thalamo-cortical circuit dysfunction in OCD and support the continued investigation of neuromodulatory treatments targeting these brain regions, there is also growing evidence that brain regions outside this core circuit, particularly frontoparietal regions involved in cognitive control processes, may also play a significant role in the pathophysiology of OCD.","container-title":"Obsessive-compulsive Disorder: Phenomenology, Pathophysiology, and Treatment","ISBN":"978-0-19-022816-3","note":"DOI: 10.1093/med/9780190228163.003.0021","page":"0","publisher":"Oxford University Press","source":"Silverchair","title":"Functional Neuroimaging Studies in Obsessive-Compulsive Disorder: Overview and Synthesis","title-short":"Functional Neuroimaging Studies in Obsessive-Compulsive Disorder","URL":"https://doi.org/10.1093/med/9780190228163.003.0021","author":[{"family":"Brennan","given":"Brian P."},{"family":"Rauch","given":"Scott L."}],"editor":[{"family":"Pittenger","given":"Christopher"},{"family":"Pittenger","given":"Christopher"}],"accessed":{"date-parts":[["2025",3,6]]},"issued":{"date-parts":[["2017",9,1]]}}}],"schema":"https://github.com/citation-style-language/schema/raw/master/csl-citation.json"} </w:instrText>
      </w:r>
      <w:r w:rsidR="00E22262" w:rsidRPr="000740BF">
        <w:fldChar w:fldCharType="separate"/>
      </w:r>
      <w:r w:rsidR="00875B75">
        <w:t>(Brennan &amp; Rauch, 2017)</w:t>
      </w:r>
      <w:r w:rsidR="00E22262" w:rsidRPr="000740BF">
        <w:fldChar w:fldCharType="end"/>
      </w:r>
      <w:r w:rsidR="00E22262" w:rsidRPr="000740BF">
        <w:t xml:space="preserve">. </w:t>
      </w:r>
      <w:r w:rsidRPr="000740BF">
        <w:t xml:space="preserve">Primarily, the </w:t>
      </w:r>
      <w:commentRangeStart w:id="7"/>
      <w:r w:rsidRPr="000740BF">
        <w:t xml:space="preserve">CSTC model attributes compulsive behaviors </w:t>
      </w:r>
      <w:commentRangeEnd w:id="7"/>
      <w:r w:rsidR="008852D6">
        <w:rPr>
          <w:rStyle w:val="CommentReference"/>
        </w:rPr>
        <w:commentReference w:id="7"/>
      </w:r>
      <w:r w:rsidR="00442511">
        <w:t>as</w:t>
      </w:r>
      <w:r w:rsidRPr="000740BF">
        <w:t xml:space="preserve"> failures in inhibitory control, where these distinct neural </w:t>
      </w:r>
      <w:r w:rsidR="00263C91">
        <w:rPr>
          <w:noProof/>
        </w:rPr>
        <w:drawing>
          <wp:anchor distT="0" distB="0" distL="114300" distR="114300" simplePos="0" relativeHeight="251659264" behindDoc="0" locked="0" layoutInCell="1" allowOverlap="1" wp14:anchorId="6BC7969C" wp14:editId="66C72E71">
            <wp:simplePos x="0" y="0"/>
            <wp:positionH relativeFrom="column">
              <wp:posOffset>391160</wp:posOffset>
            </wp:positionH>
            <wp:positionV relativeFrom="paragraph">
              <wp:posOffset>429204</wp:posOffset>
            </wp:positionV>
            <wp:extent cx="4747895" cy="3717290"/>
            <wp:effectExtent l="0" t="0" r="1905" b="3810"/>
            <wp:wrapTopAndBottom/>
            <wp:docPr id="956311040" name="Picture 1"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311040" name="Picture 1" descr="A diagram of a brain&#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4747895" cy="3717290"/>
                    </a:xfrm>
                    <a:prstGeom prst="rect">
                      <a:avLst/>
                    </a:prstGeom>
                  </pic:spPr>
                </pic:pic>
              </a:graphicData>
            </a:graphic>
            <wp14:sizeRelH relativeFrom="page">
              <wp14:pctWidth>0</wp14:pctWidth>
            </wp14:sizeRelH>
            <wp14:sizeRelV relativeFrom="page">
              <wp14:pctHeight>0</wp14:pctHeight>
            </wp14:sizeRelV>
          </wp:anchor>
        </w:drawing>
      </w:r>
      <w:r w:rsidRPr="000740BF">
        <w:t>pathways struggle to suppress unwanted thoughts and actions effectively.</w:t>
      </w:r>
    </w:p>
    <w:p w14:paraId="4495E097" w14:textId="7BCF58B0" w:rsidR="00257FD8" w:rsidRPr="00257FD8" w:rsidRDefault="005B2C12" w:rsidP="005B2C12">
      <w:pPr>
        <w:rPr>
          <w:i/>
          <w:iCs/>
        </w:rPr>
      </w:pPr>
      <w:r w:rsidRPr="000740BF">
        <w:rPr>
          <w:b/>
          <w:bCs/>
          <w:i/>
          <w:iCs/>
        </w:rPr>
        <w:t>Figure. 1</w:t>
      </w:r>
      <w:r>
        <w:rPr>
          <w:i/>
          <w:iCs/>
        </w:rPr>
        <w:t xml:space="preserve"> </w:t>
      </w:r>
      <w:r w:rsidRPr="000740BF">
        <w:rPr>
          <w:i/>
          <w:iCs/>
        </w:rPr>
        <w:t xml:space="preserve">Neural Circuits Involved in Obsessive-Compulsive Disorder: Brain Regions and Connectivity. (1) The Fronto-Limbic Circuit consisting of the amygdala and ventromedial prefrontal cortex (vmPFC). (2) The Sensorimotor Circuit consisting of the supplementary motor area, putamen, pallidum, and thalamus. (3) The Ventral Cognitive Circuit consisting of the inferior frontal gyrus (IFG), ventrolateral prefrontal cortex, subthalamic nucleus (STN), and ventral caudate. (4) The </w:t>
      </w:r>
      <w:r w:rsidRPr="00D10183">
        <w:rPr>
          <w:i/>
          <w:iCs/>
        </w:rPr>
        <w:t>Ventral Affective Circuit consisting of the orbitofrontal cortex (OFC) and nucleus accumbens (NAcc). (5) The Dorsal Cognitive Circuit consisting of the dorsolateral prefrontal cortex (dlPFC) and dorsomedial prefrontal cortex (dmPFC)</w:t>
      </w:r>
      <w:r w:rsidR="00D10183" w:rsidRPr="00D10183">
        <w:rPr>
          <w:i/>
          <w:iCs/>
        </w:rPr>
        <w:t>. The visual representation taken from Shephard et al. (2021).</w:t>
      </w:r>
    </w:p>
    <w:p w14:paraId="6A93EA2C" w14:textId="708D3FC7" w:rsidR="000740BF" w:rsidRPr="005B2C12" w:rsidRDefault="000740BF" w:rsidP="00D10183">
      <w:pPr>
        <w:ind w:firstLine="720"/>
      </w:pPr>
      <w:r w:rsidRPr="000740BF">
        <w:lastRenderedPageBreak/>
        <w:t xml:space="preserve">Building upon the CSTC model, a more </w:t>
      </w:r>
      <w:r w:rsidR="008B4262">
        <w:t>recent</w:t>
      </w:r>
      <w:r w:rsidRPr="000740BF">
        <w:t xml:space="preserve"> neurocircuit-based approach has</w:t>
      </w:r>
      <w:r w:rsidR="008B4262">
        <w:t xml:space="preserve"> </w:t>
      </w:r>
      <w:r w:rsidR="008852D6">
        <w:t xml:space="preserve">been </w:t>
      </w:r>
      <w:r w:rsidRPr="000740BF">
        <w:t xml:space="preserve">developed to account for </w:t>
      </w:r>
      <w:r w:rsidR="007C2D59">
        <w:t xml:space="preserve">the </w:t>
      </w:r>
      <w:r w:rsidRPr="000740BF">
        <w:t xml:space="preserve">diverse symptom profiles observed in OCD </w:t>
      </w:r>
      <w:r w:rsidR="00E22262" w:rsidRPr="000740BF">
        <w:fldChar w:fldCharType="begin"/>
      </w:r>
      <w:r w:rsidR="00E22262" w:rsidRPr="000740BF">
        <w:instrText xml:space="preserve"> ADDIN ZOTERO_ITEM CSL_CITATION {"citationID":"JlSEbwYJ","properties":{"formattedCitation":"(Shephard et al., 2021)","plainCitation":"(Shephard et al., 2021)","noteIndex":0},"citationItems":[{"id":3773,"uris":["http://zotero.org/users/13126831/items/4ZQSFPMA"],"itemData":{"id":3773,"type":"article-journal","abstract":"An important challenge in mental health research is to translate findings from cognitive neuroscience and neuroimaging research into effective treatments that target the neurobiological alterations involved in psychiatric symptoms. To address this challenge, in this review we propose a heuristic neurocircuit-based taxonomy to guide the treatment of obsessive–compulsive disorder (OCD). We do this by integrating information from several sources. First, we provide case vignettes in which patients with OCD describe their symptoms and discuss different clinical profiles in the phenotypic expression of the condition. Second, we link variations in these clinical profiles to underlying neurocircuit dysfunctions, drawing on findings from neuropsychological and neuroimaging studies in OCD. Third, we consider behavioral, pharmacological, and neuromodulatory treatments that could target those specific neurocircuit dysfunctions. Finally, we suggest methods of testing this neurocircuit-based taxonomy as well as important limitations to this approach that should be considered in future research.","container-title":"Mol Psychiatry","DOI":"10.1038/s41380-020-01007-8","ISSN":"1359-4184","issue":"9","journalAbbreviation":"Mol Psychiatry","note":"publisher-place: London\npublisher: London: Nature Publishing Group UK","page":"4583-4604","title":"Toward a neurocircuit-based taxonomy to guide treatment of obsessive–compulsive disorder","volume":"26","author":[{"family":"Shephard","given":"Elizabeth"},{"family":"Stern","given":"Emily R."},{"family":"Heuvel","given":"Odile A.","non-dropping-particle":"van den"},{"family":"Costa","given":"Daniel L. C."},{"family":"Batistuzzo","given":"Marcelo C."},{"family":"Godoy","given":"Priscilla B. G."},{"family":"Lopes","given":"Antonio C."},{"family":"Brunoni","given":"Andre R."},{"family":"Hoexter","given":"Marcelo Q."},{"family":"Shavitt","given":"Roseli G."},{"family":"Reddy","given":"Y. C. Janardhan"},{"family":"Lochner","given":"Christine"},{"family":"Stein","given":"Dan J."},{"family":"Simpson","given":"H. Blair"},{"family":"Miguel","given":"Euripedes C."}],"issued":{"date-parts":[["2021"]]}}}],"schema":"https://github.com/citation-style-language/schema/raw/master/csl-citation.json"} </w:instrText>
      </w:r>
      <w:r w:rsidR="00E22262" w:rsidRPr="000740BF">
        <w:fldChar w:fldCharType="separate"/>
      </w:r>
      <w:r w:rsidR="00875B75">
        <w:t>(Shephard et al., 2021)</w:t>
      </w:r>
      <w:r w:rsidR="00E22262" w:rsidRPr="000740BF">
        <w:fldChar w:fldCharType="end"/>
      </w:r>
      <w:r w:rsidR="00E22262" w:rsidRPr="000740BF">
        <w:t xml:space="preserve">.  </w:t>
      </w:r>
      <w:r w:rsidRPr="008B4262">
        <w:rPr>
          <w:color w:val="45B0E1" w:themeColor="accent1" w:themeTint="99"/>
        </w:rPr>
        <w:t xml:space="preserve">This expanded model incorporates additional </w:t>
      </w:r>
      <w:r w:rsidRPr="000740BF">
        <w:t xml:space="preserve">circuits </w:t>
      </w:r>
      <w:r w:rsidR="00D10183">
        <w:t>between regions involved in</w:t>
      </w:r>
      <w:r w:rsidRPr="000740BF">
        <w:t xml:space="preserve"> emotion regulation, habit formation, sensory processing, and reward sensitivity.</w:t>
      </w:r>
      <w:r w:rsidR="00D10183" w:rsidRPr="00D10183">
        <w:t xml:space="preserve"> </w:t>
      </w:r>
      <w:r w:rsidR="00D10183">
        <w:t>As illustrated in figure 1</w:t>
      </w:r>
      <w:r w:rsidR="00172884">
        <w:t>,</w:t>
      </w:r>
      <w:r w:rsidR="00D10183">
        <w:t xml:space="preserve"> </w:t>
      </w:r>
      <w:r w:rsidR="00D10183" w:rsidRPr="005B2C12">
        <w:t>th</w:t>
      </w:r>
      <w:r w:rsidR="008852D6">
        <w:t>is</w:t>
      </w:r>
      <w:r w:rsidR="00D10183" w:rsidRPr="005B2C12">
        <w:t xml:space="preserve"> framework by van den Heuvel et al.</w:t>
      </w:r>
      <w:r w:rsidR="00D10183">
        <w:t xml:space="preserve"> (2016) describes OCD as dysfunction within</w:t>
      </w:r>
      <w:r w:rsidR="00D10183" w:rsidRPr="005B2C12">
        <w:t xml:space="preserve"> five circuits</w:t>
      </w:r>
      <w:r w:rsidR="007C2D59">
        <w:t>, where</w:t>
      </w:r>
      <w:r w:rsidR="00D10183">
        <w:t xml:space="preserve"> </w:t>
      </w:r>
      <w:commentRangeStart w:id="8"/>
      <w:r w:rsidR="008B4262">
        <w:t>OCD s</w:t>
      </w:r>
      <w:r w:rsidR="008B4262" w:rsidRPr="000740BF">
        <w:t xml:space="preserve">ymptoms are mediated by partially distinct neural systems </w:t>
      </w:r>
      <w:r w:rsidR="008B4262" w:rsidRPr="000740BF">
        <w:fldChar w:fldCharType="begin"/>
      </w:r>
      <w:r w:rsidR="008B4262" w:rsidRPr="000740BF">
        <w:instrText xml:space="preserve"> ADDIN ZOTERO_ITEM CSL_CITATION {"citationID":"TCp7CHeP","properties":{"formattedCitation":"(van den Heuvel et al., 2009)","plainCitation":"(van den Heuvel et al., 2009)","noteIndex":0},"citationItems":[{"id":3882,"uris":["http://zotero.org/users/13126831/items/ENZ39LLN"],"itemData":{"id":3882,"type":"article-journal","abstract":"Obsessive-compulsive disorder (OCD) is a clinically heterogeneous disorder characterized by multiple, temporally stable symptom dimensions. Preliminary functional neuroimaging studies suggest that these symptom dimensions may have distinct neural substrates. Whole-brain voxel-based morphometry was used to examine the common and distinct neuroanatomical (structural) substrates of the major symptom dimensions of OCD. First, we compared 55 medication-free patients with OCD and 50 age-matched healthy control subjects. Multiple regression analyses were then used to examine the relationship between global and regional grey matter (GM) and white matter (WM) volumes and symptom dimension scores within the patient group. OCD patients showed decreased GM volume in left lateral orbitofrontal (BA47), left inferior frontal (BA44/45), left dorsolateral prefrontal (BA9) and right medial prefrontal (BA10) cortices and decreased bilateral prefrontal WM volume. Scores on the 'symmetry/ordering' dimension were negatively correlated with 'global' GM and WM volumes. Scores on the 'contamination/washing' dimension were negatively correlated with 'regional' GM volume in bilateral caudate nucleus and WM volume in right parietal region. Scores on the 'harm/checking' dimension were negatively correlated with regional GM and WM volume in bilateral temporal lobes. Scores on the 'symmetry/ordering' dimension were negatively correlated with regional GM volume in right motor cortex, left insula and left parietal cortex and positively correlated with bilateral temporal GM and WM volume. The results remained significant after controlling for age, sex, educational level, overall illness severity, global WM and GM volumes and excluding patients with comorbid depression. The reported symptom dimension-specific GM and WM alterations support the hypothesis that OCD is an etiologically heterogeneous disorder, with both overlapping and distinct neural correlates across symptom dimensions. These results have clear implications for the current neuroanatomical model of OCD and call for a substantial revision of such model which takes into account the heterogeneity of the disorder.","container-title":"Brain: A Journal of Neurology","DOI":"10.1093/brain/awn267","ISSN":"1460-2156","issue":"Pt 4","journalAbbreviation":"Brain","language":"eng","note":"PMID: 18952675","page":"853-868","source":"PubMed","title":"The major symptom dimensions of obsessive-compulsive disorder are mediated by partially distinct neural systems","volume":"132","author":[{"family":"Heuvel","given":"Odile A.","non-dropping-particle":"van den"},{"family":"Remijnse","given":"Peter L."},{"family":"Mataix-Cols","given":"David"},{"family":"Vrenken","given":"Hugo"},{"family":"Groenewegen","given":"Henk J."},{"family":"Uylings","given":"Harry B. M."},{"family":"Balkom","given":"Anton J. L. M.","non-dropping-particle":"van"},{"family":"Veltman","given":"Dick J."}],"issued":{"date-parts":[["2009",4]]}}}],"schema":"https://github.com/citation-style-language/schema/raw/master/csl-citation.json"} </w:instrText>
      </w:r>
      <w:r w:rsidR="008B4262" w:rsidRPr="000740BF">
        <w:fldChar w:fldCharType="separate"/>
      </w:r>
      <w:r w:rsidR="00875B75">
        <w:t>(van den Heuvel et al., 2009)</w:t>
      </w:r>
      <w:r w:rsidR="008B4262" w:rsidRPr="000740BF">
        <w:fldChar w:fldCharType="end"/>
      </w:r>
      <w:r w:rsidR="008B4262" w:rsidRPr="000740BF">
        <w:t xml:space="preserve">. </w:t>
      </w:r>
      <w:r w:rsidR="00172884">
        <w:t>Although</w:t>
      </w:r>
      <w:r w:rsidRPr="000740BF">
        <w:t xml:space="preserve"> each circuit is described </w:t>
      </w:r>
      <w:r w:rsidR="00D10183">
        <w:t>as associated to a particular symptom dimension</w:t>
      </w:r>
      <w:r w:rsidRPr="000740BF">
        <w:t xml:space="preserve"> relevant to OCD, it is </w:t>
      </w:r>
      <w:r w:rsidR="001D18C3">
        <w:t xml:space="preserve">important </w:t>
      </w:r>
      <w:r w:rsidRPr="000740BF">
        <w:t>to recognize their interconnected nature rather than viewing them in isolation</w:t>
      </w:r>
      <w:commentRangeEnd w:id="8"/>
      <w:r w:rsidR="00B77E92">
        <w:rPr>
          <w:rStyle w:val="CommentReference"/>
        </w:rPr>
        <w:commentReference w:id="8"/>
      </w:r>
      <w:r w:rsidRPr="000740BF">
        <w:t>. These circuits offer a more nuanced understanding of how OCD symptoms manifest, highlighting the complexity of interactions between multiple brain regions.</w:t>
      </w:r>
      <w:r w:rsidR="005B2C12" w:rsidRPr="005B2C12">
        <w:t xml:space="preserve"> </w:t>
      </w:r>
      <w:r w:rsidR="005B2C12" w:rsidRPr="00DF551A">
        <w:t xml:space="preserve">This model </w:t>
      </w:r>
      <w:r w:rsidR="005B2C12" w:rsidRPr="005B2C12">
        <w:t xml:space="preserve">is especially relevant for adolescents because their brains are still developing, particularly the prefrontal cortex, which governs impulse control and emotional regulation </w:t>
      </w:r>
      <w:r w:rsidR="005B2C12" w:rsidRPr="005B2C12">
        <w:fldChar w:fldCharType="begin"/>
      </w:r>
      <w:r w:rsidR="00361204">
        <w:instrText xml:space="preserve"> ADDIN ZOTERO_ITEM CSL_CITATION {"citationID":"SG3BwOqt","properties":{"formattedCitation":"(Casey et al., 2008)","plainCitation":"(Casey et al., 2008)","noteIndex":0},"citationItems":[{"id":3190,"uris":["http://zotero.org/users/13126831/items/HD9R472Z"],"itemData":{"id":3190,"type":"article-journal","abstract":"Adolescence is a developmental period characterized by suboptimal decisions and actions that are associated with an increased incidence of unintentional injuries, violence, substance abuse, unintended pregnancy, and sexually transmitted diseases. Traditional neurobiological and cognitive explanations for adolescent behavior have failed to account for the nonlinear changes in behavior observed during adolescence, relative to both childhood and adulthood. This review provides a biologically plausible model of the neural mechanisms underlying these nonlinear changes in behavior. We provide evidence from recent human brain imaging and animal studies that there is a heightened responsiveness to incentives and socioemotional contexts during this time, when impulse control is still relatively immature. These findings suggest differential development of bottom-up limbic systems, implicated in incentive and emotional processing, to top-down control systems during adolescence as compared to childhood and adulthood. This developmental pattern may be exacerbated in those adolescents prone to emotional reactivity, increasing the likelihood of poor outcomes.","container-title":"Annals of the New York Academy of Sciences","DOI":"10.1196/annals.1440.010","ISSN":"1749-6632","issue":"1","language":"en","note":"_eprint: https://onlinelibrary.wiley.com/doi/pdf/10.1196/annals.1440.010","page":"111-126","source":"Wiley Online Library","title":"The Adolescent Brain","volume":"1124","author":[{"family":"Casey","given":"B.j."},{"family":"Jones","given":"Rebecca M."},{"family":"Hare","given":"Todd A."}],"issued":{"date-parts":[["2008"]]}}}],"schema":"https://github.com/citation-style-language/schema/raw/master/csl-citation.json"} </w:instrText>
      </w:r>
      <w:r w:rsidR="005B2C12" w:rsidRPr="005B2C12">
        <w:fldChar w:fldCharType="separate"/>
      </w:r>
      <w:r w:rsidR="00875B75">
        <w:t>(Casey et al., 2008)</w:t>
      </w:r>
      <w:r w:rsidR="005B2C12" w:rsidRPr="005B2C12">
        <w:fldChar w:fldCharType="end"/>
      </w:r>
      <w:r w:rsidR="005B2C12" w:rsidRPr="005B2C12">
        <w:t xml:space="preserve">. </w:t>
      </w:r>
    </w:p>
    <w:p w14:paraId="42F9A4B7" w14:textId="37215A8A" w:rsidR="000740BF" w:rsidRPr="000740BF" w:rsidRDefault="008852D6" w:rsidP="008B4262">
      <w:pPr>
        <w:ind w:firstLine="720"/>
      </w:pPr>
      <w:commentRangeStart w:id="9"/>
      <w:r>
        <w:t>T</w:t>
      </w:r>
      <w:r w:rsidR="005B2C12" w:rsidRPr="005B2C12">
        <w:t>hese neural circuits are connected</w:t>
      </w:r>
      <w:ins w:id="10" w:author="Ina Drabløs [2]" w:date="2025-04-04T14:27:00Z" w16du:dateUtc="2025-04-04T12:27:00Z">
        <w:r>
          <w:t xml:space="preserve"> to the </w:t>
        </w:r>
      </w:ins>
      <w:ins w:id="11" w:author="Ina Drabløs [2]" w:date="2025-04-04T14:28:00Z" w16du:dateUtc="2025-04-04T12:28:00Z">
        <w:r>
          <w:t>diverse symptoms observed in OCD</w:t>
        </w:r>
      </w:ins>
      <w:r w:rsidR="005B2C12" w:rsidRPr="005B2C12">
        <w:t>.</w:t>
      </w:r>
      <w:r w:rsidR="005B2C12">
        <w:t xml:space="preserve"> </w:t>
      </w:r>
      <w:commentRangeEnd w:id="9"/>
      <w:r>
        <w:rPr>
          <w:rStyle w:val="CommentReference"/>
        </w:rPr>
        <w:commentReference w:id="9"/>
      </w:r>
      <w:r w:rsidR="001D18C3">
        <w:t xml:space="preserve">For instance, </w:t>
      </w:r>
      <w:r w:rsidR="00442511">
        <w:t xml:space="preserve">(1) </w:t>
      </w:r>
      <w:r w:rsidR="001D18C3">
        <w:t>t</w:t>
      </w:r>
      <w:r w:rsidR="005B2C12">
        <w:t>he</w:t>
      </w:r>
      <w:r w:rsidR="001D18C3">
        <w:t xml:space="preserve"> </w:t>
      </w:r>
      <w:r w:rsidR="005B2C12" w:rsidRPr="005B2C12">
        <w:t>fronto</w:t>
      </w:r>
      <w:r w:rsidR="005B2C12" w:rsidRPr="001D18C3">
        <w:rPr>
          <w:color w:val="000000" w:themeColor="text1"/>
        </w:rPr>
        <w:t>-limbic circuit</w:t>
      </w:r>
      <w:r w:rsidR="001D18C3" w:rsidRPr="001D18C3">
        <w:rPr>
          <w:color w:val="000000" w:themeColor="text1"/>
        </w:rPr>
        <w:t xml:space="preserve"> is involved</w:t>
      </w:r>
      <w:r w:rsidR="005B2C12" w:rsidRPr="001D18C3">
        <w:rPr>
          <w:color w:val="000000" w:themeColor="text1"/>
        </w:rPr>
        <w:t xml:space="preserve"> </w:t>
      </w:r>
      <w:r w:rsidR="00D10183">
        <w:t>in</w:t>
      </w:r>
      <w:r w:rsidR="005B2C12">
        <w:t xml:space="preserve"> </w:t>
      </w:r>
      <w:r w:rsidR="005B2C12" w:rsidRPr="005B2C12">
        <w:t>regulat</w:t>
      </w:r>
      <w:r w:rsidR="005B2C12">
        <w:t>ing</w:t>
      </w:r>
      <w:r w:rsidR="005B2C12" w:rsidRPr="005B2C12">
        <w:t xml:space="preserve"> fear and emotional responses. Hyperactivity within this circuit can lead to intrusive thoughts and potentially trigger obsessions due to impaired top-down emotional regulation</w:t>
      </w:r>
      <w:r w:rsidR="00D10183">
        <w:t xml:space="preserve"> </w:t>
      </w:r>
      <w:r w:rsidR="000740BF" w:rsidRPr="005B2C12">
        <w:fldChar w:fldCharType="begin"/>
      </w:r>
      <w:r w:rsidR="000740BF" w:rsidRPr="005B2C12">
        <w:instrText xml:space="preserve"> ADDIN ZOTERO_TEMP </w:instrText>
      </w:r>
      <w:r w:rsidR="000740BF" w:rsidRPr="005B2C12">
        <w:fldChar w:fldCharType="separate"/>
      </w:r>
      <w:r w:rsidR="000740BF" w:rsidRPr="005B2C12">
        <w:t>(Milad et al., 2013)</w:t>
      </w:r>
      <w:r w:rsidR="000740BF" w:rsidRPr="005B2C12">
        <w:fldChar w:fldCharType="end"/>
      </w:r>
      <w:r w:rsidR="000740BF" w:rsidRPr="005B2C12">
        <w:t xml:space="preserve">. </w:t>
      </w:r>
      <w:r w:rsidR="003D76F4">
        <w:t>T</w:t>
      </w:r>
      <w:r w:rsidR="003D76F4" w:rsidRPr="00876D6C">
        <w:t xml:space="preserve">he amygdala-prefrontal connectivity has been found to be predictive of therapy outcomes for OCD in youth </w:t>
      </w:r>
      <w:r w:rsidR="003D76F4">
        <w:fldChar w:fldCharType="begin"/>
      </w:r>
      <w:r w:rsidR="003D76F4">
        <w:instrText xml:space="preserve"> ADDIN ZOTERO_ITEM CSL_CITATION {"citationID":"MTrEnzfb","properties":{"formattedCitation":"(Cyr et al., 2021)","plainCitation":"(Cyr et al., 2021)","noteIndex":0},"citationItems":[{"id":4101,"uris":["http://zotero.org/users/13126831/items/E3VNRG76"],"itemData":{"id":4101,"type":"article-journal","abstract":"Background Based on findings from adults with obsessive-compulsive disorder (OCD), this study examined alterations in resting-state functional connectivity (rs-fc) between the basolateral amygdala (BLA) and the ventromedial prefrontal cortex (vmPFC) in children and adolescents with OCD. We also assessed whether such BLA-vmPFC connectivity changed with or predicted response to exposure and response prevention (E/RP), the first-line treatment for pediatric OCD, given the involvement of these regions in fear processing, regulation, and extinction learning—a probable mechanism of action of E/RP. Methods Resting state functional magnetic resonance imaging scans were acquired from 25 unmedicated, treatment-naïve pediatric patients with OCD (12.8 ± 2.9 years) and 23 age- and sex-matched healthy controls (HCs; 11.0 ± 3.3 years). Patients completed a 12–16-week E/RP intervention for OCD. Participants were rescanned after the 12–16-week period. ANCOVAs tested group differences in baseline rs-fc. Cross-lagged panel models examined relationships between BLA-vmPFC rs-fc and OCD symptoms pre- and posttreatment. All tests were adjusted for participants' age, sex, and head motion. Results Right BLA-vmPFC rs-fc was significantly reduced (more negative) in patients with OCD relative to HCs at baseline, and increased following treatment. In patients, more positive (less negative) right BLA-vmPFC rs-fc pretreatment predicted greater OCD symptoms reduction posttreatment. Changes in BLA-vmPFC rs-fc was unassociated with change in OCD symptoms pre- to posttreatment. Conclusions These results provide further evidence of the BLA-vmPFC pathway as a potential target for novel treatments or prevention strategies aimed at facilitating adaptive learning and fear extinction in children with OCD or subclinical OCD symptoms.","container-title":"Depression and Anxiety","DOI":"10.1002/da.23187","ISSN":"1520-6394","issue":"8","language":"en","license":"© 2021 Wiley Periodicals LLC","note":"_eprint: https://onlinelibrary.wiley.com/doi/pdf/10.1002/da.23187","page":"836-845","source":"Wiley Online Library","title":"Altered fronto-amygdalar functional connectivity predicts response to cognitive behavioral therapy in pediatric obsessive-compulsive disorder","volume":"38","author":[{"family":"Cyr","given":"Marilyn"},{"family":"Pagliaccio","given":"David"},{"family":"Yanes-Lukin","given":"Paula"},{"family":"Goldberg","given":"Pablo"},{"family":"Fontaine","given":"Martine"},{"family":"Rynn","given":"Moira A."},{"family":"Marsh","given":"Rachel"}],"issued":{"date-parts":[["2021"]]}}}],"schema":"https://github.com/citation-style-language/schema/raw/master/csl-citation.json"} </w:instrText>
      </w:r>
      <w:r w:rsidR="003D76F4">
        <w:fldChar w:fldCharType="separate"/>
      </w:r>
      <w:r w:rsidR="00875B75">
        <w:rPr>
          <w:noProof/>
        </w:rPr>
        <w:t>(Cyr et al., 2021)</w:t>
      </w:r>
      <w:r w:rsidR="003D76F4">
        <w:fldChar w:fldCharType="end"/>
      </w:r>
      <w:r w:rsidR="003D76F4">
        <w:t xml:space="preserve">. </w:t>
      </w:r>
      <w:r w:rsidR="001D18C3">
        <w:t>Meanwhile, dysfunction in t</w:t>
      </w:r>
      <w:r w:rsidR="000740BF" w:rsidRPr="005B2C12">
        <w:t xml:space="preserve">he </w:t>
      </w:r>
      <w:r w:rsidR="00442511">
        <w:t xml:space="preserve">(2) </w:t>
      </w:r>
      <w:r w:rsidR="000740BF" w:rsidRPr="005B2C12">
        <w:t>sensorimotor circuit</w:t>
      </w:r>
      <w:r w:rsidR="001D18C3">
        <w:t>,</w:t>
      </w:r>
      <w:r w:rsidR="000740BF" w:rsidRPr="005B2C12">
        <w:t xml:space="preserve"> </w:t>
      </w:r>
      <w:r w:rsidR="001D18C3" w:rsidRPr="001D18C3">
        <w:rPr>
          <w:color w:val="000000" w:themeColor="text1"/>
        </w:rPr>
        <w:t xml:space="preserve">involved in </w:t>
      </w:r>
      <w:r w:rsidR="00D10183">
        <w:rPr>
          <w:color w:val="000000" w:themeColor="text1"/>
        </w:rPr>
        <w:t xml:space="preserve">integration of </w:t>
      </w:r>
      <w:r w:rsidR="000740BF" w:rsidRPr="001D18C3">
        <w:rPr>
          <w:color w:val="000000" w:themeColor="text1"/>
        </w:rPr>
        <w:t xml:space="preserve">motor </w:t>
      </w:r>
      <w:r w:rsidR="000740BF" w:rsidRPr="005B2C12">
        <w:t xml:space="preserve">behavior and sensory </w:t>
      </w:r>
      <w:r w:rsidR="00D10183">
        <w:t>input</w:t>
      </w:r>
      <w:r w:rsidR="001D18C3">
        <w:t>,</w:t>
      </w:r>
      <w:r w:rsidR="000740BF" w:rsidRPr="005B2C12">
        <w:t xml:space="preserve"> explains why some OCD symptoms stem from sensory-driven urges, such as "not-just-right" feelings</w:t>
      </w:r>
      <w:r w:rsidR="000740BF">
        <w:t xml:space="preserve">, </w:t>
      </w:r>
      <w:ins w:id="12" w:author="Ina Drabløs" w:date="2025-04-03T13:15:00Z">
        <w:r w:rsidR="00B77E92">
          <w:t xml:space="preserve">and </w:t>
        </w:r>
      </w:ins>
      <w:r w:rsidR="000740BF">
        <w:t xml:space="preserve">averse or uncomfortable </w:t>
      </w:r>
      <w:r w:rsidR="000740BF" w:rsidRPr="000740BF">
        <w:t xml:space="preserve">sensations that drive compulsions like excessive touching or arranging objects </w:t>
      </w:r>
      <w:r w:rsidR="000740BF" w:rsidRPr="000740BF">
        <w:fldChar w:fldCharType="begin"/>
      </w:r>
      <w:r w:rsidR="000740BF" w:rsidRPr="000740BF">
        <w:instrText xml:space="preserve"> ADDIN ZOTERO_ITEM CSL_CITATION {"citationID":"IrqL3dgq","properties":{"formattedCitation":"(Stern et al., 2025)","plainCitation":"(Stern et al., 2025)","noteIndex":0},"citationItems":[{"id":3894,"uris":["http://zotero.org/users/13126831/items/V98CJCEY"],"itemData":{"id":3894,"type":"article-journal","abstract":"Objective:\n\nSensory phenomena (SP) are aversive sensations driving repetitive behaviors in obsessive-compulsive disorder (OCD) and Tourette’s disorder that are not well addressed by standard treatments. SP are related to the functioning of an interoceptive-sensorimotor circuit that may be modulated by the 5-HT3 receptor antagonist ondansetron. The present study employed an experimental medicine approach to test the effects of 4 weeks of high-dose ondansetron compared to placebo on SP severity and brain connectivity in a cohort of individuals with OCD and/or Tourette’s disorder.\nMethods:\n\nOf 51 participants who completed the study, 27 were assigned to receive 24 mg/day of ondansetron and 24 to receive placebo. Analyses examined changes in SP severity and, for participants with OCD, overall OCD severity from baseline to final visit. Functional MRI data were collected at both visits for analysis of intrinsic functional connectivity metrics characterizing global correlation (reflecting area “hubness”) and local correlation (reflecting near-neighbor coherence).\nResults:\n\nThere were no significant differences between ondansetron and placebo in the reduction of SP or overall OCD severity in the full sample. In a subsample of participants with OCD taking concomitant serotonin reuptake inhibitors (SRIs), ondansetron was associated with a significant decrease in overall OCD severity and global connectivity of the medial sensorimotor cortex compared with placebo. Longitudinal reductions in SP severity were related to decreases in right sensorimotor hubness in both groups, and to brainstem local coherence only in participants taking ondansetron.\nConclusions:\n\nThere was no effect of high-dose ondansetron on SP. However, when used as an augmentation to SRIs, ondansetron reduced overall OCD severity, which may be related to changes in the “hubness” of the sensorimotor cortex. Ondansetron’s ability to modulate brainstem connectivity may underlie its variable effectiveness in reducing SP.","container-title":"American Journal of Psychiatry","DOI":"10.1176/appi.ajp.20240294","ISSN":"0002-953X","issue":"3","journalAbbreviation":"AJP","note":"publisher: American Psychiatric Publishing","page":"285-296","source":"psychiatryonline.org (Atypon)","title":"Randomized Controlled Trial of the Effects of High-Dose Ondansetron on Clinical Symptoms and Brain Connectivity in Obsessive-Compulsive and Tic Disorders","volume":"182","author":[{"family":"Stern","given":"Emily R."},{"family":"Collins","given":"Katherine A."},{"family":"Bragdon","given":"Laura B."},{"family":"Eng","given":"Goi Khia"},{"family":"Recchia","given":"Nicolette"},{"family":"Coffey","given":"Barbara J."},{"family":"Leibu","given":"Evan"},{"family":"Murrough","given":"James W."},{"family":"Tobe","given":"Russell H."},{"family":"Iosifescu","given":"Dan V."},{"family":"Burdick","given":"Katherine E."},{"family":"Goodman","given":"Wayne K."}],"issued":{"date-parts":[["2025",3]]}}}],"schema":"https://github.com/citation-style-language/schema/raw/master/csl-citation.json"} </w:instrText>
      </w:r>
      <w:r w:rsidR="000740BF" w:rsidRPr="000740BF">
        <w:fldChar w:fldCharType="separate"/>
      </w:r>
      <w:r w:rsidR="00875B75">
        <w:t>(Stern et al., 2025)</w:t>
      </w:r>
      <w:r w:rsidR="000740BF" w:rsidRPr="000740BF">
        <w:fldChar w:fldCharType="end"/>
      </w:r>
      <w:r w:rsidR="000740BF" w:rsidRPr="000740BF">
        <w:t xml:space="preserve">. </w:t>
      </w:r>
      <w:r w:rsidR="001D18C3">
        <w:t>Additionally, h</w:t>
      </w:r>
      <w:r w:rsidR="000740BF" w:rsidRPr="000740BF">
        <w:t>abit formation</w:t>
      </w:r>
      <w:ins w:id="13" w:author="Ina Drabløs [2]" w:date="2025-04-04T14:31:00Z" w16du:dateUtc="2025-04-04T12:31:00Z">
        <w:r>
          <w:t>,</w:t>
        </w:r>
      </w:ins>
      <w:r w:rsidR="001D18C3">
        <w:t xml:space="preserve"> </w:t>
      </w:r>
      <w:ins w:id="14" w:author="Ina Drabløs" w:date="2025-04-03T13:16:00Z">
        <w:r w:rsidR="00B77E92">
          <w:t xml:space="preserve">which is </w:t>
        </w:r>
      </w:ins>
      <w:r w:rsidR="003F1AEF">
        <w:t xml:space="preserve">also </w:t>
      </w:r>
      <w:r w:rsidR="001D18C3">
        <w:t>implicated in this circuit</w:t>
      </w:r>
      <w:ins w:id="15" w:author="Ina Drabløs [2]" w:date="2025-04-04T14:31:00Z" w16du:dateUtc="2025-04-04T12:31:00Z">
        <w:r>
          <w:t>,</w:t>
        </w:r>
      </w:ins>
      <w:r w:rsidR="000740BF" w:rsidRPr="000740BF">
        <w:t xml:space="preserve"> can cause compulsive behaviors to become automatic, persisting beyond their initial triggers.</w:t>
      </w:r>
      <w:r w:rsidR="000740BF" w:rsidRPr="000740BF">
        <w:rPr>
          <w:rFonts w:eastAsiaTheme="majorEastAsia"/>
        </w:rPr>
        <w:t> </w:t>
      </w:r>
      <w:r w:rsidR="000740BF" w:rsidRPr="000740BF">
        <w:t xml:space="preserve">The </w:t>
      </w:r>
      <w:r w:rsidR="00442511">
        <w:t xml:space="preserve">(3) </w:t>
      </w:r>
      <w:r w:rsidR="000740BF" w:rsidRPr="000740BF">
        <w:t xml:space="preserve">ventral cognitive </w:t>
      </w:r>
      <w:r w:rsidR="00442511">
        <w:t xml:space="preserve">circuit </w:t>
      </w:r>
      <w:r w:rsidR="001D18C3">
        <w:t>plays a major role in</w:t>
      </w:r>
      <w:r w:rsidR="000740BF" w:rsidRPr="000740BF">
        <w:t xml:space="preserve"> self-regulation, acting as a "braking system" for inhibiting inappropriate actions</w:t>
      </w:r>
      <w:ins w:id="16" w:author="Ina Drabløs" w:date="2025-04-03T13:17:00Z">
        <w:r w:rsidR="00B77E92">
          <w:t>.</w:t>
        </w:r>
      </w:ins>
      <w:r w:rsidR="000740BF" w:rsidRPr="000740BF">
        <w:t xml:space="preserve">; </w:t>
      </w:r>
      <w:ins w:id="17" w:author="Ina Drabløs" w:date="2025-04-03T13:17:00Z">
        <w:r w:rsidR="00B77E92">
          <w:t>D</w:t>
        </w:r>
      </w:ins>
      <w:r w:rsidR="000740BF" w:rsidRPr="000740BF">
        <w:t>dysfunction here may prevent individuals from stopping compulsions</w:t>
      </w:r>
      <w:r w:rsidR="000740BF">
        <w:t xml:space="preserve"> even when they recognize them as irrational </w:t>
      </w:r>
      <w:r w:rsidR="000740BF">
        <w:fldChar w:fldCharType="begin"/>
      </w:r>
      <w:r w:rsidR="000740BF">
        <w:instrText xml:space="preserve"> ADDIN ZOTERO_ITEM CSL_CITATION {"citationID":"CTF6pAZ7","properties":{"formattedCitation":"(van den Heuvel et al., 2016)","plainCitation":"(van den Heuvel et al., 2016)","noteIndex":0},"citationItems":[{"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rsidR="000740BF">
        <w:fldChar w:fldCharType="separate"/>
      </w:r>
      <w:r w:rsidR="00875B75">
        <w:rPr>
          <w:noProof/>
        </w:rPr>
        <w:t>(van den Heuvel et al., 2016)</w:t>
      </w:r>
      <w:r w:rsidR="000740BF">
        <w:fldChar w:fldCharType="end"/>
      </w:r>
      <w:r w:rsidR="000740BF">
        <w:t>.</w:t>
      </w:r>
      <w:r w:rsidR="000740BF" w:rsidRPr="000740BF">
        <w:t xml:space="preserve"> The</w:t>
      </w:r>
      <w:r w:rsidR="00442511">
        <w:t xml:space="preserve"> (4)</w:t>
      </w:r>
      <w:r w:rsidR="000740BF" w:rsidRPr="000740BF">
        <w:t xml:space="preserve"> ventral affective circuit is involved in reward processing and motivation, where compulsions can become self-reinforcing behaviors,</w:t>
      </w:r>
      <w:r w:rsidR="000740BF">
        <w:t xml:space="preserve"> thus</w:t>
      </w:r>
      <w:r w:rsidR="000740BF" w:rsidRPr="000740BF">
        <w:t xml:space="preserve"> </w:t>
      </w:r>
      <w:r w:rsidR="000740BF">
        <w:t>may not just alleviate anxiety but become rewarding behaviors themselves, reinforcing habitual and compulsive loops</w:t>
      </w:r>
      <w:r w:rsidR="001D18C3">
        <w:t xml:space="preserve"> of the sensorimotor circuit</w:t>
      </w:r>
      <w:r w:rsidR="000740BF" w:rsidRPr="00371F45">
        <w:t>.</w:t>
      </w:r>
      <w:r w:rsidR="000740BF">
        <w:t xml:space="preserve"> </w:t>
      </w:r>
      <w:r w:rsidR="003D76F4">
        <w:t>C</w:t>
      </w:r>
      <w:r w:rsidR="003D76F4" w:rsidRPr="00371F45">
        <w:t>linical</w:t>
      </w:r>
      <w:r w:rsidR="003D76F4">
        <w:t xml:space="preserve"> studies </w:t>
      </w:r>
      <w:r w:rsidR="003D76F4" w:rsidRPr="00371F45">
        <w:t>have reported</w:t>
      </w:r>
      <w:r w:rsidR="003D76F4" w:rsidRPr="00371F45">
        <w:rPr>
          <w:rFonts w:eastAsiaTheme="majorEastAsia"/>
        </w:rPr>
        <w:t> heightened connectivity </w:t>
      </w:r>
      <w:r w:rsidR="003D76F4" w:rsidRPr="00371F45">
        <w:t>between the</w:t>
      </w:r>
      <w:r w:rsidR="003D76F4" w:rsidRPr="00371F45">
        <w:rPr>
          <w:rFonts w:eastAsiaTheme="majorEastAsia"/>
        </w:rPr>
        <w:t> </w:t>
      </w:r>
      <w:commentRangeStart w:id="18"/>
      <w:r w:rsidR="003D76F4" w:rsidRPr="00371F45">
        <w:rPr>
          <w:rFonts w:eastAsiaTheme="majorEastAsia"/>
        </w:rPr>
        <w:t xml:space="preserve">NAcc </w:t>
      </w:r>
      <w:commentRangeEnd w:id="18"/>
      <w:r w:rsidR="00573D67">
        <w:rPr>
          <w:rStyle w:val="CommentReference"/>
        </w:rPr>
        <w:commentReference w:id="18"/>
      </w:r>
      <w:r w:rsidR="003D76F4" w:rsidRPr="00371F45">
        <w:rPr>
          <w:rFonts w:eastAsiaTheme="majorEastAsia"/>
        </w:rPr>
        <w:t>and other reward-processing regions</w:t>
      </w:r>
      <w:r w:rsidR="003D76F4" w:rsidRPr="00371F45">
        <w:t>, such as the</w:t>
      </w:r>
      <w:r w:rsidR="003D76F4" w:rsidRPr="00371F45">
        <w:rPr>
          <w:rFonts w:eastAsiaTheme="majorEastAsia"/>
        </w:rPr>
        <w:t> </w:t>
      </w:r>
      <w:r w:rsidR="003D76F4">
        <w:rPr>
          <w:rFonts w:eastAsiaTheme="majorEastAsia"/>
        </w:rPr>
        <w:t>OFC</w:t>
      </w:r>
      <w:r w:rsidR="003D76F4" w:rsidRPr="00371F45">
        <w:rPr>
          <w:rFonts w:eastAsiaTheme="majorEastAsia"/>
        </w:rPr>
        <w:t> </w:t>
      </w:r>
      <w:r w:rsidR="003D76F4" w:rsidRPr="00371F45">
        <w:t xml:space="preserve">during </w:t>
      </w:r>
      <w:r w:rsidR="003D76F4" w:rsidRPr="00371F45">
        <w:lastRenderedPageBreak/>
        <w:t>resting-state brain activity, with this increased connectivity correlating with the severity of OCD symptoms</w:t>
      </w:r>
      <w:r w:rsidR="003D76F4">
        <w:t xml:space="preserve"> </w:t>
      </w:r>
      <w:r w:rsidR="003D76F4">
        <w:fldChar w:fldCharType="begin"/>
      </w:r>
      <w:r w:rsidR="003D76F4">
        <w:instrText xml:space="preserve"> ADDIN ZOTERO_ITEM CSL_CITATION {"citationID":"6QEgYm1v","properties":{"formattedCitation":"(Xie et al., 2017)","plainCitation":"(Xie et al., 2017)","noteIndex":0},"citationItems":[{"id":3901,"uris":["http://zotero.org/users/13126831/items/SCFR98UK"],"itemData":{"id":3901,"type":"article-journal","abstract":"Altered reward processing and cognitive deficits are often observed in patients with obsessive-compulsive disorder (OCD)","container-title":"Brain Imaging Behav","DOI":"10.1007/s11682-016-9585-7","ISSN":"1931-7557","issue":"4","journalAbbreviation":"Brain Imaging and Behavior","note":"publisher-place: New York\npublisher: New York: Springer US","page":"1099-1109","title":"Imbalanced functional link between reward circuits and the cognitive control system in patients with obsessive-compulsive disorder","volume":"11","author":[{"family":"Xie","given":"Chunming"},{"family":"Ma","given":"Lisha"},{"family":"Jiang","given":"Nan"},{"family":"Huang","given":"Ruyan"},{"family":"Li","given":"Li"},{"family":"Gong","given":"Liang"},{"family":"He","given":"Cancan"},{"family":"Xiao","given":"Chaoyong"},{"family":"Liu","given":"Wen"},{"family":"Xu","given":"Shu"},{"family":"Zhang","given":"Zhijun"}],"issued":{"date-parts":[["2017"]]}}}],"schema":"https://github.com/citation-style-language/schema/raw/master/csl-citation.json"} </w:instrText>
      </w:r>
      <w:r w:rsidR="003D76F4">
        <w:fldChar w:fldCharType="separate"/>
      </w:r>
      <w:r w:rsidR="00875B75">
        <w:rPr>
          <w:noProof/>
        </w:rPr>
        <w:t>(Xie et al., 2017)</w:t>
      </w:r>
      <w:r w:rsidR="003D76F4">
        <w:fldChar w:fldCharType="end"/>
      </w:r>
      <w:r w:rsidR="003D76F4" w:rsidRPr="00371F45">
        <w:t>.</w:t>
      </w:r>
      <w:r w:rsidR="003D76F4">
        <w:t xml:space="preserve"> </w:t>
      </w:r>
      <w:r w:rsidR="000740BF" w:rsidRPr="000740BF">
        <w:t xml:space="preserve">Lastly, </w:t>
      </w:r>
      <w:r w:rsidR="00442511">
        <w:t xml:space="preserve">(5) </w:t>
      </w:r>
      <w:r w:rsidR="000740BF" w:rsidRPr="000740BF">
        <w:t xml:space="preserve">the dorsal cognitive circuit </w:t>
      </w:r>
      <w:r w:rsidR="00442511">
        <w:t>involved in</w:t>
      </w:r>
      <w:r w:rsidR="000740BF" w:rsidRPr="000740BF">
        <w:t xml:space="preserve"> executive functioning and cognitive flexibility, </w:t>
      </w:r>
      <w:r w:rsidR="00442511">
        <w:t xml:space="preserve">dysfunction in this circuit leads </w:t>
      </w:r>
      <w:r w:rsidR="000740BF" w:rsidRPr="000740BF">
        <w:t>to rigid thinking and challenges in emotional regulation, thus exacerbating obsessions and repetitive behaviors.</w:t>
      </w:r>
    </w:p>
    <w:p w14:paraId="0F297EC2" w14:textId="4E0B63BB" w:rsidR="00E22262" w:rsidRDefault="00E22262" w:rsidP="00E22262">
      <w:pPr>
        <w:pStyle w:val="Style4"/>
      </w:pPr>
      <w:bookmarkStart w:id="19" w:name="_Toc195192984"/>
      <w:r>
        <w:t xml:space="preserve">Structural </w:t>
      </w:r>
      <w:r w:rsidR="00442511">
        <w:t>Brain A</w:t>
      </w:r>
      <w:r>
        <w:t>bnormalities</w:t>
      </w:r>
      <w:bookmarkEnd w:id="19"/>
    </w:p>
    <w:p w14:paraId="3A1840FE" w14:textId="48C51B4B" w:rsidR="005B2C12" w:rsidRDefault="005B2C12" w:rsidP="005B2C12">
      <w:r w:rsidRPr="005B2C12">
        <w:t>Structural abnormalities in individuals with OCD have been identified across a range of neuroimaging studies, revealing notable differences in several key brain regions</w:t>
      </w:r>
      <w:commentRangeStart w:id="20"/>
      <w:r w:rsidRPr="005B2C12">
        <w:t>.</w:t>
      </w:r>
      <w:commentRangeEnd w:id="20"/>
      <w:r w:rsidR="00226F37">
        <w:rPr>
          <w:rStyle w:val="CommentReference"/>
        </w:rPr>
        <w:commentReference w:id="20"/>
      </w:r>
      <w:r w:rsidRPr="005B2C12">
        <w:t xml:space="preserve"> Generally, adolescents with OCD tend to exhibit a </w:t>
      </w:r>
      <w:commentRangeStart w:id="21"/>
      <w:r w:rsidRPr="005B2C12">
        <w:t>reduction</w:t>
      </w:r>
      <w:commentRangeEnd w:id="21"/>
      <w:r w:rsidR="009E4060">
        <w:rPr>
          <w:rStyle w:val="CommentReference"/>
        </w:rPr>
        <w:commentReference w:id="21"/>
      </w:r>
      <w:r w:rsidRPr="005B2C12">
        <w:t xml:space="preserve"> in cortical thickness and volume, specifically in the parietal and frontal regions, such as the inferior and superior parietal cortices and certain frontal gyri </w:t>
      </w:r>
      <w:r w:rsidRPr="00A75285">
        <w:fldChar w:fldCharType="begin"/>
      </w:r>
      <w:r w:rsidR="00671342">
        <w:instrText xml:space="preserve"> ADDIN ZOTERO_ITEM CSL_CITATION {"citationID":"xwSdIPb6","properties":{"formattedCitation":"(Pagliaccio et al., 2021; Wu et al., 2022)","plainCitation":"(Pagliaccio et al., 2021; Wu et al., 2022)","noteIndex":0},"citationItems":[{"id":3222,"uris":["http://zotero.org/users/13126831/items/TKHY4D9J","http://zotero.org/users/13126831/items/JNCB63FS"],"itemData":{"id":3222,"type":"article-journal","abstract":"Childhood obsessive-compulsive symptoms (OCSs) are common and can be an early risk marker for obsessive-compulsive disorder. The Adolescent Brain and Cognitive Development (ABCD) Study provides a unique opportunity to characterize OCSs in a large normative sample of school-age children and to explore corticostriatal and task-control circuits implicated in pediatric obsessive-compulsive disorder.\nThe ABCD Study acquired data from 9- and 10-year-olds (N = 11,876). Linear mixed-effects models probed associations between OCSs (Child Behavior Checklist) and cognition (NIH Toolbox), brain structure (subcortical volume, cortical thickness), white matter (diffusion tensor imaging), and resting-state functional connectivity.\nOCS scores showed good psychometric properties and high prevalence, and they were related to familial/parental factors, including family conflict. Higher OCS scores related to better cognitive performance (β = .06, t9966.60 = 6.28, p &lt; .001, ηp2= .01), particularly verbal, when controlling for attention-deficit/hyperactivity disorder, which related to worse performance. OCSs did not significantly relate to brain structure but did relate to lower superior corticostriatal tract fractional anisotropy (β = −.03, t = −3.07, p = .002, ηp2= .02). Higher OCS scores were related to altered functional connectivity, including weaker connectivity within the dorsal attention network (β = −.04, t7262.87 = −3.71, p &lt; .001, ηp2= .002) and weaker dorsal attention–default mode anticorrelation (β = .04, t7251.95 = 3.94, p &lt; .001, ηp2 = .002). Dorsal attention–default mode connectivity predicted OCS scores at 1 year (β = −.04, t2407.61 = −2.23, p = .03, ηp2 = .03).\nOCSs are common and may persist throughout childhood. Corticostriatal connectivity and attention network connectivity are likely mechanisms in the subclinical-to-clinical spectrum of OCSs. Understanding correlates and mechanisms of OCSs may elucidate their role in childhood psychiatric risk and suggest potential utility of neuroimaging, e.g., dorsal attention–default mode connectivity, for identifying children at increased risk for obsessive-compulsive disorder.","container-title":"Biol Psychiatry Cogn Neurosci Neuroimaging","DOI":"10.1016/j.bpsc.2020.10.019","ISSN":"2451-9022","issue":"4","journalAbbreviation":"BIOL PSYCHIAT-COGN N","note":"publisher-place: AMSTERDAM\npublisher: AMSTERDAM: Elsevier Inc","page":"399-409","title":"Obsessive-Compulsive Symptoms Among Children in the Adolescent Brain and Cognitive Development Study: Clinical, Cognitive, and Brain Connectivity Correlates","volume":"6","author":[{"family":"Pagliaccio","given":"David"},{"family":"Durham","given":"Katherine"},{"family":"Fitzgerald","given":"Kate D."},{"family":"Marsh","given":"Rachel"}],"issued":{"date-parts":[["2021"]]}}},{"id":3224,"uris":["http://zotero.org/users/13126831/items/I6C7WA4E"],"itemData":{"id":3224,"type":"article-journal","abstract":"Obsessive-compulsive disorder (OCD) is characterized by both internalizing (anxiety) and externalizing (compulsivity) symptoms. Currently, little is known about their interrelationships and their relative contributions to disease heterogeneity. Our goal is to resolve affective and cognitive symptom heterogeneity related to internalized and externalized symptom dimensions by determining subtypes of children with OCD symptoms, and to identify any corresponding neural differences.\nA total of 1269 children with OCD symptoms screened using the Child Behavior Checklist Obsessive-Compulsive Symptom scale and 3987 matched control subjects were obtained from the Adolescent Brain Cognitive Development (ABCD) Study. Consensus hierarchical clustering was used to cluster children with OCD symptoms into distinct subtypes. Ten neurocognitive task scores and 20 Child Behavior Checklist syndrome scales were used to characterize cognitive/behavioral differences. Gray matter volume, fractional anisotropy of major white matter fiber tracts, and functional connectivity among networks were used in case-control studies.\nWe identified two subgroups with contrasting patterns in internalized and externalized dimensions. Group 1 showed compulsive thoughts and repeated acts but relatively low anxiety symptoms, whereas group 2 exhibited higher anxiety and perfectionism and relatively low repetitive behavior. Only group 1 had significant cognitive impairments and gray matter volume reductions in the bilateral inferior parietal lobe, precentral gyrus, and precuneus gyrus, and had white matter tract fractional anisotropy reductions in the corticostriatal fasciculus.\nChildren with OCD symptoms are heterogeneous at the level of symptom clustering and its underlying neural basis. Two subgroups represent distinct patterns of externalizing and internalizing symptoms, suggesting that anxiety is not its major predisposing factor. These results may have implications for the nosology and treatment of preteenage OCD.","container-title":"Biological psychiatry : cognitive neuroscience and neuroimaging","DOI":"10.1016/j.bpsc.2021.06.011","ISSN":"2451-9022","issue":"11","journalAbbreviation":"BIOL PSYCHIAT-COGN N","note":"publisher-place: AMSTERDAM\npublisher: AMSTERDAM: Elsevier Inc","page":"1078-1089","title":"Symptom-Based Profiling and Multimodal Neuroimaging of a Large Preteenage Population Identifies Distinct Obsessive-Compulsive Disorder–like Subtypes With Neurocognitive Differences","volume":"7","author":[{"family":"Wu","given":"Xinran"},{"family":"Yu","given":"Gechang"},{"family":"Zhang","given":"Kai"},{"family":"Feng","given":"Jianfeng"},{"family":"Zhang","given":"Jie"},{"family":"Sahakian","given":"Barbara J."},{"family":"Robbins","given":"Trevor W."}],"issued":{"date-parts":[["2022"]]}}}],"schema":"https://github.com/citation-style-language/schema/raw/master/csl-citation.json"} </w:instrText>
      </w:r>
      <w:r w:rsidRPr="00A75285">
        <w:fldChar w:fldCharType="separate"/>
      </w:r>
      <w:r w:rsidR="00875B75">
        <w:t>(Pagliaccio et al., 2021; Wu et al., 2022)</w:t>
      </w:r>
      <w:r w:rsidRPr="00A75285">
        <w:fldChar w:fldCharType="end"/>
      </w:r>
      <w:r w:rsidRPr="00A75285">
        <w:t xml:space="preserve">. </w:t>
      </w:r>
      <w:r w:rsidRPr="005B2C12">
        <w:t xml:space="preserve">In contrast, the thalamus generally shows </w:t>
      </w:r>
      <w:commentRangeStart w:id="22"/>
      <w:r w:rsidRPr="005B2C12">
        <w:t>increased</w:t>
      </w:r>
      <w:commentRangeEnd w:id="22"/>
      <w:r w:rsidR="009E4060">
        <w:rPr>
          <w:rStyle w:val="CommentReference"/>
        </w:rPr>
        <w:commentReference w:id="22"/>
      </w:r>
      <w:r w:rsidRPr="005B2C12">
        <w:t xml:space="preserve"> volume in these individuals, although the degree of enlargement and involvement of specific subnuclei seem to vary across studies </w:t>
      </w:r>
      <w:r w:rsidRPr="00A75285">
        <w:fldChar w:fldCharType="begin"/>
      </w:r>
      <w:r w:rsidRPr="00A75285">
        <w:instrText xml:space="preserve"> ADDIN ZOTERO_ITEM CSL_CITATION {"citationID":"UjVyaTcB","properties":{"formattedCitation":"(van den Heuvel et al., 2022)","plainCitation":"(van den Heuvel et al., 2022)","noteIndex":0},"citationItems":[{"id":3993,"uris":["http://zotero.org/users/13126831/items/YZL2XY2V"],"itemData":{"id":3993,"type":"article-journal","abstract":"Neuroimaging has played an important part in advancing our understanding of the neurobiology of obsessive-compulsive disorder (OCD). At the same time, neuroimaging studies of OCD have had notable limitations, including reliance on relatively small samples. International collaborative efforts to increase statistical power by combining samples from across sites have been bolstered by the ENIGMA consortium; this provides specific technical expertise for conducting multi-site analyses, as well as access to a collaborative community of neuroimaging scientists. In this article, we outline the background to, development of, and initial findings from ENIGMA's OCD working group, which currently consists of 47 samples from 34 institutes in 15 countries on 5 continents, with a total sample of 2,323 OCD patients and 2,325 healthy controls. Initial work has focused on studies of cortical thickness and subcortical volumes, structural connectivity, and brain lateralization in children, adolescents and adults with OCD, also including the study on the commonalities and distinctions across different neurodevelopment disorders. Additional work is ongoing, employing machine learning techniques. Findings to date have contributed to the development of neurobiological models of OCD, have provided an important model of global scientific collaboration, and have had a number of clinical implications. Importantly, our work has shed new light on questions about whether structural and functional alterations found in OCD reflect neurodevelopmental changes, effects of the disease process, or medication impacts. We conclude with a summary of ongoing work by ENIGMA-OCD, and a consideration of future directions for neuroimaging research on OCD within and beyond ENIGMA.","container-title":"Human Brain Mapping","DOI":"10.1002/hbm.24972","ISSN":"1097-0193","issue":"1","journalAbbreviation":"Hum Brain Mapp","language":"eng","note":"PMID: 32154629\nPMCID: PMC8675414","page":"23-36","source":"PubMed","title":"An overview of the first 5 years of the ENIGMA obsessive-compulsive disorder working group: The power of worldwide collaboration","title-short":"An overview of the first 5 years of the ENIGMA obsessive-compulsive disorder working group","volume":"43","author":[{"family":"Heuvel","given":"Odile A.","non-dropping-particle":"van den"},{"family":"Boedhoe","given":"Premika S. W."},{"family":"Bertolin","given":"Sara"},{"family":"Bruin","given":"Willem B."},{"family":"Francks","given":"Clyde"},{"family":"Ivanov","given":"Iliyan"},{"family":"Jahanshad","given":"Neda"},{"family":"Kong","given":"Xiang-Zhen"},{"family":"Kwon","given":"Jun Soo"},{"family":"O'Neill","given":"Joseph"},{"family":"Paus","given":"Tomas"},{"family":"Patel","given":"Yash"},{"family":"Piras","given":"Fabrizio"},{"family":"Schmaal","given":"Lianne"},{"family":"Soriano-Mas","given":"Carles"},{"family":"Spalletta","given":"Gianfranco"},{"family":"Wingen","given":"Guido A.","non-dropping-particle":"van"},{"family":"Yun","given":"Je-Yeon"},{"family":"Vriend","given":"Chris"},{"family":"Simpson","given":"H. Blair"},{"family":"Rooij","given":"Daan","non-dropping-particle":"van"},{"family":"Hoexter","given":"Marcelo Q."},{"family":"Hoogman","given":"Martine"},{"family":"Buitelaar","given":"Jan K."},{"family":"Arnold","given":"Paul"},{"family":"Beucke","given":"Jan C."},{"family":"Benedetti","given":"Francesco"},{"family":"Bollettini","given":"Irene"},{"family":"Bose","given":"Anushree"},{"family":"Brennan","given":"Brian P."},{"family":"De Nadai","given":"Alessandro S."},{"family":"Fitzgerald","given":"Kate"},{"family":"Gruner","given":"Patricia"},{"family":"Grünblatt","given":"Edna"},{"family":"Hirano","given":"Yoshiyuki"},{"family":"Huyser","given":"Chaim"},{"family":"James","given":"Anthony"},{"family":"Koch","given":"Kathrin"},{"family":"Kvale","given":"Gerd"},{"family":"Lazaro","given":"Luisa"},{"family":"Lochner","given":"Christine"},{"family":"Marsh","given":"Rachel"},{"family":"Mataix-Cols","given":"David"},{"family":"Morgado","given":"Pedro"},{"family":"Nakamae","given":"Takashi"},{"family":"Nakao","given":"Tomohiro"},{"family":"Narayanaswamy","given":"Janardhanan C."},{"family":"Nurmi","given":"Erika"},{"family":"Pittenger","given":"Christopher"},{"family":"Reddy","given":"Y. C. Janardhan"},{"family":"Sato","given":"João R."},{"family":"Soreni","given":"Noam"},{"family":"Stewart","given":"S. Evelyn"},{"family":"Taylor","given":"Stephan F."},{"family":"Tolin","given":"David"},{"family":"Thomopoulos","given":"Sophia I."},{"family":"Veltman","given":"Dick J."},{"family":"Venkatasubramanian","given":"Ganesan"},{"family":"Walitza","given":"Susanne"},{"family":"Wang","given":"Zhen"},{"family":"Thompson","given":"Paul M."},{"family":"Stein","given":"Dan J."},{"literal":"ENIGMA-OCD working group"}],"issued":{"date-parts":[["2022",1]]}}}],"schema":"https://github.com/citation-style-language/schema/raw/master/csl-citation.json"} </w:instrText>
      </w:r>
      <w:r w:rsidRPr="00A75285">
        <w:fldChar w:fldCharType="separate"/>
      </w:r>
      <w:r w:rsidR="00875B75">
        <w:t>(van den Heuvel et al., 2022)</w:t>
      </w:r>
      <w:r w:rsidRPr="00A75285">
        <w:fldChar w:fldCharType="end"/>
      </w:r>
      <w:r w:rsidRPr="00A75285">
        <w:t>.</w:t>
      </w:r>
    </w:p>
    <w:p w14:paraId="3CDF214E" w14:textId="2ACB25B0" w:rsidR="005B2DB9" w:rsidRDefault="005B2DB9" w:rsidP="005B2DB9">
      <w:pPr>
        <w:ind w:firstLine="720"/>
      </w:pPr>
      <w:r>
        <w:t>Apart from</w:t>
      </w:r>
      <w:r w:rsidR="005B2C12" w:rsidRPr="005B2C12">
        <w:t xml:space="preserve"> global measurements, investigations into </w:t>
      </w:r>
      <w:commentRangeStart w:id="23"/>
      <w:r w:rsidR="005B2C12" w:rsidRPr="005B2C12">
        <w:t>subcortical structure</w:t>
      </w:r>
      <w:commentRangeEnd w:id="23"/>
      <w:r w:rsidR="003D47A1">
        <w:rPr>
          <w:rStyle w:val="CommentReference"/>
        </w:rPr>
        <w:commentReference w:id="23"/>
      </w:r>
      <w:r w:rsidR="005B2C12" w:rsidRPr="005B2C12">
        <w:t xml:space="preserve">s have uncovered distinct alterations that further delineate the neural landscape of OCD. Structural deviations in several subcortical regions including the caudate nucleus, putamen, and pallidum, </w:t>
      </w:r>
      <w:r w:rsidR="005B2C12">
        <w:t>are</w:t>
      </w:r>
      <w:r w:rsidR="005B2C12" w:rsidRPr="005B2C12">
        <w:t xml:space="preserve"> implicated in OCD pathology </w:t>
      </w:r>
      <w:r w:rsidR="005B2C12">
        <w:rPr>
          <w:rFonts w:eastAsiaTheme="majorEastAsia"/>
          <w:color w:val="000000" w:themeColor="text1"/>
        </w:rPr>
        <w:fldChar w:fldCharType="begin"/>
      </w:r>
      <w:r w:rsidR="005B2C12">
        <w:rPr>
          <w:rFonts w:eastAsiaTheme="majorEastAsia"/>
          <w:color w:val="000000" w:themeColor="text1"/>
        </w:rPr>
        <w:instrText xml:space="preserve"> ADDIN ZOTERO_ITEM CSL_CITATION {"citationID":"nhr7eOX7","properties":{"formattedCitation":"(Wang et al., 2022)","plainCitation":"(Wang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schema":"https://github.com/citation-style-language/schema/raw/master/csl-citation.json"} </w:instrText>
      </w:r>
      <w:r w:rsidR="005B2C12">
        <w:rPr>
          <w:rFonts w:eastAsiaTheme="majorEastAsia"/>
          <w:color w:val="000000" w:themeColor="text1"/>
        </w:rPr>
        <w:fldChar w:fldCharType="separate"/>
      </w:r>
      <w:r w:rsidR="00875B75">
        <w:rPr>
          <w:rFonts w:eastAsiaTheme="majorEastAsia"/>
          <w:noProof/>
          <w:color w:val="000000" w:themeColor="text1"/>
        </w:rPr>
        <w:t>(Wang et al., 2022)</w:t>
      </w:r>
      <w:r w:rsidR="005B2C12">
        <w:rPr>
          <w:rFonts w:eastAsiaTheme="majorEastAsia"/>
          <w:color w:val="000000" w:themeColor="text1"/>
        </w:rPr>
        <w:fldChar w:fldCharType="end"/>
      </w:r>
      <w:r w:rsidR="005B2C12" w:rsidRPr="009550FB">
        <w:rPr>
          <w:color w:val="000000" w:themeColor="text1"/>
        </w:rPr>
        <w:t xml:space="preserve">. </w:t>
      </w:r>
      <w:r w:rsidR="005B2C12" w:rsidRPr="005B2C12">
        <w:t>Notably, Wang et al. (2022) identified specific structural changes in the nucleus accumbens (NAcc), amygdala, and pallidum among individuals diagnosed with OCD. Adolescents exhibited more pronounced structural deviations in the NAcc and pallidum than adults</w:t>
      </w:r>
      <w:r w:rsidR="005B2C12">
        <w:t xml:space="preserve">, with the </w:t>
      </w:r>
      <w:r w:rsidR="005B2C12" w:rsidRPr="005B2C12">
        <w:t xml:space="preserve">NAcc </w:t>
      </w:r>
      <w:r w:rsidR="005B2C12">
        <w:t>being of</w:t>
      </w:r>
      <w:r w:rsidR="005B2C12" w:rsidRPr="005B2C12">
        <w:t xml:space="preserve"> particular interest due to its potential role as a biomarker for OCD development. </w:t>
      </w:r>
      <w:r w:rsidR="005B2C12">
        <w:t xml:space="preserve">Meanwhile in </w:t>
      </w:r>
      <w:r w:rsidR="005B2C12" w:rsidRPr="005B2C12">
        <w:t>adults, amygdala alterations, characterized by inward deformation, correlated with symptom severity and highlighted the involvement of the fronto-limbic circuit, underscoring the role of fear and emotional dysregulation in OCD.</w:t>
      </w:r>
      <w:r w:rsidR="005B2C12">
        <w:t xml:space="preserve"> </w:t>
      </w:r>
      <w:r w:rsidR="005B2C12" w:rsidRPr="00B82808">
        <w:t xml:space="preserve">These </w:t>
      </w:r>
      <w:r w:rsidR="005B2C12" w:rsidRPr="005B2C12">
        <w:t>findings suggest that OCD is not</w:t>
      </w:r>
      <w:r w:rsidR="005B2C12" w:rsidRPr="005B2C12">
        <w:rPr>
          <w:rFonts w:eastAsiaTheme="majorEastAsia"/>
        </w:rPr>
        <w:t> only a disorder of habit formation </w:t>
      </w:r>
      <w:r w:rsidR="005B2C12" w:rsidRPr="005B2C12">
        <w:t>(as CSTC emphasizes) but also involves</w:t>
      </w:r>
      <w:r w:rsidR="005B2C12" w:rsidRPr="005B2C12">
        <w:rPr>
          <w:rFonts w:eastAsiaTheme="majorEastAsia"/>
        </w:rPr>
        <w:t> dysfunctional emotional regulation and altered motivation systems</w:t>
      </w:r>
      <w:r w:rsidR="005B2C12" w:rsidRPr="005B2C12">
        <w:t>.</w:t>
      </w:r>
      <w:r>
        <w:t xml:space="preserve"> </w:t>
      </w:r>
    </w:p>
    <w:p w14:paraId="491950D9" w14:textId="30B954A0" w:rsidR="005B2C12" w:rsidRDefault="005B2C12" w:rsidP="005B2DB9">
      <w:pPr>
        <w:ind w:firstLine="720"/>
        <w:rPr>
          <w:color w:val="000000" w:themeColor="text1"/>
        </w:rPr>
      </w:pPr>
      <w:r w:rsidRPr="005B2C12">
        <w:t xml:space="preserve">These insights imply a developmental trajectory in OCD symptomatology; </w:t>
      </w:r>
      <w:commentRangeStart w:id="24"/>
      <w:r w:rsidRPr="005B2C12">
        <w:t xml:space="preserve">younger individuals </w:t>
      </w:r>
      <w:commentRangeEnd w:id="24"/>
      <w:r w:rsidR="00226F37">
        <w:rPr>
          <w:rStyle w:val="CommentReference"/>
        </w:rPr>
        <w:commentReference w:id="24"/>
      </w:r>
      <w:r w:rsidRPr="005B2C12">
        <w:t xml:space="preserve">may </w:t>
      </w:r>
      <w:r>
        <w:t>present</w:t>
      </w:r>
      <w:r w:rsidRPr="005B2C12">
        <w:t xml:space="preserve"> more automatic, sensory-driven compulsions aligned with the sensorimotor circuit, whereas adults may experience heightened emotional dysregulation and cognitive rigidity indicative of fear-based compulsions within the fronto-limbic circuit </w:t>
      </w:r>
      <w:r>
        <w:rPr>
          <w:rFonts w:eastAsiaTheme="majorEastAsia"/>
          <w:color w:val="000000" w:themeColor="text1"/>
        </w:rPr>
        <w:fldChar w:fldCharType="begin"/>
      </w:r>
      <w:r w:rsidR="00EE7345">
        <w:rPr>
          <w:rFonts w:eastAsiaTheme="majorEastAsia"/>
          <w:color w:val="000000" w:themeColor="text1"/>
        </w:rPr>
        <w:instrText xml:space="preserve"> ADDIN ZOTERO_ITEM CSL_CITATION {"citationID":"STnw7wY0","properties":{"formattedCitation":"(Wang et al., 2022)","plainCitation":"(Wang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schema":"https://github.com/citation-style-language/schema/raw/master/csl-citation.json"} </w:instrText>
      </w:r>
      <w:r>
        <w:rPr>
          <w:rFonts w:eastAsiaTheme="majorEastAsia"/>
          <w:color w:val="000000" w:themeColor="text1"/>
        </w:rPr>
        <w:fldChar w:fldCharType="separate"/>
      </w:r>
      <w:r w:rsidR="00875B75">
        <w:rPr>
          <w:rFonts w:eastAsiaTheme="majorEastAsia"/>
          <w:noProof/>
          <w:color w:val="000000" w:themeColor="text1"/>
        </w:rPr>
        <w:t>(Wang et al., 2022)</w:t>
      </w:r>
      <w:r>
        <w:rPr>
          <w:rFonts w:eastAsiaTheme="majorEastAsia"/>
          <w:color w:val="000000" w:themeColor="text1"/>
        </w:rPr>
        <w:fldChar w:fldCharType="end"/>
      </w:r>
      <w:r w:rsidRPr="009550FB">
        <w:rPr>
          <w:color w:val="000000" w:themeColor="text1"/>
        </w:rPr>
        <w:t>.</w:t>
      </w:r>
    </w:p>
    <w:p w14:paraId="34454524" w14:textId="77777777" w:rsidR="002E6FFB" w:rsidRPr="002E6FFB" w:rsidRDefault="002E6FFB" w:rsidP="002E6FFB">
      <w:pPr>
        <w:rPr>
          <w:color w:val="3A7C22" w:themeColor="accent6" w:themeShade="BF"/>
        </w:rPr>
      </w:pPr>
      <w:commentRangeStart w:id="25"/>
      <w:r w:rsidRPr="002E6FFB">
        <w:rPr>
          <w:color w:val="3A7C22" w:themeColor="accent6" w:themeShade="BF"/>
        </w:rPr>
        <w:lastRenderedPageBreak/>
        <w:t>Subjects are excluded from the study if they are currently taking common antidepressant or antipsychotic prescription medications because these drugs can significantly affect brain structure.</w:t>
      </w:r>
      <w:commentRangeEnd w:id="25"/>
      <w:r>
        <w:rPr>
          <w:rStyle w:val="CommentReference"/>
        </w:rPr>
        <w:commentReference w:id="25"/>
      </w:r>
    </w:p>
    <w:p w14:paraId="1ED6DF67" w14:textId="77777777" w:rsidR="002E6FFB" w:rsidRPr="005B2C12" w:rsidRDefault="002E6FFB" w:rsidP="005B2DB9">
      <w:pPr>
        <w:ind w:firstLine="720"/>
      </w:pPr>
    </w:p>
    <w:p w14:paraId="25681000" w14:textId="797E4FAE" w:rsidR="00FC3B32" w:rsidRDefault="00FC3B32" w:rsidP="00FC3B32">
      <w:pPr>
        <w:pStyle w:val="Style2"/>
        <w:rPr>
          <w:rFonts w:cs="Times New Roman"/>
          <w:szCs w:val="24"/>
        </w:rPr>
      </w:pPr>
      <w:bookmarkStart w:id="26" w:name="_Toc195192985"/>
      <w:r w:rsidRPr="00D337F8">
        <w:rPr>
          <w:rFonts w:cs="Times New Roman"/>
          <w:szCs w:val="24"/>
        </w:rPr>
        <w:t>Informant Discrepancies</w:t>
      </w:r>
      <w:bookmarkEnd w:id="26"/>
    </w:p>
    <w:p w14:paraId="54684DB7" w14:textId="5372D897" w:rsidR="00F41E9F" w:rsidRDefault="00AF4ADF" w:rsidP="00EE7345">
      <w:pPr>
        <w:ind w:firstLine="720"/>
      </w:pPr>
      <w:r w:rsidRPr="00EA769C">
        <w:t xml:space="preserve">Traditionally, clinicians have depended on parents to </w:t>
      </w:r>
      <w:r>
        <w:t>provide</w:t>
      </w:r>
      <w:r w:rsidRPr="00EA769C">
        <w:t xml:space="preserve"> comprehensive information about how an illness and its treatment affect their children. </w:t>
      </w:r>
      <w:r w:rsidR="00654021" w:rsidRPr="00654021">
        <w:t xml:space="preserve">This reliance stems from the perception that children may not possess </w:t>
      </w:r>
      <w:r w:rsidR="00654021" w:rsidRPr="00EE7345">
        <w:rPr>
          <w:color w:val="000000" w:themeColor="text1"/>
        </w:rPr>
        <w:t>the cognitive and linguistic skills required to understand and respond to surveys accurately</w:t>
      </w:r>
      <w:r w:rsidR="002B0C5B" w:rsidRPr="00EE7345">
        <w:rPr>
          <w:color w:val="000000" w:themeColor="text1"/>
        </w:rPr>
        <w:t xml:space="preserve"> </w:t>
      </w:r>
      <w:r w:rsidR="00EE7345" w:rsidRPr="00EE7345">
        <w:rPr>
          <w:color w:val="000000" w:themeColor="text1"/>
        </w:rPr>
        <w:fldChar w:fldCharType="begin"/>
      </w:r>
      <w:r w:rsidR="00EE7345" w:rsidRPr="00EE7345">
        <w:rPr>
          <w:color w:val="000000" w:themeColor="text1"/>
        </w:rPr>
        <w:instrText xml:space="preserve"> ADDIN ZOTERO_ITEM CSL_CITATION {"citationID":"Ph5b5TNb","properties":{"formattedCitation":"(Vygotsky, 1978)","plainCitation":"(Vygotsky, 1978)","noteIndex":0},"citationItems":[{"id":4272,"uris":["http://zotero.org/users/13126831/items/R2W4S872"],"itemData":{"id":4272,"type":"book","publisher":"Harvard university press","title":"Mind in society: The development of higher psychological processes","volume":"86","author":[{"family":"Vygotsky","given":"Lev S"}],"issued":{"date-parts":[["1978"]]}}}],"schema":"https://github.com/citation-style-language/schema/raw/master/csl-citation.json"} </w:instrText>
      </w:r>
      <w:r w:rsidR="00EE7345" w:rsidRPr="00EE7345">
        <w:rPr>
          <w:color w:val="000000" w:themeColor="text1"/>
        </w:rPr>
        <w:fldChar w:fldCharType="separate"/>
      </w:r>
      <w:r w:rsidR="00875B75">
        <w:rPr>
          <w:noProof/>
          <w:color w:val="000000" w:themeColor="text1"/>
        </w:rPr>
        <w:t>(Vygotsky, 1978)</w:t>
      </w:r>
      <w:r w:rsidR="00EE7345" w:rsidRPr="00EE7345">
        <w:rPr>
          <w:color w:val="000000" w:themeColor="text1"/>
        </w:rPr>
        <w:fldChar w:fldCharType="end"/>
      </w:r>
      <w:r w:rsidR="00654021" w:rsidRPr="00EE7345">
        <w:rPr>
          <w:color w:val="000000" w:themeColor="text1"/>
        </w:rPr>
        <w:t>.</w:t>
      </w:r>
      <w:r w:rsidR="002B0C5B" w:rsidRPr="00EE7345">
        <w:rPr>
          <w:color w:val="000000" w:themeColor="text1"/>
        </w:rPr>
        <w:t xml:space="preserve"> </w:t>
      </w:r>
      <w:r w:rsidRPr="00EE7345">
        <w:rPr>
          <w:color w:val="000000" w:themeColor="text1"/>
        </w:rPr>
        <w:t xml:space="preserve">Consider </w:t>
      </w:r>
      <w:r>
        <w:t xml:space="preserve">the </w:t>
      </w:r>
      <w:r w:rsidRPr="00AF4ADF">
        <w:t xml:space="preserve">case of Liam, </w:t>
      </w:r>
      <w:r w:rsidRPr="00AF4ADF">
        <w:rPr>
          <w:rFonts w:eastAsiaTheme="majorEastAsia"/>
        </w:rPr>
        <w:t>a</w:t>
      </w:r>
      <w:r w:rsidRPr="00AF4ADF">
        <w:t xml:space="preserve"> 12-year-old having battled severe OCD for several years.</w:t>
      </w:r>
      <w:r w:rsidRPr="00AF4ADF">
        <w:rPr>
          <w:rFonts w:eastAsiaTheme="majorEastAsia"/>
        </w:rPr>
        <w:t> </w:t>
      </w:r>
      <w:r w:rsidR="008E488F" w:rsidRPr="00AF4ADF">
        <w:t>After starting therapy, he was showing signs of improvement. According</w:t>
      </w:r>
      <w:r w:rsidR="008E488F" w:rsidRPr="008E488F">
        <w:t xml:space="preserve"> to Liam, he felt he was making excellent progress. He reduce</w:t>
      </w:r>
      <w:r w:rsidR="00654021">
        <w:t>d</w:t>
      </w:r>
      <w:r w:rsidR="008E488F" w:rsidRPr="008E488F">
        <w:t xml:space="preserve"> his handwashing rituals from every hour to three times a day and started joining some family meals. He was also beginning to meet his friends for short walks around the neighborhood.</w:t>
      </w:r>
      <w:r w:rsidR="00824E88">
        <w:t xml:space="preserve"> </w:t>
      </w:r>
      <w:r w:rsidR="008E488F" w:rsidRPr="008E488F">
        <w:t>However, his parents observed a different reality. While Liam had made some progress, he often became trapped in lengthy rituals that caused him significant distress. He had yet to return to school full</w:t>
      </w:r>
      <w:r w:rsidR="00654021">
        <w:t>-</w:t>
      </w:r>
      <w:r w:rsidR="008E488F" w:rsidRPr="008E488F">
        <w:t>time, attending only partial days if he went at all. Though he started venturing out with friends, it was only to familiar, controlled environments. His parents continued to monitor his progress closely, supporting him in his journey while remaining aware of the continuous obstacles that his OCD presented.</w:t>
      </w:r>
      <w:r w:rsidR="00EE7345">
        <w:t xml:space="preserve"> </w:t>
      </w:r>
      <w:r w:rsidR="00785FD6" w:rsidRPr="00EA769C">
        <w:t>Th</w:t>
      </w:r>
      <w:r w:rsidR="008B2CDF" w:rsidRPr="00EA769C">
        <w:t>is</w:t>
      </w:r>
      <w:r w:rsidR="00785FD6" w:rsidRPr="00EA769C">
        <w:t xml:space="preserve"> </w:t>
      </w:r>
      <w:r w:rsidR="00C10752" w:rsidRPr="00EA769C">
        <w:t>vignette</w:t>
      </w:r>
      <w:r w:rsidR="00785FD6" w:rsidRPr="00EA769C">
        <w:t xml:space="preserve"> demonstrates the</w:t>
      </w:r>
      <w:r w:rsidR="00C679D3" w:rsidRPr="00EA769C">
        <w:t xml:space="preserve"> importance of recognizing that the</w:t>
      </w:r>
      <w:r w:rsidR="00785FD6" w:rsidRPr="00EA769C">
        <w:t xml:space="preserve"> child's perspective is distinct but equally valid</w:t>
      </w:r>
      <w:r>
        <w:t xml:space="preserve">. </w:t>
      </w:r>
      <w:r w:rsidR="00871F64">
        <w:t>The</w:t>
      </w:r>
      <w:r w:rsidR="00EA769C" w:rsidRPr="00EA769C">
        <w:t xml:space="preserve"> insights provided by Liam can differ significantly from those of his mother, highlighting </w:t>
      </w:r>
      <w:r w:rsidR="00EA769C" w:rsidRPr="00AF4ADF">
        <w:t>the potential discrepancies in information regardless of whether the goal is clinical assessment or research.</w:t>
      </w:r>
      <w:r w:rsidR="00D337F8" w:rsidRPr="00D337F8">
        <w:rPr>
          <w:color w:val="000000" w:themeColor="text1"/>
        </w:rPr>
        <w:t xml:space="preserve"> </w:t>
      </w:r>
    </w:p>
    <w:p w14:paraId="51487D85" w14:textId="4A248442" w:rsidR="005B2C12" w:rsidRDefault="005B2C12" w:rsidP="005B2C12">
      <w:pPr>
        <w:ind w:firstLine="720"/>
      </w:pPr>
      <w:r w:rsidRPr="00A0729C">
        <w:t xml:space="preserve">The phenomenon of </w:t>
      </w:r>
      <w:r>
        <w:t xml:space="preserve">informant discrepancy </w:t>
      </w:r>
      <w:r w:rsidRPr="00A0729C">
        <w:t xml:space="preserve">has been recognized for nearly 70 years, dating back to </w:t>
      </w:r>
      <w:commentRangeStart w:id="27"/>
      <w:r w:rsidRPr="00A0729C">
        <w:t>Lapouse and Monk's work in 1958</w:t>
      </w:r>
      <w:commentRangeEnd w:id="27"/>
      <w:r w:rsidR="008103F1">
        <w:rPr>
          <w:rStyle w:val="CommentReference"/>
        </w:rPr>
        <w:commentReference w:id="27"/>
      </w:r>
      <w:r w:rsidRPr="00A0729C">
        <w:t xml:space="preserve">. Achenbach, McConaughy, and Howell (1987) conducted a seminal analysis of 119 studies investigating these informant inconsistencies. Their key findings included: (a) reports of the same behavior by different informants generally show low to moderate </w:t>
      </w:r>
      <w:r>
        <w:t>agreement</w:t>
      </w:r>
      <w:r w:rsidRPr="00A0729C">
        <w:t xml:space="preserve">; (b) </w:t>
      </w:r>
      <w:r w:rsidRPr="00AF0A1D">
        <w:t>the reports of two informants observing children in the same setting are more similar than those of two informants observing children in different settings</w:t>
      </w:r>
      <w:r w:rsidRPr="00A0729C">
        <w:t xml:space="preserve">; (c) there is greater agreement between informants' reports for younger children compared to older ones; and (d) reports of externalizing behaviors like aggression show higher consistency than those of internalizing behaviors such as anxiety. They concluded by stating, "Different </w:t>
      </w:r>
      <w:r w:rsidRPr="00A0729C">
        <w:lastRenderedPageBreak/>
        <w:t xml:space="preserve">informants are needed for different situations. . . there is no royal road or preeminent gold standard for phenomena that are inevitably affected by assessment procedures and other situational variables" </w:t>
      </w:r>
      <w:r w:rsidRPr="00BA5863">
        <w:rPr>
          <w:color w:val="45B0E1" w:themeColor="accent1" w:themeTint="99"/>
        </w:rPr>
        <w:t xml:space="preserve">(p. 227–228).  </w:t>
      </w:r>
      <w:r w:rsidRPr="00A0729C">
        <w:t>Consequently, the primary objectives of the informant discrepancies research summarized by Achenbach et al. (1987) were to outline the extent of informant discrepancies, identify the informant pairs (e.g., parent and child, teacher and parent) with the greatest discrepancies, and pinpoint the behavioral domains where these discrepancies were most pronounced.</w:t>
      </w:r>
      <w:r w:rsidRPr="00195A4B">
        <w:rPr>
          <w:rFonts w:eastAsiaTheme="majorEastAsia"/>
          <w:color w:val="000000" w:themeColor="text1"/>
        </w:rPr>
        <w:t xml:space="preserve"> </w:t>
      </w:r>
      <w:commentRangeStart w:id="28"/>
      <w:r>
        <w:rPr>
          <w:rFonts w:eastAsiaTheme="majorEastAsia"/>
          <w:color w:val="000000" w:themeColor="text1"/>
        </w:rPr>
        <w:t>A prominent finding</w:t>
      </w:r>
      <w:r w:rsidRPr="00207F5F">
        <w:rPr>
          <w:rFonts w:eastAsiaTheme="majorEastAsia"/>
          <w:color w:val="000000" w:themeColor="text1"/>
        </w:rPr>
        <w:t xml:space="preserve"> indicate</w:t>
      </w:r>
      <w:r>
        <w:rPr>
          <w:rFonts w:eastAsiaTheme="majorEastAsia"/>
          <w:color w:val="000000" w:themeColor="text1"/>
        </w:rPr>
        <w:t>d</w:t>
      </w:r>
      <w:r w:rsidRPr="00207F5F">
        <w:rPr>
          <w:rFonts w:eastAsiaTheme="majorEastAsia"/>
          <w:color w:val="000000" w:themeColor="text1"/>
        </w:rPr>
        <w:t xml:space="preserve"> discrepancies and varying accuracy in symptom reporting, with no clear consensus</w:t>
      </w:r>
      <w:commentRangeEnd w:id="28"/>
      <w:r w:rsidR="008103F1">
        <w:rPr>
          <w:rStyle w:val="CommentReference"/>
        </w:rPr>
        <w:commentReference w:id="28"/>
      </w:r>
      <w:r w:rsidRPr="00207F5F">
        <w:rPr>
          <w:rFonts w:eastAsiaTheme="majorEastAsia"/>
          <w:color w:val="000000" w:themeColor="text1"/>
        </w:rPr>
        <w:t xml:space="preserve">. </w:t>
      </w:r>
      <w:r w:rsidR="00065955" w:rsidRPr="00065955">
        <w:rPr>
          <w:color w:val="45B0E1" w:themeColor="accent1" w:themeTint="99"/>
        </w:rPr>
        <w:t xml:space="preserve">Additionally important because obsessions (an internalizing symptom) </w:t>
      </w:r>
      <w:r w:rsidR="00AF7DD7" w:rsidRPr="00065955">
        <w:rPr>
          <w:color w:val="45B0E1" w:themeColor="accent1" w:themeTint="99"/>
        </w:rPr>
        <w:t>are</w:t>
      </w:r>
      <w:r w:rsidR="00065955" w:rsidRPr="00065955">
        <w:rPr>
          <w:color w:val="45B0E1" w:themeColor="accent1" w:themeTint="99"/>
        </w:rPr>
        <w:t xml:space="preserve"> a distinguishing symptom of OCD.</w:t>
      </w:r>
      <w:r w:rsidR="0089078D">
        <w:rPr>
          <w:color w:val="45B0E1" w:themeColor="accent1" w:themeTint="99"/>
        </w:rPr>
        <w:t xml:space="preserve"> </w:t>
      </w:r>
    </w:p>
    <w:p w14:paraId="56A7FB3A" w14:textId="7689A534" w:rsidR="002C1E0C" w:rsidRDefault="00C679D3" w:rsidP="00257FD8">
      <w:pPr>
        <w:ind w:firstLine="720"/>
        <w:rPr>
          <w:color w:val="000000"/>
        </w:rPr>
      </w:pPr>
      <w:r w:rsidRPr="00C679D3">
        <w:t xml:space="preserve">The issue of informant </w:t>
      </w:r>
      <w:r w:rsidR="00AF0A1D">
        <w:t>discrepancies</w:t>
      </w:r>
      <w:r w:rsidRPr="00C679D3">
        <w:t xml:space="preserve"> is particularly pertinent when interpreting study findings in the field of developmental psychopathology. A significant portion of the evidence </w:t>
      </w:r>
      <w:r w:rsidRPr="00AF4ADF">
        <w:t>about</w:t>
      </w:r>
      <w:r w:rsidR="003E1D02" w:rsidRPr="00AF4ADF">
        <w:t xml:space="preserve"> prevalence rates of psychological disorders, classification of diagnosis, </w:t>
      </w:r>
      <w:r w:rsidR="00DF551A">
        <w:t xml:space="preserve">and </w:t>
      </w:r>
      <w:r w:rsidR="003E1D02" w:rsidRPr="00AF4ADF">
        <w:t>effectiveness</w:t>
      </w:r>
      <w:r w:rsidR="003E1D02" w:rsidRPr="00487738">
        <w:t xml:space="preserve"> </w:t>
      </w:r>
      <w:r w:rsidR="003E1D02" w:rsidRPr="00EE7345">
        <w:t>of interventions</w:t>
      </w:r>
      <w:r w:rsidRPr="00EE7345">
        <w:t xml:space="preserve"> for children is derived from reports by multiple informants </w:t>
      </w:r>
      <w:r w:rsidR="003C4857" w:rsidRPr="00EE7345">
        <w:fldChar w:fldCharType="begin"/>
      </w:r>
      <w:r w:rsidR="003C4857" w:rsidRPr="00EE7345">
        <w:instrText xml:space="preserve"> ADDIN ZOTERO_ITEM CSL_CITATION {"citationID":"60VKoYuA","properties":{"formattedCitation":"(Weisz et al., 2005)","plainCitation":"(Weisz et al., 2005)","noteIndex":0},"citationItems":[{"id":3411,"uris":["http://zotero.org/users/13126831/items/PLS5GXV4"],"itemData":{"id":3411,"type":"article-journal","abstract":"Over the past four decades, researchers have produced extensive evidence on psychotherapy for youth mental health problems and disorders. The evidence often has been evaluated through narrative reviews and through meta-analyses assessing the magnitude of treatment effects, but methodological analysis addressing the character and quality of the evidence base itself is an important complement, needed to place treatment effects in perspective and to suggest directions for future research. We carried out such an analysis, focusing on all the methodologically acceptable published randomized trials our search identified involving treatment of anxiety, depression, ADHD and related conditions, and conduct-related problems and disorders. The 236 studies tested 383 treatments and included 427 treatment-control comparisons, spanning the years 1962 through 2002. The analysis revealed considerable breadth, diversity, and rigor in the measurement approaches used to assess participant characteristics and treatment outcomes. However, reporting on important sample characteristics (e.g., ethnicity) showed major gaps, and more than half the studies failed to use well-standardized procedures to ensure appropriate sample selection. Because sample sizes left most studies underpowered, and procedures to enhance treatment fidelity were generally weak, many of the treatments investigated may not have received fair tests. Studies were particularly weak in clinical representativeness of their samples, therapists, and settings, suggesting a need for increased emphasis on external validity in youth treatment research.","container-title":"Annual Review of Psychology","DOI":"10.1146/annurev.psych.55.090902.141449","ISSN":"0066-4308, 1545-2085","issue":"Volume 56, 2005","language":"en","note":"publisher: Annual Reviews","page":"337-363","source":"www.annualreviews.org","title":"Youth Psychotherapy Outcome Research: A Review and Critique of the Evidence Base","title-short":"Youth Psychotherapy Outcome Research","volume":"56","author":[{"family":"Weisz","given":"John R."},{"family":"Doss","given":"Amanda Jensen"},{"family":"Hawley","given":"Kristin M."}],"issued":{"date-parts":[["2005",2,1]]}}}],"schema":"https://github.com/citation-style-language/schema/raw/master/csl-citation.json"} </w:instrText>
      </w:r>
      <w:r w:rsidR="003C4857" w:rsidRPr="00EE7345">
        <w:fldChar w:fldCharType="separate"/>
      </w:r>
      <w:r w:rsidR="00875B75">
        <w:t>(Weisz et al., 2005)</w:t>
      </w:r>
      <w:r w:rsidR="003C4857" w:rsidRPr="00EE7345">
        <w:fldChar w:fldCharType="end"/>
      </w:r>
      <w:r w:rsidRPr="00EE7345">
        <w:t>.</w:t>
      </w:r>
      <w:r w:rsidR="00487738" w:rsidRPr="00EE7345">
        <w:t xml:space="preserve"> For instance</w:t>
      </w:r>
      <w:r w:rsidR="00EE7345" w:rsidRPr="00EE7345">
        <w:t>, the prevalence rates of conduct and oppositional defiant disorders in community samples can vary significantly depending on whether assessments are based solely on parental or teacher reports or if both sources are considered simultaneously. According to Offord et al. (1996), these rates range from 1.6% to 10.2%. More recent research by Munkvold et al. (2009) also noted substantial variability in oppositional defiant disorder prevalence, although the reported rates were lower, ranging from 0.2% to 2.6%.</w:t>
      </w:r>
      <w:r w:rsidR="00EE7345">
        <w:t xml:space="preserve"> </w:t>
      </w:r>
      <w:r w:rsidR="003E1D02" w:rsidRPr="00EE7345">
        <w:t>Furthermore</w:t>
      </w:r>
      <w:r w:rsidR="003E1D02" w:rsidRPr="00487738">
        <w:t>,</w:t>
      </w:r>
      <w:r w:rsidRPr="00D337F8">
        <w:rPr>
          <w:color w:val="000000"/>
        </w:rPr>
        <w:t xml:space="preserve"> depending on the informant, it is typical to find inconsistent results from controlled studies evaluating psychological therapies </w:t>
      </w:r>
      <w:r w:rsidR="00AF0A1D">
        <w:rPr>
          <w:color w:val="000000"/>
        </w:rPr>
        <w:fldChar w:fldCharType="begin"/>
      </w:r>
      <w:r w:rsidR="00AF0A1D">
        <w:rPr>
          <w:color w:val="000000"/>
        </w:rPr>
        <w:instrText xml:space="preserve"> ADDIN ZOTERO_ITEM CSL_CITATION {"citationID":"LdWnweKJ","properties":{"formattedCitation":"(De Los Reyes &amp; Kazdin, 2005)","plainCitation":"(De Los Reyes &amp; Kazdin, 2005)","noteIndex":0},"citationItems":[{"id":3423,"uris":["http://zotero.org/users/13126831/items/M7QAGTAS"],"itemData":{"id":3423,"type":"article-journal","abstract":"Discrepancies often exist among different informants’ (e.g., parents, children, teachers) ratings of child psychopathology. Informant discrepancies have an impact on the assessment, classification, and treatment of childhood psychopathology. Empirical work has identified informant characteristics that may influence informant discrepancies. Limitations of previous work include inconsistent measurement of informant discrepancies and, perhaps most importantly, the absence of a theoretical framework to guide research. In this article, the authors present a theoretical framework (the Attribution Bias Context Model) to guide research and theory examining informant discrepancies in the clinic setting. Needed directions for future research and theory include theoretically driven attention to conceptualizing informant discrepancies across informant pairs (e.g., parent–teacher, mother–father, parent– child, teacher– child) as well as developing experimental approaches to decrease informant discrepancies in the clinic setting.","container-title":"Psychological Bulletin","DOI":"10.1037/0033-2909.131.4.483","ISSN":"1939-1455, 0033-2909","issue":"4","journalAbbreviation":"Psychological Bulletin","language":"en","page":"483-509","source":"DOI.org (Crossref)","title":"Informant Discrepancies in the Assessment of Childhood Psychopathology: A Critical Review, Theoretical Framework, and Recommendations for Further Study.","title-short":"Informant Discrepancies in the Assessment of Childhood Psychopathology","volume":"131","author":[{"family":"De Los Reyes","given":"Andres"},{"family":"Kazdin","given":"Alan E."}],"issued":{"date-parts":[["2005"]]}}}],"schema":"https://github.com/citation-style-language/schema/raw/master/csl-citation.json"} </w:instrText>
      </w:r>
      <w:r w:rsidR="00AF0A1D">
        <w:rPr>
          <w:color w:val="000000"/>
        </w:rPr>
        <w:fldChar w:fldCharType="separate"/>
      </w:r>
      <w:r w:rsidR="00875B75">
        <w:rPr>
          <w:noProof/>
          <w:color w:val="000000"/>
        </w:rPr>
        <w:t>(De Los Reyes &amp; Kazdin, 2005)</w:t>
      </w:r>
      <w:r w:rsidR="00AF0A1D">
        <w:rPr>
          <w:color w:val="000000"/>
        </w:rPr>
        <w:fldChar w:fldCharType="end"/>
      </w:r>
      <w:r w:rsidRPr="00D337F8">
        <w:rPr>
          <w:color w:val="000000"/>
        </w:rPr>
        <w:t>.</w:t>
      </w:r>
      <w:r w:rsidR="00EE7345">
        <w:rPr>
          <w:color w:val="000000"/>
        </w:rPr>
        <w:t xml:space="preserve"> </w:t>
      </w:r>
    </w:p>
    <w:p w14:paraId="26459ADF" w14:textId="7745D696" w:rsidR="00546AF5" w:rsidRPr="00065955" w:rsidRDefault="002C1E0C" w:rsidP="00065955">
      <w:pPr>
        <w:ind w:firstLine="720"/>
        <w:rPr>
          <w:color w:val="45B0E1" w:themeColor="accent1" w:themeTint="99"/>
        </w:rPr>
      </w:pPr>
      <w:r>
        <w:t>W</w:t>
      </w:r>
      <w:r w:rsidR="00EE7345" w:rsidRPr="00266014">
        <w:t xml:space="preserve">hile the use of multiple informants in mental health assessment is thought to enhance our understanding of the psychological functioning of children, particularly in the </w:t>
      </w:r>
      <w:commentRangeStart w:id="29"/>
      <w:r w:rsidR="00EE7345" w:rsidRPr="00266014">
        <w:t xml:space="preserve">infant </w:t>
      </w:r>
      <w:commentRangeEnd w:id="29"/>
      <w:r w:rsidR="00ED3F59">
        <w:rPr>
          <w:rStyle w:val="CommentReference"/>
        </w:rPr>
        <w:commentReference w:id="29"/>
      </w:r>
      <w:r w:rsidR="00EE7345" w:rsidRPr="00266014">
        <w:t xml:space="preserve">population, we are still in the process of discovering how to </w:t>
      </w:r>
      <w:r w:rsidR="00EE7345" w:rsidRPr="00EE7345">
        <w:t xml:space="preserve">effectively utilize this wealth of information </w:t>
      </w:r>
      <w:r w:rsidR="00EE7345" w:rsidRPr="00EE7345">
        <w:fldChar w:fldCharType="begin"/>
      </w:r>
      <w:r w:rsidR="00EE7345" w:rsidRPr="00EE7345">
        <w:instrText xml:space="preserve"> ADDIN ZOTERO_ITEM CSL_CITATION {"citationID":"4XNJjwun","properties":{"formattedCitation":"(Reyes, 2013)","plainCitation":"(Reyes, 2013)","noteIndex":0},"citationItems":[{"id":3347,"uris":["http://zotero.org/users/13126831/items/I9GPMASR"],"itemData":{"id":3347,"type":"article-journal","abstract":"Developmental psychopathology researchers and practitioners commonly conduct behavioral assessments using multiple informants' reports (e.g., parents, teachers, practitioners, children, and laboratory observers). These assessments often yield inconsistent conclusions about important questions in developmental psychopathology research, depending on the informant (e.g., psychiatric diagnoses and risk factors of disorder). Researchers have theorized why informant discrepancies exist and advanced methodological models of informant discrepancies. However, over 50 years of empirical data has uncovered little knowledge about these discrepancies beyond that they exist, complicate interpretations of research findings and assessment outcomes in practice, and correlate with some characteristics of the informants providing reports (e.g., demographics and mood levels). Further, recent studies often yield take-home messages about the importance of taking a multi-informant approach to clinical and developmental assessments. Researchers draw these conclusions from their work, despite multi-informant approaches to assessment long being a part of best practices in clinical and developmental assessments. Consequently, developmental psychopathology researchers and practitioners are in dire need of a focused set of research priorities with the key goal of rapidly advancing knowledge about informant discrepancies. In this paper, I discuss these research priorities, review work indicating the feasibility of conducting research addressing these priorities, and specify what researchers and practitioners would gain from studies advancing knowledge about informant discrepancies in developmental psychopathology research.","container-title":"Development and Psychopathology","DOI":"10.1017/S0954579413000096","ISSN":"0954-5794, 1469-2198","issue":"3","language":"en","page":"669-682","source":"Cambridge University Press","title":"Strategic objectives for improving understanding of informant discrepancies in developmental psychopathology research","volume":"25","author":[{"family":"Reyes","given":"Andres De Los"}],"issued":{"date-parts":[["2013",8]]}}}],"schema":"https://github.com/citation-style-language/schema/raw/master/csl-citation.json"} </w:instrText>
      </w:r>
      <w:r w:rsidR="00EE7345" w:rsidRPr="00EE7345">
        <w:fldChar w:fldCharType="separate"/>
      </w:r>
      <w:r w:rsidR="00875B75">
        <w:t>(Reyes, 2013)</w:t>
      </w:r>
      <w:r w:rsidR="00EE7345" w:rsidRPr="00EE7345">
        <w:fldChar w:fldCharType="end"/>
      </w:r>
      <w:r w:rsidR="00EE7345" w:rsidRPr="00EE7345">
        <w:t>.</w:t>
      </w:r>
    </w:p>
    <w:p w14:paraId="3E808DA8" w14:textId="4A732696" w:rsidR="008D1DCE" w:rsidRDefault="00996B3F" w:rsidP="00EE7345">
      <w:pPr>
        <w:pStyle w:val="Style2"/>
      </w:pPr>
      <w:bookmarkStart w:id="30" w:name="_Toc195192986"/>
      <w:commentRangeStart w:id="31"/>
      <w:r w:rsidRPr="00EE7345">
        <w:t>Statistical</w:t>
      </w:r>
      <w:r w:rsidR="00531398" w:rsidRPr="00EE7345">
        <w:t xml:space="preserve"> Learning</w:t>
      </w:r>
      <w:commentRangeEnd w:id="31"/>
      <w:r w:rsidR="00ED3F59">
        <w:rPr>
          <w:rStyle w:val="CommentReference"/>
          <w:rFonts w:eastAsia="Times New Roman" w:cs="Times New Roman"/>
          <w:b w:val="0"/>
          <w:color w:val="auto"/>
        </w:rPr>
        <w:commentReference w:id="31"/>
      </w:r>
      <w:bookmarkEnd w:id="30"/>
    </w:p>
    <w:p w14:paraId="71AAC502" w14:textId="77777777" w:rsidR="00DD1F7D" w:rsidRDefault="00DD1F7D" w:rsidP="00DD1F7D"/>
    <w:p w14:paraId="351DBBAB" w14:textId="39CF254C" w:rsidR="00DD1F7D" w:rsidRDefault="00DD1F7D" w:rsidP="00DD1F7D">
      <w:r>
        <w:t xml:space="preserve"> </w:t>
      </w:r>
      <w:r w:rsidRPr="00DD1F7D">
        <w:rPr>
          <w:color w:val="FF0000"/>
        </w:rPr>
        <w:t xml:space="preserve">The rapid growth of the bioinformatics field has led to an increasing reliance on machine learning techniques for the diagnosis and prediction of complex diseases based on their biomarkers.3 However, the high-dimensional nature of biomedical data, with a large number of variables but limited observation data, and multicollinearity, all could pose significant </w:t>
      </w:r>
      <w:r w:rsidRPr="00DD1F7D">
        <w:rPr>
          <w:color w:val="FF0000"/>
        </w:rPr>
        <w:lastRenderedPageBreak/>
        <w:t>challenges. To address this, researchers have proposed and adopted various classification algorithms for bioinformatics4,5 including logistic regression, tree-based methods, and deep learning methods, which have emerged as powerful tools for capturing complex patterns across various domains, including image recognition678,9 and natural language processing1011.12  In this study, high correlations between neuroimaging features pose an important challenge and may lead to collinearity in predictive modeling. This study utilized a simulation environment mirroring imaging data from the ABCD study to examine the effectiveness of several supervised machine learning models.</w:t>
      </w:r>
      <w:r w:rsidR="00361204">
        <w:rPr>
          <w:color w:val="FF0000"/>
        </w:rPr>
        <w:t xml:space="preserve"> </w:t>
      </w:r>
      <w:r w:rsidR="00361204">
        <w:rPr>
          <w:color w:val="FF0000"/>
        </w:rPr>
        <w:fldChar w:fldCharType="begin"/>
      </w:r>
      <w:r w:rsidR="00361204">
        <w:rPr>
          <w:color w:val="FF0000"/>
        </w:rPr>
        <w:instrText xml:space="preserve"> ADDIN ZOTERO_ITEM CSL_CITATION {"citationID":"EEuyKjoE","properties":{"formattedCitation":"(Shen et al., 2024)","plainCitation":"(Shen et al., 2024)","noteIndex":0},"citationItems":[{"id":3197,"uris":["http://zotero.org/users/13126831/items/UNGUGSHU"],"itemData":{"id":3197,"type":"article","abstract":"This study evaluates the performance of various supervised machine learning models in analyzing highly correlated neural signaling data from the Adolescent Brain Cognitive Development (ABCD) Study, with a focus on predicting obsessive-compulsive disorder scales. We simulated a dataset to mimic the correlation structures commonly found in imaging data and evaluated logistic regression, elastic networks, random forests, and XGBoost on their ability to handle multicollinearity and accurately identify predictive features. Our study aims to guide the selection of appropriate machine learning methods for processing neuroimaging data, highlighting models that best capture underlying signals in high feature correlations and prioritize clinically relevant features associated with Obsessive-Compulsive Disorder (OCD).","DOI":"10.48550/arXiv.2407.00028","note":"arXiv:2407.00028","number":"arXiv:2407.00028","publisher":"arXiv","source":"arXiv.org","title":"Harnessing XGBoost for Robust Biomarker Selection of Obsessive-Compulsive Disorder (OCD) from Adolescent Brain Cognitive Development (ABCD) data","URL":"http://arxiv.org/abs/2407.00028","author":[{"family":"Shen","given":"Xinyu"},{"family":"Zhang","given":"Qimin"},{"family":"Zheng","given":"Huili"},{"family":"Qi","given":"Weiwei"}],"accessed":{"date-parts":[["2024",12,4]]},"issued":{"date-parts":[["2024",5,14]]}}}],"schema":"https://github.com/citation-style-language/schema/raw/master/csl-citation.json"} </w:instrText>
      </w:r>
      <w:r w:rsidR="00361204">
        <w:rPr>
          <w:color w:val="FF0000"/>
        </w:rPr>
        <w:fldChar w:fldCharType="separate"/>
      </w:r>
      <w:r w:rsidR="00875B75">
        <w:rPr>
          <w:noProof/>
          <w:color w:val="FF0000"/>
        </w:rPr>
        <w:t>(Shen et al., 2024)</w:t>
      </w:r>
      <w:r w:rsidR="00361204">
        <w:rPr>
          <w:color w:val="FF0000"/>
        </w:rPr>
        <w:fldChar w:fldCharType="end"/>
      </w:r>
      <w:r w:rsidR="00361204">
        <w:rPr>
          <w:color w:val="FF0000"/>
        </w:rPr>
        <w:br/>
      </w:r>
      <w:r w:rsidR="00361204" w:rsidRPr="00361204">
        <w:rPr>
          <w:color w:val="FF0000"/>
        </w:rPr>
        <w:t>In our investigation of various mainstream machine learning models, XGBoost emerged as the top performer across multiple challenging scenarios. Specifically, it demonstrated superior performance in handling multicollinearity, effectively managing predictors with non-linear relationships with the target variable, and addressing imbalanced data. XGBoost outperformed other mainstream classification method in the designed simulated data, which successfully captured all true signals hidden by the correlated features and thus have the highest AUC score. These findings underscore the versatility and robustness of XGBoost in navigating complex data structures and highlight its potential as a preferred choice for addressing real-world problems characterized by such challenges.</w:t>
      </w:r>
      <w:r w:rsidR="00361204" w:rsidRPr="00361204">
        <w:rPr>
          <w:color w:val="FF0000"/>
        </w:rPr>
        <w:t xml:space="preserve"> </w:t>
      </w:r>
      <w:r w:rsidR="00361204">
        <w:rPr>
          <w:color w:val="FF0000"/>
        </w:rPr>
        <w:fldChar w:fldCharType="begin"/>
      </w:r>
      <w:r w:rsidR="00875B75">
        <w:rPr>
          <w:color w:val="FF0000"/>
        </w:rPr>
        <w:instrText xml:space="preserve"> ADDIN ZOTERO_ITEM CSL_CITATION {"citationID":"OefCd398","properties":{"formattedCitation":"(Shen et al., 2024)","plainCitation":"(Shen et al., 2024)","noteIndex":0},"citationItems":[{"id":3197,"uris":["http://zotero.org/users/13126831/items/UNGUGSHU"],"itemData":{"id":3197,"type":"article","abstract":"This study evaluates the performance of various supervised machine learning models in analyzing highly correlated neural signaling data from the Adolescent Brain Cognitive Development (ABCD) Study, with a focus on predicting obsessive-compulsive disorder scales. We simulated a dataset to mimic the correlation structures commonly found in imaging data and evaluated logistic regression, elastic networks, random forests, and XGBoost on their ability to handle multicollinearity and accurately identify predictive features. Our study aims to guide the selection of appropriate machine learning methods for processing neuroimaging data, highlighting models that best capture underlying signals in high feature correlations and prioritize clinically relevant features associated with Obsessive-Compulsive Disorder (OCD).","DOI":"10.48550/arXiv.2407.00028","note":"arXiv:2407.00028","number":"arXiv:2407.00028","publisher":"arXiv","source":"arXiv.org","title":"Harnessing XGBoost for Robust Biomarker Selection of Obsessive-Compulsive Disorder (OCD) from Adolescent Brain Cognitive Development (ABCD) data","URL":"http://arxiv.org/abs/2407.00028","author":[{"family":"Shen","given":"Xinyu"},{"family":"Zhang","given":"Qimin"},{"family":"Zheng","given":"Huili"},{"family":"Qi","given":"Weiwei"}],"accessed":{"date-parts":[["2024",12,4]]},"issued":{"date-parts":[["2024",5,14]]}}}],"schema":"https://github.com/citation-style-language/schema/raw/master/csl-citation.json"} </w:instrText>
      </w:r>
      <w:r w:rsidR="00361204">
        <w:rPr>
          <w:color w:val="FF0000"/>
        </w:rPr>
        <w:fldChar w:fldCharType="separate"/>
      </w:r>
      <w:r w:rsidR="00875B75">
        <w:rPr>
          <w:noProof/>
          <w:color w:val="FF0000"/>
        </w:rPr>
        <w:t>(Shen et al., 2024)</w:t>
      </w:r>
      <w:r w:rsidR="00361204">
        <w:rPr>
          <w:color w:val="FF0000"/>
        </w:rPr>
        <w:fldChar w:fldCharType="end"/>
      </w:r>
    </w:p>
    <w:p w14:paraId="54D0AEF1" w14:textId="77777777" w:rsidR="00DD1F7D" w:rsidRPr="00DD1F7D" w:rsidRDefault="00DD1F7D" w:rsidP="00DD1F7D"/>
    <w:p w14:paraId="26DA6A00" w14:textId="601BE266" w:rsidR="00996B3F" w:rsidRPr="00EE7345" w:rsidRDefault="00EE7345" w:rsidP="00EE7345">
      <w:pPr>
        <w:rPr>
          <w:rFonts w:eastAsiaTheme="majorEastAsia"/>
        </w:rPr>
      </w:pPr>
      <w:r w:rsidRPr="00EE7345">
        <w:t>Statistical Learning Theory (SLT) is the basis for many modern machine</w:t>
      </w:r>
      <w:r>
        <w:t xml:space="preserve"> </w:t>
      </w:r>
      <w:r w:rsidRPr="00EE7345">
        <w:t>learning algorithms, emphasizing generalization by extracting patterns from data for accurate predictions</w:t>
      </w:r>
      <w:r>
        <w:t xml:space="preserve"> </w:t>
      </w:r>
      <w:r w:rsidRPr="00970C9C">
        <w:fldChar w:fldCharType="begin"/>
      </w:r>
      <w:r w:rsidRPr="00970C9C">
        <w:instrText xml:space="preserve"> ADDIN ZOTERO_ITEM CSL_CITATION {"citationID":"MIdaye74","properties":{"formattedCitation":"(Luxburg &amp; Schoelkopf, 2008)","plainCitation":"(Luxburg &amp; Schoelkopf, 2008)","noteIndex":0},"citationItems":[{"id":4213,"uris":["http://zotero.org/users/13126831/items/TIIIKYD3"],"itemData":{"id":4213,"type":"article","abstract":"Statistical learning theory provides the theoretical basis for many of today's machine learning algorithms. In this article we attempt to give a gentle, non-technical overview over the key ideas and insights of statistical learning theory. We target at a broad audience, not necessarily machine learning researchers. This paper can serve as a starting point for people who want to get an overview on the field before diving into technical details.","DOI":"10.48550/arXiv.0810.4752","note":"arXiv:0810.4752 [stat]","number":"arXiv:0810.4752","publisher":"arXiv","source":"arXiv.org","title":"Statistical Learning Theory: Models, Concepts, and Results","title-short":"Statistical Learning Theory","URL":"http://arxiv.org/abs/0810.4752","author":[{"family":"Luxburg","given":"Ulrike","dropping-particle":"von"},{"family":"Schoelkopf","given":"Bernhard"}],"accessed":{"date-parts":[["2025",3,18]]},"issued":{"date-parts":[["2008",10,27]]}}}],"schema":"https://github.com/citation-style-language/schema/raw/master/csl-citation.json"} </w:instrText>
      </w:r>
      <w:r w:rsidRPr="00970C9C">
        <w:fldChar w:fldCharType="separate"/>
      </w:r>
      <w:r w:rsidR="00875B75">
        <w:t>(Luxburg &amp; Schoelkopf, 2008)</w:t>
      </w:r>
      <w:r w:rsidRPr="00970C9C">
        <w:fldChar w:fldCharType="end"/>
      </w:r>
      <w:r w:rsidRPr="00EE7345">
        <w:t>. It is central to supervised learning, which uses labeled data to train models that relate predictor variables to a response variable, focusing on prediction accuracy rather than causal understanding</w:t>
      </w:r>
      <w:r>
        <w:t xml:space="preserve"> </w:t>
      </w:r>
      <w:r w:rsidRPr="00970C9C">
        <w:fldChar w:fldCharType="begin"/>
      </w:r>
      <w:r w:rsidRPr="00970C9C">
        <w:instrText xml:space="preserve"> ADDIN ZOTERO_ITEM CSL_CITATION {"citationID":"L7WgU17J","properties":{"formattedCitation":"(Shmueli, 2011)","plainCitation":"(Shmueli, 2011)","noteIndex":0},"citationItems":[{"id":4211,"uris":["http://zotero.org/users/13126831/items/86FPW8MU"],"itemData":{"id":4211,"type":"webpage","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article is to clarify the distinction between explanatory and predictive modeling, to discuss its sources, and to reveal the practical implications of the distinction to each step in the modeling process.","container-title":"arXiv.org","language":"en","note":"DOI: 10.1214/10-STS330","title":"To Explain or to Predict?","URL":"https://arxiv.org/abs/1101.0891v1","author":[{"family":"Shmueli","given":"Galit"}],"accessed":{"date-parts":[["2025",3,18]]},"issued":{"date-parts":[["2011",1,5]]}}}],"schema":"https://github.com/citation-style-language/schema/raw/master/csl-citation.json"} </w:instrText>
      </w:r>
      <w:r w:rsidRPr="00970C9C">
        <w:fldChar w:fldCharType="separate"/>
      </w:r>
      <w:r w:rsidR="00875B75">
        <w:t>(Shmueli, 2011)</w:t>
      </w:r>
      <w:r w:rsidRPr="00970C9C">
        <w:fldChar w:fldCharType="end"/>
      </w:r>
      <w:r w:rsidRPr="00970C9C">
        <w:t>.</w:t>
      </w:r>
      <w:del w:id="32" w:author="Ina Drabløs [2]" w:date="2025-04-04T14:52:00Z" w16du:dateUtc="2025-04-04T12:52:00Z">
        <w:r w:rsidRPr="00970C9C" w:rsidDel="000E1E95">
          <w:rPr>
            <w:rFonts w:eastAsiaTheme="majorEastAsia"/>
          </w:rPr>
          <w:delText> </w:delText>
        </w:r>
      </w:del>
      <w:r w:rsidRPr="00EE7345">
        <w:t xml:space="preserve"> Predictive modeling prioritizes accuracy, using probabilistic or supervised learning models, and employs loss functions to measure prediction discrepancies and refine models for real-world use.</w:t>
      </w:r>
      <w:r w:rsidRPr="00EE7345">
        <w:rPr>
          <w:rFonts w:eastAsiaTheme="majorEastAsia"/>
        </w:rPr>
        <w:t> </w:t>
      </w:r>
      <w:r w:rsidR="00996B3F">
        <w:t>In the context of</w:t>
      </w:r>
      <w:r w:rsidR="00AE3C07">
        <w:t xml:space="preserve"> clinical</w:t>
      </w:r>
      <w:r w:rsidR="00996B3F">
        <w:t xml:space="preserve"> neuroscience</w:t>
      </w:r>
      <w:r w:rsidR="00AE3C07">
        <w:t xml:space="preserve"> and neuroimaging</w:t>
      </w:r>
      <w:r w:rsidR="00996B3F">
        <w:t>,</w:t>
      </w:r>
      <w:r w:rsidR="00AE3C07" w:rsidRPr="00AE3C07">
        <w:t xml:space="preserve"> </w:t>
      </w:r>
      <w:r w:rsidR="00AE3C07" w:rsidRPr="00531398">
        <w:t>the most common machine learning paradigm</w:t>
      </w:r>
      <w:del w:id="33" w:author="Ina Drabløs [2]" w:date="2025-04-04T14:53:00Z" w16du:dateUtc="2025-04-04T12:53:00Z">
        <w:r w:rsidR="00AE3C07" w:rsidRPr="00531398" w:rsidDel="000E1E95">
          <w:delText>,</w:delText>
        </w:r>
      </w:del>
      <w:r w:rsidR="00AE3C07" w:rsidRPr="00531398">
        <w:t xml:space="preserve"> learns to associate brain imaging data with specific </w:t>
      </w:r>
      <w:r w:rsidR="00AE3C07">
        <w:t>classifications</w:t>
      </w:r>
      <w:r w:rsidR="00AE3C07" w:rsidRPr="00531398">
        <w:t xml:space="preserve"> such as diagnostic groups. </w:t>
      </w:r>
      <w:commentRangeStart w:id="34"/>
      <w:r w:rsidR="00996B3F" w:rsidRPr="00531398">
        <w:t xml:space="preserve">This approach </w:t>
      </w:r>
      <w:commentRangeEnd w:id="34"/>
      <w:r w:rsidR="000E1E95">
        <w:rPr>
          <w:rStyle w:val="CommentReference"/>
        </w:rPr>
        <w:commentReference w:id="34"/>
      </w:r>
      <w:r w:rsidR="00996B3F" w:rsidRPr="00531398">
        <w:t xml:space="preserve">can help identify key predictive features that differentiate between these categories </w:t>
      </w:r>
      <w:r w:rsidR="00996B3F">
        <w:fldChar w:fldCharType="begin"/>
      </w:r>
      <w:r w:rsidR="00996B3F">
        <w:instrText xml:space="preserve"> ADDIN ZOTERO_ITEM CSL_CITATION {"citationID":"6QXamXyM","properties":{"formattedCitation":"(Enrico et al., 2021)","plainCitation":"(Enrico et al., 2021)","noteIndex":0},"citationItems":[{"id":3703,"uris":["http://zotero.org/users/13126831/items/IXYC5M59"],"itemData":{"id":3703,"type":"article-journal","abstract":"For several years, the role of immune system in the pathophysiology of psychosis has been well-recognized, showing differences from the onset to chronic phases. Our study aims to implement a biomarker-based classification model suitable for the clinical management of psychotic patients. A machine learning algorithm was used to classify a cohort of 362 subjects, including 160 first-episode psychosis patients (FEP), 70 patients affected by chronic psychiatric disorders (schizophrenia, bipolar disorder, and major depressive disorder) with psychosis (CRO) and 132 health controls (HC), based on mRNA transcript levels of 56 immune genes. Models distinguished between FEP, CRO, and HC and between the subgroup of drug-free FEP and HC with a mean accuracy of 80.8% and 90.4%, respectively. Interestingly, by using the feature importance method, we identified some immune gene transcripts that contribute most to the classification accuracy, possibly giving new insights on the immunopathogenesis of psychosis. Therefore, our results suggest that our classification model has a high translational potential, which may pave the way for a personalized management of psychosis.","container-title":"Schizophrenia Bulletin","DOI":"10.1093/schbul/sbaa190","ISSN":"0586-7614","issue":"4","journalAbbreviation":"Schizophr Bull","note":"PMID: 33561292\nPMCID: PMC8266656","page":"1141-1155","source":"PubMed Central","title":"Classification of Psychoses Based on Immunological Features: A Machine Learning Study in a Large Cohort of First-Episode and Chronic Patients","title-short":"Classification of Psychoses Based on Immunological Features","volume":"47","author":[{"family":"Enrico","given":"Paolo"},{"family":"Delvecchio","given":"Giuseppe"},{"family":"Turtulici","given":"Nunzio"},{"family":"Pigoni","given":"Alessandro"},{"family":"Villa","given":"Filippo Maria"},{"family":"Perlini","given":"Cinzia"},{"family":"Rossetti","given":"Maria Gloria"},{"family":"Bellani","given":"Marcella"},{"family":"Lasalvia","given":"Antonio"},{"family":"Bonetto","given":"Chiara"},{"family":"Scocco","given":"Paolo"},{"family":"D’Agostino","given":"Armando"},{"family":"Torresani","given":"Stefano"},{"family":"Imbesi","given":"Massimiliano"},{"family":"Bellini","given":"Francesca"},{"family":"Veronese","given":"Angela"},{"family":"Bocchio-Chiavetto","given":"Luisella"},{"family":"Gennarelli","given":"Massimo"},{"family":"Balestrieri","given":"Matteo"},{"family":"Colombo","given":"Gualtiero I"},{"family":"Finardi","given":"Annamaria"},{"family":"Ruggeri","given":"Mirella"},{"family":"Furlan","given":"Roberto"},{"family":"Brambilla","given":"Paolo"}],"issued":{"date-parts":[["2021",2,9]]}}}],"schema":"https://github.com/citation-style-language/schema/raw/master/csl-citation.json"} </w:instrText>
      </w:r>
      <w:r w:rsidR="00996B3F">
        <w:fldChar w:fldCharType="separate"/>
      </w:r>
      <w:r w:rsidR="00875B75">
        <w:rPr>
          <w:noProof/>
        </w:rPr>
        <w:t>(Enrico et al., 2021)</w:t>
      </w:r>
      <w:r w:rsidR="00996B3F">
        <w:fldChar w:fldCharType="end"/>
      </w:r>
      <w:r w:rsidR="00996B3F">
        <w:t xml:space="preserve">. </w:t>
      </w:r>
    </w:p>
    <w:p w14:paraId="53278F82" w14:textId="3473F7C6" w:rsidR="00160711" w:rsidRDefault="00160711" w:rsidP="008450EA">
      <w:pPr>
        <w:pStyle w:val="Style3"/>
      </w:pPr>
      <w:bookmarkStart w:id="35" w:name="_Toc195192987"/>
      <w:r>
        <w:lastRenderedPageBreak/>
        <w:t>Learning methods</w:t>
      </w:r>
      <w:bookmarkEnd w:id="35"/>
    </w:p>
    <w:p w14:paraId="394E4F04" w14:textId="5203A3B5" w:rsidR="008450EA" w:rsidRPr="008450EA" w:rsidRDefault="008450EA" w:rsidP="008450EA">
      <w:pPr>
        <w:pStyle w:val="Style4"/>
      </w:pPr>
      <w:bookmarkStart w:id="36" w:name="_Toc195192988"/>
      <w:r>
        <w:t>Linear Model</w:t>
      </w:r>
      <w:bookmarkEnd w:id="36"/>
    </w:p>
    <w:p w14:paraId="4D739818" w14:textId="77777777" w:rsidR="003310B9" w:rsidRDefault="003310B9" w:rsidP="000F1FC7">
      <w:pPr>
        <w:rPr>
          <w:color w:val="8DD873" w:themeColor="accent6" w:themeTint="99"/>
        </w:rPr>
      </w:pPr>
    </w:p>
    <w:p w14:paraId="32DC847B" w14:textId="79975950" w:rsidR="003310B9" w:rsidRPr="003310B9" w:rsidRDefault="003310B9" w:rsidP="003310B9">
      <w:r w:rsidRPr="003310B9">
        <w:t xml:space="preserve">Linear regressions </w:t>
      </w:r>
      <w:r>
        <w:t>provide</w:t>
      </w:r>
      <w:r w:rsidRPr="003310B9">
        <w:t xml:space="preserve"> a simple technique for analyzing data by assuming a linear relationship between input variables (X) and an output variable (Y) and typically estimates parameters using the least squares method. While effective for straightforward linear relationships, they are limited with complex data, which has led to advanced adaptations such as generalized linear models and support vector machines, offering broader applicability and improved modeling techniques for diverse patterns.</w:t>
      </w:r>
    </w:p>
    <w:p w14:paraId="52D6A1CE" w14:textId="5C3C9455" w:rsidR="00E22262" w:rsidRDefault="00456A1E" w:rsidP="00EE7345">
      <w:pPr>
        <w:pStyle w:val="Style4"/>
      </w:pPr>
      <w:bookmarkStart w:id="37" w:name="_Toc195192989"/>
      <w:r>
        <w:t>Decision Trees</w:t>
      </w:r>
      <w:bookmarkEnd w:id="37"/>
    </w:p>
    <w:p w14:paraId="168341EF" w14:textId="1CCADC20" w:rsidR="00E22262" w:rsidRDefault="00E22262" w:rsidP="00EE7345">
      <w:pPr>
        <w:jc w:val="center"/>
      </w:pPr>
      <w:r>
        <w:rPr>
          <w:noProof/>
          <w14:ligatures w14:val="standardContextual"/>
        </w:rPr>
        <w:drawing>
          <wp:inline distT="0" distB="0" distL="0" distR="0" wp14:anchorId="2D6B8B9F" wp14:editId="033ED351">
            <wp:extent cx="4879571" cy="2024856"/>
            <wp:effectExtent l="0" t="0" r="0" b="0"/>
            <wp:docPr id="2108289879" name="Picture 4" descr="A diagram of a famil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289879" name="Picture 4" descr="A diagram of a family&#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4939014" cy="2049523"/>
                    </a:xfrm>
                    <a:prstGeom prst="rect">
                      <a:avLst/>
                    </a:prstGeom>
                  </pic:spPr>
                </pic:pic>
              </a:graphicData>
            </a:graphic>
          </wp:inline>
        </w:drawing>
      </w:r>
    </w:p>
    <w:p w14:paraId="1473FCF4" w14:textId="1134CAB7" w:rsidR="001103F8" w:rsidRPr="00EE7345" w:rsidRDefault="00EE7345" w:rsidP="00EE7345">
      <w:pPr>
        <w:rPr>
          <w:i/>
          <w:iCs/>
        </w:rPr>
      </w:pPr>
      <w:commentRangeStart w:id="38"/>
      <w:r w:rsidRPr="00EE7345">
        <w:rPr>
          <w:b/>
          <w:bCs/>
          <w:i/>
          <w:iCs/>
        </w:rPr>
        <w:t>Figure 2.</w:t>
      </w:r>
      <w:r w:rsidRPr="00EE7345">
        <w:rPr>
          <w:i/>
          <w:iCs/>
        </w:rPr>
        <w:t xml:space="preserve"> </w:t>
      </w:r>
      <w:commentRangeEnd w:id="38"/>
      <w:r w:rsidR="005B22CF">
        <w:rPr>
          <w:rStyle w:val="CommentReference"/>
        </w:rPr>
        <w:commentReference w:id="38"/>
      </w:r>
      <w:r>
        <w:rPr>
          <w:i/>
          <w:iCs/>
        </w:rPr>
        <w:t>Example of a d</w:t>
      </w:r>
      <w:r w:rsidRPr="00EE7345">
        <w:rPr>
          <w:i/>
          <w:iCs/>
        </w:rPr>
        <w:t>ecision tree used for predicting severity scores based on individual and socioeconomic factors. The root node begins with the condition</w:t>
      </w:r>
      <w:r w:rsidRPr="00EE7345">
        <w:rPr>
          <w:rFonts w:eastAsiaTheme="majorEastAsia"/>
          <w:i/>
          <w:iCs/>
        </w:rPr>
        <w:t> Age ≥ 16</w:t>
      </w:r>
      <w:r w:rsidRPr="00EE7345">
        <w:rPr>
          <w:i/>
          <w:iCs/>
        </w:rPr>
        <w:t xml:space="preserve">. If this condition is met, the model predicts a severity score of 4. If the condition is not met, the decision process continues </w:t>
      </w:r>
      <w:r>
        <w:rPr>
          <w:i/>
          <w:iCs/>
        </w:rPr>
        <w:t xml:space="preserve">down to the next node. </w:t>
      </w:r>
      <w:r w:rsidRPr="00EE7345">
        <w:rPr>
          <w:i/>
          <w:iCs/>
        </w:rPr>
        <w:t xml:space="preserve">Each </w:t>
      </w:r>
      <w:r>
        <w:rPr>
          <w:i/>
          <w:iCs/>
        </w:rPr>
        <w:t>non-leaf</w:t>
      </w:r>
      <w:r w:rsidRPr="00EE7345">
        <w:rPr>
          <w:i/>
          <w:iCs/>
        </w:rPr>
        <w:t xml:space="preserve"> node represents a decision based on a feature threshold, while the leaf nodes indicate the predicted severity score (Y).</w:t>
      </w:r>
      <w:r>
        <w:rPr>
          <w:i/>
          <w:iCs/>
        </w:rPr>
        <w:t xml:space="preserve"> </w:t>
      </w:r>
      <w:r w:rsidRPr="00EE7345">
        <w:rPr>
          <w:i/>
          <w:iCs/>
        </w:rPr>
        <w:t>This hierarchical structure illustrates how different combinations of age, income, and education contribute to the final prediction.</w:t>
      </w:r>
    </w:p>
    <w:p w14:paraId="19486EDA" w14:textId="0A54DF77" w:rsidR="00EE7345" w:rsidRDefault="00EE7345" w:rsidP="00516FEA">
      <w:r w:rsidRPr="00EE7345">
        <w:t xml:space="preserve">Decision trees provide a significant advancement </w:t>
      </w:r>
      <w:r w:rsidR="003310B9">
        <w:t xml:space="preserve">to linear models </w:t>
      </w:r>
      <w:r w:rsidRPr="00EE7345">
        <w:t xml:space="preserve">by effectively handling non-linear relationships and interactions between variables. </w:t>
      </w:r>
      <w:r w:rsidR="006C410B" w:rsidRPr="00EE7345">
        <w:t>Tree</w:t>
      </w:r>
      <w:r w:rsidR="006C410B" w:rsidRPr="006C410B">
        <w:t xml:space="preserve"> models operate under the assumption that the interaction between the response variable and the predictors can be </w:t>
      </w:r>
      <w:r w:rsidR="006C410B">
        <w:t xml:space="preserve">modeled </w:t>
      </w:r>
      <w:r w:rsidR="006C410B" w:rsidRPr="006C410B">
        <w:t xml:space="preserve">through locally constant </w:t>
      </w:r>
      <w:r w:rsidR="006C410B">
        <w:t>fits</w:t>
      </w:r>
      <w:r w:rsidR="00521D27">
        <w:t xml:space="preserve"> </w:t>
      </w:r>
      <w:r w:rsidR="00521D27">
        <w:fldChar w:fldCharType="begin"/>
      </w:r>
      <w:r w:rsidR="00BF0C5E">
        <w:instrText xml:space="preserve"> ADDIN ZOTERO_ITEM CSL_CITATION {"citationID":"pSuuCuJ0","properties":{"formattedCitation":"(Breiman, 2017)","plainCitation":"(Breiman, 2017)","noteIndex":0},"citationItems":[{"id":142,"uris":["http://zotero.org/users/13126831/items/PVAQRXUZ","http://zotero.org/users/13126831/items/XXKFAE3B"],"itemData":{"id":142,"type":"book","abstract":"The methodology used to construct tree structured rules is the focus of this monograph. Unlike many other statistical procedures, which moved from pencil and paper to calculators, this text's use of trees was unthinkable before computers. Both the practical and theoretical sides have been developed in the authors' study of tree methods. Classification and Regression Trees reflects these two sides, covering the use of trees as a data analysis method, and in a more mathematical framework, proving some of their fundamental properties.","event-place":"New York","ISBN":"978-1-315-13947-0","note":"DOI: 10.1201/9781315139470","number-of-pages":"368","publisher":"Routledge","publisher-place":"New York","title":"Classification and Regression Trees","author":[{"family":"Breiman","given":"Leo"}],"issued":{"date-parts":[["2017",10,25]]}}}],"schema":"https://github.com/citation-style-language/schema/raw/master/csl-citation.json"} </w:instrText>
      </w:r>
      <w:r w:rsidR="00521D27">
        <w:fldChar w:fldCharType="separate"/>
      </w:r>
      <w:r w:rsidR="00875B75">
        <w:rPr>
          <w:noProof/>
        </w:rPr>
        <w:t>(Breiman, 2017)</w:t>
      </w:r>
      <w:r w:rsidR="00521D27">
        <w:fldChar w:fldCharType="end"/>
      </w:r>
      <w:r w:rsidR="006C410B" w:rsidRPr="006C410B">
        <w:t>.</w:t>
      </w:r>
      <w:r w:rsidR="006C410B">
        <w:t xml:space="preserve"> </w:t>
      </w:r>
      <w:r w:rsidR="008450EA" w:rsidRPr="008450EA">
        <w:t xml:space="preserve">Unlike the simplicity of linear models, decision trees dynamically segment the </w:t>
      </w:r>
      <w:commentRangeStart w:id="39"/>
      <w:r w:rsidR="008450EA" w:rsidRPr="008450EA">
        <w:t>feature space</w:t>
      </w:r>
      <w:commentRangeEnd w:id="39"/>
      <w:r w:rsidR="005B22CF">
        <w:rPr>
          <w:rStyle w:val="CommentReference"/>
        </w:rPr>
        <w:commentReference w:id="39"/>
      </w:r>
      <w:r w:rsidR="008450EA" w:rsidRPr="008450EA">
        <w:t xml:space="preserve"> through recursive binary splits, adeptly addressing both classification and regression tasks</w:t>
      </w:r>
      <w:r w:rsidR="008450EA" w:rsidRPr="004B7822">
        <w:t xml:space="preserve"> </w:t>
      </w:r>
      <w:r w:rsidR="008450EA" w:rsidRPr="004B7822">
        <w:fldChar w:fldCharType="begin"/>
      </w:r>
      <w:r w:rsidR="008450EA" w:rsidRPr="004B7822">
        <w:instrText xml:space="preserve"> ADDIN ZOTERO_ITEM CSL_CITATION {"citationID":"dcrRptCz","properties":{"formattedCitation":"(James et al., 2021)","plainCitation":"(James et al., 2021)","noteIndex":0},"citationItems":[{"id":145,"uris":["http://zotero.org/users/13126831/items/I8WDLR8I"],"itemData":{"id":145,"type":"book","collection-title":"Springer Texts in Statistics","event-place":"New York, NY","ISBN":"978-1-07-161417-4","language":"en","note":"DOI: 10.1007/978-1-0716-1418-1","publisher":"Springer US","publisher-place":"New York, NY","source":"DOI.org (Crossref)","title":"An Introduction to Statistical Learning: with Applications in R","title-short":"An Introduction to Statistical Learning","URL":"https://link.springer.com/10.1007/978-1-0716-1418-1","author":[{"family":"James","given":"Gareth"},{"family":"Witten","given":"Daniela"},{"family":"Hastie","given":"Trevor"},{"family":"Tibshirani","given":"Robert"}],"accessed":{"date-parts":[["2023",11,30]]},"issued":{"date-parts":[["2021"]]}}}],"schema":"https://github.com/citation-style-language/schema/raw/master/csl-citation.json"} </w:instrText>
      </w:r>
      <w:r w:rsidR="008450EA" w:rsidRPr="004B7822">
        <w:fldChar w:fldCharType="separate"/>
      </w:r>
      <w:r w:rsidR="00875B75">
        <w:t>(James et al., 2021)</w:t>
      </w:r>
      <w:r w:rsidR="008450EA" w:rsidRPr="004B7822">
        <w:fldChar w:fldCharType="end"/>
      </w:r>
      <w:r w:rsidR="008450EA" w:rsidRPr="008450EA">
        <w:t xml:space="preserve">. </w:t>
      </w:r>
      <w:r w:rsidR="004B7822" w:rsidRPr="004B7822">
        <w:t xml:space="preserve">In classification tasks, this is </w:t>
      </w:r>
      <w:r w:rsidR="004B7822" w:rsidRPr="004B7822">
        <w:lastRenderedPageBreak/>
        <w:t xml:space="preserve">achieved by creating subsets with a dominant output class, whereas in regression, it involves reducing the variability of </w:t>
      </w:r>
      <w:r w:rsidR="000F1FC7">
        <w:t>target</w:t>
      </w:r>
      <w:r w:rsidR="004B7822" w:rsidRPr="004B7822">
        <w:t xml:space="preserve"> values within each subset. </w:t>
      </w:r>
      <w:r>
        <w:t xml:space="preserve">As illustrated in </w:t>
      </w:r>
      <w:r w:rsidR="00257FD8">
        <w:t>F</w:t>
      </w:r>
      <w:r>
        <w:t>igure 2</w:t>
      </w:r>
      <w:r w:rsidR="00257FD8">
        <w:t>.</w:t>
      </w:r>
      <w:r>
        <w:t xml:space="preserve"> e</w:t>
      </w:r>
      <w:r w:rsidR="008450EA" w:rsidRPr="008450EA">
        <w:t xml:space="preserve">ach node </w:t>
      </w:r>
      <w:r w:rsidR="004B7822">
        <w:t xml:space="preserve">of the tree </w:t>
      </w:r>
      <w:r w:rsidR="008450EA" w:rsidRPr="008450EA">
        <w:t>serves as a decision point, directing data further down branches or reaching leaf nodes where predictions are determined by metrics such as class majority or mean values.</w:t>
      </w:r>
      <w:r w:rsidR="004B7822" w:rsidRPr="00456A1E">
        <w:t xml:space="preserve"> </w:t>
      </w:r>
      <w:r w:rsidR="00C26B81">
        <w:t>Thus, when</w:t>
      </w:r>
      <w:r w:rsidR="004B7822" w:rsidRPr="00456A1E">
        <w:t xml:space="preserve"> used for regression</w:t>
      </w:r>
      <w:r w:rsidR="00C26B81">
        <w:t xml:space="preserve"> </w:t>
      </w:r>
      <w:r w:rsidR="004B7822" w:rsidRPr="00456A1E">
        <w:t xml:space="preserve">the aim is to </w:t>
      </w:r>
      <w:r w:rsidR="00456A1E" w:rsidRPr="00456A1E">
        <w:t>split the data into subsets t</w:t>
      </w:r>
      <w:r w:rsidR="000F1FC7">
        <w:t>hat</w:t>
      </w:r>
      <w:r w:rsidR="00456A1E" w:rsidRPr="00456A1E">
        <w:t xml:space="preserve"> minimize the resulting mea</w:t>
      </w:r>
      <w:r w:rsidR="00456A1E">
        <w:t>n</w:t>
      </w:r>
      <w:r w:rsidR="004B7822" w:rsidRPr="00456A1E">
        <w:t xml:space="preserve"> squared error, mean absolute error, or the variance of the target variable within these </w:t>
      </w:r>
      <w:r w:rsidR="004B7822" w:rsidRPr="00EE7345">
        <w:t>subsets</w:t>
      </w:r>
      <w:r w:rsidR="00456A1E" w:rsidRPr="00EE7345">
        <w:t xml:space="preserve"> </w:t>
      </w:r>
      <w:r w:rsidR="008450EA" w:rsidRPr="00EE7345">
        <w:fldChar w:fldCharType="begin"/>
      </w:r>
      <w:r w:rsidR="00456A1E" w:rsidRPr="00EE7345">
        <w:instrText xml:space="preserve"> ADDIN ZOTERO_ITEM CSL_CITATION {"citationID":"sYnswdz3","properties":{"formattedCitation":"(Ryan, 2025)","plainCitation":"(Ryan, 2025)","noteIndex":0},"citationItems":[{"id":4264,"uris":["http://zotero.org/users/13126831/items/MAIE5CHJ"],"itemData":{"id":4264,"type":"book","abstract":"Machine Learning for Tabular Data delivers practical ML techniques to upgrade every stage of the business data analysis pipeline. In it, you’ll explore examples like using XGBoost and Keras to predict short-term rental prices, deploying a local ML model with Python and Flask, and streamlining workflows using large language models (LLMs). Along the way, you’ll learn to make your models both more powerful and more explainable.","edition":"1st ed.","event-place":"New York","ISBN":"978-1-63835-735-3","publisher":"Manning Publications Co. LLC","publisher-place":"New York","title":"Machine Learning for Tabular Data.","author":[{"family":"Ryan","given":"Mark"}],"issued":{"date-parts":[["2025"]]}}}],"schema":"https://github.com/citation-style-language/schema/raw/master/csl-citation.json"} </w:instrText>
      </w:r>
      <w:r w:rsidR="008450EA" w:rsidRPr="00EE7345">
        <w:fldChar w:fldCharType="separate"/>
      </w:r>
      <w:r w:rsidR="00875B75">
        <w:t>(Ryan, 2025)</w:t>
      </w:r>
      <w:r w:rsidR="008450EA" w:rsidRPr="00EE7345">
        <w:fldChar w:fldCharType="end"/>
      </w:r>
      <w:r w:rsidR="008450EA" w:rsidRPr="00EE7345">
        <w:t xml:space="preserve">. </w:t>
      </w:r>
      <w:r w:rsidRPr="00EE7345">
        <w:t xml:space="preserve">Although </w:t>
      </w:r>
      <w:r>
        <w:t>they are effective</w:t>
      </w:r>
      <w:r w:rsidRPr="00EE7345">
        <w:t xml:space="preserve"> in capturing complex </w:t>
      </w:r>
      <w:r w:rsidR="00257FD8" w:rsidRPr="00EE7345">
        <w:t>patterns,</w:t>
      </w:r>
      <w:r>
        <w:t xml:space="preserve"> they</w:t>
      </w:r>
      <w:r w:rsidRPr="00EE7345">
        <w:t xml:space="preserve"> are </w:t>
      </w:r>
      <w:r>
        <w:t xml:space="preserve">also </w:t>
      </w:r>
      <w:r w:rsidRPr="00EE7345">
        <w:t>prone to overfitting, which occurs when the model captures noise rather than the underlying pattern</w:t>
      </w:r>
      <w:r>
        <w:t>. Thus,</w:t>
      </w:r>
      <w:r w:rsidRPr="00EE7345">
        <w:t xml:space="preserve"> it crucial to balance bias and variance for accuracy and generalizability.</w:t>
      </w:r>
    </w:p>
    <w:p w14:paraId="3350B8A1" w14:textId="576CFC92" w:rsidR="00E22262" w:rsidRDefault="008450EA" w:rsidP="00EE7345">
      <w:pPr>
        <w:pStyle w:val="Style4"/>
      </w:pPr>
      <w:bookmarkStart w:id="40" w:name="_Toc195192990"/>
      <w:r>
        <w:t>Boost</w:t>
      </w:r>
      <w:r w:rsidR="00695905">
        <w:t>ing</w:t>
      </w:r>
      <w:bookmarkEnd w:id="40"/>
    </w:p>
    <w:p w14:paraId="1DA64028" w14:textId="6E9469F9" w:rsidR="00E22262" w:rsidRDefault="00EE7345" w:rsidP="00EE7345">
      <w:pPr>
        <w:jc w:val="center"/>
      </w:pPr>
      <w:r>
        <w:rPr>
          <w:noProof/>
          <w14:ligatures w14:val="standardContextual"/>
        </w:rPr>
        <w:drawing>
          <wp:inline distT="0" distB="0" distL="0" distR="0" wp14:anchorId="1873F08A" wp14:editId="432317CC">
            <wp:extent cx="4159405" cy="2726602"/>
            <wp:effectExtent l="0" t="0" r="0" b="4445"/>
            <wp:docPr id="1359365080" name="Picture 1" descr="A diagram of a tre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65080" name="Picture 1" descr="A diagram of a tree&#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4175595" cy="2737215"/>
                    </a:xfrm>
                    <a:prstGeom prst="rect">
                      <a:avLst/>
                    </a:prstGeom>
                  </pic:spPr>
                </pic:pic>
              </a:graphicData>
            </a:graphic>
          </wp:inline>
        </w:drawing>
      </w:r>
    </w:p>
    <w:p w14:paraId="3421C149" w14:textId="501B53F7" w:rsidR="00EE7345" w:rsidRPr="00EE7345" w:rsidRDefault="00EE7345" w:rsidP="00EE7345">
      <w:pPr>
        <w:rPr>
          <w:i/>
          <w:iCs/>
        </w:rPr>
      </w:pPr>
      <w:commentRangeStart w:id="41"/>
      <w:r w:rsidRPr="00EE7345">
        <w:rPr>
          <w:b/>
          <w:bCs/>
          <w:i/>
          <w:iCs/>
        </w:rPr>
        <w:t>Figure 3</w:t>
      </w:r>
      <w:commentRangeEnd w:id="41"/>
      <w:r w:rsidR="005B22CF">
        <w:rPr>
          <w:rStyle w:val="CommentReference"/>
        </w:rPr>
        <w:commentReference w:id="41"/>
      </w:r>
      <w:r w:rsidRPr="00EE7345">
        <w:rPr>
          <w:b/>
          <w:bCs/>
          <w:i/>
          <w:iCs/>
        </w:rPr>
        <w:t>.</w:t>
      </w:r>
      <w:r w:rsidRPr="00EE7345">
        <w:rPr>
          <w:i/>
          <w:iCs/>
        </w:rPr>
        <w:t xml:space="preserve"> Illustration of the boosting process used in ensemble learning methods. Training error decreases over successive iterations as additional decision trees are added. Initially, a single tree is trained, followed by subsequent trees that correct the errors of the previous ones. The ensemble prediction is formed by summing the outputs of multiple trees, leading to improved accuracy and reduced training error over time.</w:t>
      </w:r>
    </w:p>
    <w:p w14:paraId="7F702157" w14:textId="672890A4" w:rsidR="00E22262" w:rsidRPr="00257FD8" w:rsidRDefault="00257FD8" w:rsidP="00257FD8">
      <w:r w:rsidRPr="00257FD8">
        <w:t xml:space="preserve">Boosting, as illustrated in Figure 3, is an ensemble method used to enhance predictive accuracy </w:t>
      </w:r>
      <w:r>
        <w:fldChar w:fldCharType="begin"/>
      </w:r>
      <w:r>
        <w:instrText xml:space="preserve"> ADDIN ZOTERO_ITEM CSL_CITATION {"citationID":"LJRKGZuo","properties":{"formattedCitation":"(Schapire &amp; Freund, 2012)","plainCitation":"(Schapire &amp; Freund, 2012)","noteIndex":0},"citationItems":[{"id":4265,"uris":["http://zotero.org/users/13126831/items/D8USVMQM"],"itemData":{"id":4265,"type":"book","abstract":"An accessible introduction and essential reference for an approach to machine learning that creates highly accurate prediction rules by combining many weak","ISBN":"978-0-262-30118-3","language":"en","note":"DOI: 10.7551/mitpress/8291.001.0001","publisher":"The MIT Press","source":"direct.mit.edu","title":"Boosting: Foundations and Algorithms","title-short":"Boosting","URL":"https://direct.mit.edu/books/oa-monograph/5342/BoostingFoundations-and-Algorithms","author":[{"family":"Schapire","given":"Robert E."},{"family":"Freund","given":"Yoav"}],"accessed":{"date-parts":[["2025",3,18]]},"issued":{"date-parts":[["2012",5,18]]}}}],"schema":"https://github.com/citation-style-language/schema/raw/master/csl-citation.json"} </w:instrText>
      </w:r>
      <w:r>
        <w:fldChar w:fldCharType="separate"/>
      </w:r>
      <w:r w:rsidR="00875B75">
        <w:rPr>
          <w:noProof/>
        </w:rPr>
        <w:t>(Schapire &amp; Freund, 2012)</w:t>
      </w:r>
      <w:r>
        <w:fldChar w:fldCharType="end"/>
      </w:r>
      <w:r>
        <w:t xml:space="preserve">. </w:t>
      </w:r>
      <w:r w:rsidRPr="00257FD8">
        <w:t xml:space="preserve">An ensemble combines multiple models to make more accurate predictions than a single model. Boosting iteratively adds simpler models, like decision trees, that improve the overall fit by addressing errors from previous models. Figure 3 demonstrates how training error decreases as more trees are added, with the ensemble prediction formed by </w:t>
      </w:r>
      <w:r w:rsidRPr="00257FD8">
        <w:lastRenderedPageBreak/>
        <w:t xml:space="preserve">summing tree outputs for improved accuracy. Gradient Boosting, which operates similarly to </w:t>
      </w:r>
      <w:commentRangeStart w:id="42"/>
      <w:r w:rsidRPr="00257FD8">
        <w:t xml:space="preserve">gradient descent, </w:t>
      </w:r>
      <w:commentRangeEnd w:id="42"/>
      <w:r w:rsidR="005B22CF">
        <w:rPr>
          <w:rStyle w:val="CommentReference"/>
        </w:rPr>
        <w:commentReference w:id="42"/>
      </w:r>
      <w:r w:rsidRPr="00257FD8">
        <w:t xml:space="preserve">optimizes individual trees to reduce error and minimizes the ensemble's collective error by correcting residuals with each added tree </w:t>
      </w:r>
      <w:r w:rsidRPr="00ED3E68">
        <w:fldChar w:fldCharType="begin"/>
      </w:r>
      <w:r w:rsidRPr="00ED3E68">
        <w:instrText xml:space="preserve"> ADDIN ZOTERO_ITEM CSL_CITATION {"citationID":"HzBFTQag","properties":{"formattedCitation":"(Friedman, 2001)","plainCitation":"(Friedman, 2001)","noteIndex":0},"citationItems":[{"id":134,"uris":["http://zotero.org/users/13126831/items/UM25ML5C"],"itemData":{"id":134,"type":"article-journal","abstract":"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mining less than clean data. Connections between this approach and the boosting methods of Freund and Shapire and Friedman, Hastie and Tibshirani are discussed.","container-title":"The Annals of Statistics","ISSN":"0090-5364","issue":"5","note":"publisher: Institute of Mathematical Statistics","page":"1189-1232","source":"JSTOR","title":"Greedy Function Approximation: A Gradient Boosting Machine","title-short":"Greedy Function Approximation","volume":"29","author":[{"family":"Friedman","given":"Jerome H."}],"issued":{"date-parts":[["2001"]]}}}],"schema":"https://github.com/citation-style-language/schema/raw/master/csl-citation.json"} </w:instrText>
      </w:r>
      <w:r w:rsidRPr="00ED3E68">
        <w:fldChar w:fldCharType="separate"/>
      </w:r>
      <w:r w:rsidR="00875B75">
        <w:t>(Friedman, 2001)</w:t>
      </w:r>
      <w:r w:rsidRPr="00ED3E68">
        <w:fldChar w:fldCharType="end"/>
      </w:r>
      <w:r w:rsidRPr="00695905">
        <w:t xml:space="preserve">. </w:t>
      </w:r>
      <w:r w:rsidRPr="00257FD8">
        <w:t xml:space="preserve">This approach allows diverse </w:t>
      </w:r>
      <w:commentRangeStart w:id="43"/>
      <w:r w:rsidRPr="00257FD8">
        <w:t xml:space="preserve">loss functions </w:t>
      </w:r>
      <w:commentRangeEnd w:id="43"/>
      <w:r w:rsidR="005B22CF">
        <w:rPr>
          <w:rStyle w:val="CommentReference"/>
        </w:rPr>
        <w:commentReference w:id="43"/>
      </w:r>
      <w:r w:rsidRPr="00257FD8">
        <w:t xml:space="preserve">for error minimization, enhancing the alignment of predictions with true outcomes </w:t>
      </w:r>
      <w:r>
        <w:fldChar w:fldCharType="begin"/>
      </w:r>
      <w:r>
        <w:instrText xml:space="preserve"> ADDIN ZOTERO_ITEM CSL_CITATION {"citationID":"hXXtW7y6","properties":{"formattedCitation":"(Ryan, 2025)","plainCitation":"(Ryan, 2025)","noteIndex":0},"citationItems":[{"id":4264,"uris":["http://zotero.org/users/13126831/items/MAIE5CHJ"],"itemData":{"id":4264,"type":"book","abstract":"Machine Learning for Tabular Data delivers practical ML techniques to upgrade every stage of the business data analysis pipeline. In it, you’ll explore examples like using XGBoost and Keras to predict short-term rental prices, deploying a local ML model with Python and Flask, and streamlining workflows using large language models (LLMs). Along the way, you’ll learn to make your models both more powerful and more explainable.","edition":"1st ed.","event-place":"New York","ISBN":"978-1-63835-735-3","publisher":"Manning Publications Co. LLC","publisher-place":"New York","title":"Machine Learning for Tabular Data.","author":[{"family":"Ryan","given":"Mark"}],"issued":{"date-parts":[["2025"]]}}}],"schema":"https://github.com/citation-style-language/schema/raw/master/csl-citation.json"} </w:instrText>
      </w:r>
      <w:r>
        <w:fldChar w:fldCharType="separate"/>
      </w:r>
      <w:r w:rsidR="00875B75">
        <w:rPr>
          <w:noProof/>
        </w:rPr>
        <w:t>(Ryan, 2025)</w:t>
      </w:r>
      <w:r>
        <w:fldChar w:fldCharType="end"/>
      </w:r>
      <w:r w:rsidRPr="00695905">
        <w:t xml:space="preserve">. </w:t>
      </w:r>
      <w:commentRangeStart w:id="44"/>
      <w:r w:rsidRPr="00257FD8">
        <w:t xml:space="preserve">Adjusting observation weights helps the models focus on challenging cases, </w:t>
      </w:r>
      <w:commentRangeEnd w:id="44"/>
      <w:r w:rsidR="005B22CF">
        <w:rPr>
          <w:rStyle w:val="CommentReference"/>
        </w:rPr>
        <w:commentReference w:id="44"/>
      </w:r>
      <w:r w:rsidRPr="00257FD8">
        <w:t xml:space="preserve">correcting errors while maintaining flexibility. XGBoost, or extreme gradient boosting, </w:t>
      </w:r>
      <w:r w:rsidRPr="00257FD8">
        <w:rPr>
          <w:rFonts w:eastAsiaTheme="minorHAnsi"/>
        </w:rPr>
        <w:t>is a particularly efficient algorithm for fitting boosting models</w:t>
      </w:r>
      <w:r>
        <w:rPr>
          <w:rFonts w:eastAsiaTheme="minorHAnsi"/>
        </w:rPr>
        <w:t xml:space="preserve"> </w:t>
      </w:r>
      <w:r w:rsidRPr="00257FD8">
        <w:fldChar w:fldCharType="begin"/>
      </w:r>
      <w:r w:rsidRPr="00257FD8">
        <w:instrText xml:space="preserve"> ADDIN ZOTERO_ITEM CSL_CITATION {"citationID":"X1uJBQiB","properties":{"formattedCitation":"(Ren et al., 2019)","plainCitation":"(Ren et al., 2019)","noteIndex":0},"citationItems":[{"id":3634,"uris":["http://zotero.org/users/13126831/items/C3PRCB5J"],"itemData":{"id":3634,"type":"paper-conference","abstract":"Ensemble learning aggregates a set of models to solve the same problem and usually gives better results than a single model. We apply the ensemble method to seek a better prediction in the Adolescent Brain Cognitive Development Neurocognitive Prediction Challenge (ABCD-NP-Challenge). We manage to obtain a much better predicting accuracy on the fluid intelligence with the proposed ensemble method using volumetric data from T1w brain image than a single prediction model. In addition, we compare the results of adolescents with young adults using data from the Human Connectome Project (HCP). We find that raw fluid intelligence scores in HCP without regressing out covariates such as age and brain volume can be much better predicted by brain structure. Also, the prediction, in general, is more accurate in young adults than adolescents.","container-title":"Adolescent Brain Cognitive Development Neurocognitive Prediction","event-place":"Cham","ISBN":"978-3-030-31901-4","page":"66-73","publisher":"Springer International Publishing","publisher-place":"Cham","title":"Predict Fluid Intelligence of Adolescent Using Ensemble Learning","author":[{"family":"Ren","given":"Huijing"},{"family":"Wang","given":"Xuelin"},{"family":"Wang","given":"Sheng"},{"family":"Zhang","given":"Zhengwu"}],"editor":[{"family":"Pohl","given":"Kilian M."},{"family":"Thompson","given":"Wesley K."},{"family":"Adeli","given":"Ehsan"},{"family":"Linguraru","given":"Marius George"}],"issued":{"date-parts":[["2019"]]}}}],"schema":"https://github.com/citation-style-language/schema/raw/master/csl-citation.json"} </w:instrText>
      </w:r>
      <w:r w:rsidRPr="00257FD8">
        <w:fldChar w:fldCharType="separate"/>
      </w:r>
      <w:r w:rsidR="00875B75">
        <w:t>(Ren et al., 2019)</w:t>
      </w:r>
      <w:r w:rsidRPr="00257FD8">
        <w:fldChar w:fldCharType="end"/>
      </w:r>
      <w:r w:rsidRPr="00257FD8">
        <w:t>.</w:t>
      </w:r>
    </w:p>
    <w:p w14:paraId="2E403E8B" w14:textId="08CBCDD1" w:rsidR="00695905" w:rsidRDefault="00402F86" w:rsidP="00402F86">
      <w:pPr>
        <w:pStyle w:val="Style5"/>
      </w:pPr>
      <w:r>
        <w:t xml:space="preserve">Tuning Parameters </w:t>
      </w:r>
    </w:p>
    <w:p w14:paraId="48484AA3" w14:textId="6DA19CC7" w:rsidR="00B35E28" w:rsidRDefault="00577607" w:rsidP="00257FD8">
      <w:r w:rsidRPr="00577607">
        <w:t>When using XGBoost for regression tasks, several key parameters can be fine-tuned to optimize model performance</w:t>
      </w:r>
      <w:r w:rsidR="00C02322">
        <w:t xml:space="preserve"> </w:t>
      </w:r>
      <w:r w:rsidR="00C02322">
        <w:fldChar w:fldCharType="begin"/>
      </w:r>
      <w:r w:rsidR="00C02322">
        <w:instrText xml:space="preserve"> ADDIN ZOTERO_ITEM CSL_CITATION {"citationID":"jL7tcmZm","properties":{"formattedCitation":"(XGBoost Developers, 2022)","plainCitation":"(XGBoost Developers, 2022)","noteIndex":0},"citationItems":[{"id":4107,"uris":["http://zotero.org/users/13126831/items/8CYJDXX5"],"itemData":{"id":4107,"type":"webpage","title":"XGBoost Parameters — xgboost 3.1.0-dev documentation","URL":"https://xgboost.readthedocs.io/en/latest/parameter.html#general-parameters","author":[{"family":"XGBoost Developers","given":""}],"accessed":{"date-parts":[["2025",3,10]]},"issued":{"date-parts":[["2022"]]}}}],"schema":"https://github.com/citation-style-language/schema/raw/master/csl-citation.json"} </w:instrText>
      </w:r>
      <w:r w:rsidR="00C02322">
        <w:fldChar w:fldCharType="separate"/>
      </w:r>
      <w:r w:rsidR="00875B75">
        <w:rPr>
          <w:noProof/>
        </w:rPr>
        <w:t>(XGBoost Developers, 2022)</w:t>
      </w:r>
      <w:r w:rsidR="00C02322">
        <w:fldChar w:fldCharType="end"/>
      </w:r>
      <w:r w:rsidRPr="00577607">
        <w:t xml:space="preserve">. It's important to note </w:t>
      </w:r>
      <w:r w:rsidRPr="0031455B">
        <w:t>that this overview is</w:t>
      </w:r>
      <w:r w:rsidR="002B0C5B">
        <w:t xml:space="preserve"> not</w:t>
      </w:r>
      <w:r w:rsidRPr="0031455B">
        <w:t xml:space="preserve"> exhaustive of all tuning parameters available in XGBoost; rather, </w:t>
      </w:r>
      <w:r w:rsidR="002B0C5B">
        <w:t>it is</w:t>
      </w:r>
      <w:r w:rsidRPr="0031455B">
        <w:t xml:space="preserve"> a </w:t>
      </w:r>
      <w:r w:rsidR="00CE31A2">
        <w:t>short</w:t>
      </w:r>
      <w:r w:rsidRPr="0031455B">
        <w:t xml:space="preserve"> summary of some of the most impactful parameters to consider when optimizing regression model</w:t>
      </w:r>
      <w:r w:rsidR="00C02322">
        <w:t>s.</w:t>
      </w:r>
      <w:r w:rsidR="0031455B">
        <w:t xml:space="preserve"> </w:t>
      </w:r>
      <w:r w:rsidR="0031455B" w:rsidRPr="0031455B">
        <w:t>The learning rate</w:t>
      </w:r>
      <w:r w:rsidR="000F487F">
        <w:t xml:space="preserve"> </w:t>
      </w:r>
      <w:r w:rsidR="0031455B" w:rsidRPr="0031455B">
        <w:t xml:space="preserve">determines how quickly the model learns patterns, with smaller values allowing for more cautious learning to reduce overconfidence and potential overfitting. </w:t>
      </w:r>
      <w:r w:rsidR="007175E0">
        <w:t xml:space="preserve">The maximum depth </w:t>
      </w:r>
      <w:commentRangeStart w:id="45"/>
      <w:r w:rsidR="0031455B" w:rsidRPr="0031455B">
        <w:t>sets</w:t>
      </w:r>
      <w:commentRangeEnd w:id="45"/>
      <w:r w:rsidR="00D9785D">
        <w:rPr>
          <w:rStyle w:val="CommentReference"/>
        </w:rPr>
        <w:commentReference w:id="45"/>
      </w:r>
      <w:r w:rsidR="0031455B" w:rsidRPr="0031455B">
        <w:t xml:space="preserve"> how complex each decision tree </w:t>
      </w:r>
      <w:ins w:id="46" w:author="Ina Drabløs [2]" w:date="2025-04-04T15:52:00Z" w16du:dateUtc="2025-04-04T13:52:00Z">
        <w:r w:rsidR="00D9785D">
          <w:t xml:space="preserve">is </w:t>
        </w:r>
      </w:ins>
      <w:del w:id="47" w:author="Ina Drabløs [2]" w:date="2025-04-04T15:52:00Z" w16du:dateUtc="2025-04-04T13:52:00Z">
        <w:r w:rsidR="0031455B" w:rsidRPr="0031455B" w:rsidDel="00D9785D">
          <w:delText xml:space="preserve">can be </w:delText>
        </w:r>
      </w:del>
      <w:r w:rsidR="0031455B" w:rsidRPr="0031455B">
        <w:t xml:space="preserve">by limiting the number of splits, with deeper trees capturing more intricate patterns but risking overfitting. </w:t>
      </w:r>
      <w:r w:rsidR="00406DE7">
        <w:t>“Minimum child weight”</w:t>
      </w:r>
      <w:r w:rsidR="0031455B" w:rsidRPr="0031455B">
        <w:t xml:space="preserve"> </w:t>
      </w:r>
      <w:r w:rsidR="00406DE7">
        <w:t xml:space="preserve">sets the amount of </w:t>
      </w:r>
      <w:r w:rsidR="0031455B" w:rsidRPr="0031455B">
        <w:t xml:space="preserve">data </w:t>
      </w:r>
      <w:r w:rsidR="00406DE7">
        <w:t xml:space="preserve">required </w:t>
      </w:r>
      <w:r w:rsidR="0031455B" w:rsidRPr="0031455B">
        <w:t xml:space="preserve">in a leaf node before further splitting, promoting simpler, less complex </w:t>
      </w:r>
      <w:r w:rsidR="0031455B" w:rsidRPr="00257FD8">
        <w:t>trees.</w:t>
      </w:r>
      <w:r w:rsidR="00257FD8" w:rsidRPr="00257FD8">
        <w:rPr>
          <w:rFonts w:eastAsiaTheme="minorHAnsi"/>
        </w:rPr>
        <w:t xml:space="preserve"> For each tree, only a random subset of the predictor variables is made available to the model, and the size of this subset is a tuning parameter denoted </w:t>
      </w:r>
      <w:commentRangeStart w:id="48"/>
      <w:r w:rsidR="00257FD8" w:rsidRPr="00257FD8">
        <w:rPr>
          <w:rFonts w:eastAsiaTheme="minorHAnsi"/>
        </w:rPr>
        <w:t xml:space="preserve">colsample_bytree </w:t>
      </w:r>
      <w:commentRangeEnd w:id="48"/>
      <w:r w:rsidR="00D9785D">
        <w:rPr>
          <w:rStyle w:val="CommentReference"/>
        </w:rPr>
        <w:commentReference w:id="48"/>
      </w:r>
      <w:r w:rsidR="00257FD8" w:rsidRPr="00257FD8">
        <w:rPr>
          <w:rFonts w:eastAsiaTheme="minorHAnsi"/>
        </w:rPr>
        <w:t xml:space="preserve">in </w:t>
      </w:r>
      <w:r w:rsidR="00257FD8">
        <w:rPr>
          <w:rFonts w:eastAsiaTheme="minorHAnsi"/>
        </w:rPr>
        <w:t>XGB</w:t>
      </w:r>
      <w:r w:rsidR="00257FD8" w:rsidRPr="00257FD8">
        <w:rPr>
          <w:rFonts w:eastAsiaTheme="minorHAnsi"/>
        </w:rPr>
        <w:t>oost. Furthermore, a threshold on the magnitude of improvement required for making a new split is controlled by the parameter “gamma”. Finally, only a random subset of the training data is used when fitting each tree, and the size of this subset is controlled by the parameter “subsample”.</w:t>
      </w:r>
      <w:r w:rsidR="00257FD8">
        <w:t xml:space="preserve"> </w:t>
      </w:r>
      <w:commentRangeStart w:id="49"/>
      <w:r w:rsidR="0031455B" w:rsidRPr="0031455B">
        <w:t>Together, these parameters help balance the model's ability to learn complex patterns with its ability to generalize well to new, unseen data.</w:t>
      </w:r>
      <w:commentRangeEnd w:id="49"/>
      <w:r w:rsidR="00112991">
        <w:rPr>
          <w:rStyle w:val="CommentReference"/>
        </w:rPr>
        <w:commentReference w:id="49"/>
      </w:r>
    </w:p>
    <w:p w14:paraId="00224E99" w14:textId="50A1CB71" w:rsidR="00D55F25" w:rsidRDefault="00D55F25" w:rsidP="00257FD8"/>
    <w:p w14:paraId="058BAD09" w14:textId="7A4D6B16" w:rsidR="00257FD8" w:rsidRPr="00257FD8" w:rsidRDefault="00257FD8" w:rsidP="00257FD8">
      <w:pPr>
        <w:ind w:firstLine="720"/>
      </w:pPr>
      <w:r w:rsidRPr="00257FD8">
        <w:t xml:space="preserve">In conclusion, </w:t>
      </w:r>
      <w:r w:rsidR="00BA5863">
        <w:t>the</w:t>
      </w:r>
      <w:r w:rsidRPr="00257FD8">
        <w:t xml:space="preserve"> application of machine learning techniques, particularly XGBoost, offers a powerful methodology for modeling complex interactions </w:t>
      </w:r>
      <w:del w:id="50" w:author="Ina Drabløs [2]" w:date="2025-04-04T15:56:00Z" w16du:dateUtc="2025-04-04T13:56:00Z">
        <w:r w:rsidRPr="00257FD8" w:rsidDel="00112991">
          <w:rPr>
            <w:rFonts w:eastAsiaTheme="minorHAnsi"/>
          </w:rPr>
          <w:delText xml:space="preserve">complex interactions </w:delText>
        </w:r>
      </w:del>
      <w:r w:rsidRPr="00257FD8">
        <w:rPr>
          <w:rFonts w:eastAsiaTheme="minorHAnsi"/>
        </w:rPr>
        <w:t xml:space="preserve">between variables </w:t>
      </w:r>
      <w:ins w:id="51" w:author="Ina Drabløs [2]" w:date="2025-04-04T15:56:00Z" w16du:dateUtc="2025-04-04T13:56:00Z">
        <w:r w:rsidR="00112991">
          <w:rPr>
            <w:rFonts w:eastAsiaTheme="minorHAnsi"/>
          </w:rPr>
          <w:t xml:space="preserve">to </w:t>
        </w:r>
      </w:ins>
      <w:r w:rsidRPr="00257FD8">
        <w:rPr>
          <w:rFonts w:eastAsiaTheme="minorHAnsi"/>
        </w:rPr>
        <w:t>predict</w:t>
      </w:r>
      <w:del w:id="52" w:author="Ina Drabløs [2]" w:date="2025-04-04T15:56:00Z" w16du:dateUtc="2025-04-04T13:56:00Z">
        <w:r w:rsidRPr="00257FD8" w:rsidDel="00112991">
          <w:rPr>
            <w:rFonts w:eastAsiaTheme="minorHAnsi"/>
          </w:rPr>
          <w:delText>ing</w:delText>
        </w:r>
      </w:del>
      <w:r w:rsidRPr="00257FD8">
        <w:rPr>
          <w:rFonts w:eastAsiaTheme="minorHAnsi"/>
        </w:rPr>
        <w:t xml:space="preserve"> an outcome of interest</w:t>
      </w:r>
      <w:r w:rsidRPr="00257FD8">
        <w:t xml:space="preserve">. This approach provides a robust framework for integrating diverse data types, such as neuroimaging, behavioral, and demographic variables. By </w:t>
      </w:r>
      <w:r>
        <w:t>using</w:t>
      </w:r>
      <w:r w:rsidRPr="00257FD8">
        <w:t xml:space="preserve"> the collective strengths of multiple models, boosted ensembles surpass the predictive capabilities of single decision trees and linear models, effectively managing intricate relationships in high-dimensional </w:t>
      </w:r>
      <w:r w:rsidRPr="00257FD8">
        <w:lastRenderedPageBreak/>
        <w:t>data. This integration of computational tools with clinical insights holds promise for refining diagnostic criteria and enhancing personalized intervention strategies for OCD, paving the way for more precise and effective treatment approaches.</w:t>
      </w:r>
    </w:p>
    <w:p w14:paraId="5CF37603" w14:textId="7F915915" w:rsidR="009C1375" w:rsidRDefault="008D1DCE" w:rsidP="00346646">
      <w:pPr>
        <w:pStyle w:val="Style2"/>
      </w:pPr>
      <w:bookmarkStart w:id="53" w:name="_Toc195192991"/>
      <w:r w:rsidRPr="00207F5F">
        <w:t xml:space="preserve">The present </w:t>
      </w:r>
      <w:r w:rsidRPr="00195A4B">
        <w:t>study</w:t>
      </w:r>
      <w:bookmarkEnd w:id="53"/>
    </w:p>
    <w:p w14:paraId="41C7F322" w14:textId="77777777" w:rsidR="00D2005B" w:rsidRPr="00D2005B" w:rsidRDefault="00D2005B" w:rsidP="00E10DB4">
      <w:pPr>
        <w:rPr>
          <w:color w:val="4C94D8" w:themeColor="text2" w:themeTint="80"/>
        </w:rPr>
      </w:pPr>
      <w:r w:rsidRPr="00D2005B">
        <w:rPr>
          <w:rFonts w:eastAsiaTheme="majorEastAsia"/>
          <w:color w:val="4C94D8" w:themeColor="text2" w:themeTint="80"/>
        </w:rPr>
        <w:t>Study Design</w:t>
      </w:r>
    </w:p>
    <w:p w14:paraId="2EC740FC" w14:textId="77777777" w:rsidR="00D2005B" w:rsidRPr="00D2005B" w:rsidRDefault="00D2005B" w:rsidP="00E10DB4">
      <w:pPr>
        <w:rPr>
          <w:color w:val="4C94D8" w:themeColor="text2" w:themeTint="80"/>
        </w:rPr>
      </w:pPr>
      <w:r w:rsidRPr="00D2005B">
        <w:rPr>
          <w:color w:val="4C94D8" w:themeColor="text2" w:themeTint="80"/>
        </w:rPr>
        <w:t>Overview of the research framework.</w:t>
      </w:r>
    </w:p>
    <w:p w14:paraId="2D14D106" w14:textId="77777777" w:rsidR="00D2005B" w:rsidRPr="00D2005B" w:rsidRDefault="00D2005B" w:rsidP="00E10DB4">
      <w:pPr>
        <w:rPr>
          <w:color w:val="4C94D8" w:themeColor="text2" w:themeTint="80"/>
        </w:rPr>
      </w:pPr>
      <w:r w:rsidRPr="00D2005B">
        <w:rPr>
          <w:color w:val="4C94D8" w:themeColor="text2" w:themeTint="80"/>
        </w:rPr>
        <w:t>Hypotheses regarding differences between clinical and healthy samples.</w:t>
      </w:r>
    </w:p>
    <w:p w14:paraId="63B56A9D" w14:textId="77777777" w:rsidR="00D2005B" w:rsidRPr="00D2005B" w:rsidRDefault="00D2005B" w:rsidP="00D2005B"/>
    <w:p w14:paraId="215806FB" w14:textId="73C9CD19" w:rsidR="00257FD8" w:rsidRPr="00065955" w:rsidRDefault="00065955" w:rsidP="00065955">
      <w:r w:rsidRPr="00065955">
        <w:t xml:space="preserve">The present study strives to bridge the gap between neuroimaging advancements and the ongoing challenges posed by discrepancies in symptom reporting for </w:t>
      </w:r>
      <w:r>
        <w:t xml:space="preserve">adolescent </w:t>
      </w:r>
      <w:r w:rsidRPr="00065955">
        <w:t>OCD. While MRI studies pr</w:t>
      </w:r>
      <w:r>
        <w:t>ovide</w:t>
      </w:r>
      <w:r w:rsidRPr="00065955">
        <w:t xml:space="preserve"> insights into the neurobiological underpinnings of OCD, variations between parent and self-reports often result in inconsistencies in diagnosing and evaluating the disorder's severity, potentially impacting treatment efficacy. Notably, symptom reports of externalizing behaviors, such as </w:t>
      </w:r>
      <w:r>
        <w:t>compulsions</w:t>
      </w:r>
      <w:r w:rsidRPr="00065955">
        <w:t xml:space="preserve">, demonstrate greater consistency compared to internalizing behaviors like </w:t>
      </w:r>
      <w:r>
        <w:t>obsessions</w:t>
      </w:r>
      <w:r w:rsidRPr="00065955">
        <w:t xml:space="preserve">, underscoring the impact of information source on report reliability. To tackle these issues, </w:t>
      </w:r>
      <w:del w:id="54" w:author="Ina Drabløs [2]" w:date="2025-04-17T16:48:00Z" w16du:dateUtc="2025-04-17T14:48:00Z">
        <w:r w:rsidRPr="00065955" w:rsidDel="00005035">
          <w:delText xml:space="preserve">our </w:delText>
        </w:r>
      </w:del>
      <w:ins w:id="55" w:author="Ina Drabløs [2]" w:date="2025-04-17T16:48:00Z" w16du:dateUtc="2025-04-17T14:48:00Z">
        <w:r w:rsidR="00005035">
          <w:t>this</w:t>
        </w:r>
        <w:r w:rsidR="00005035" w:rsidRPr="00065955">
          <w:t xml:space="preserve"> </w:t>
        </w:r>
      </w:ins>
      <w:r w:rsidRPr="00065955">
        <w:t xml:space="preserve">study explores the potential of structural brain data in predicting the severity of two higher-level OCD symptom domains—internalizing and externalizing—as reported by adolescents and their parents. Utilizing </w:t>
      </w:r>
      <w:r>
        <w:t xml:space="preserve">the </w:t>
      </w:r>
      <w:r w:rsidRPr="00065955">
        <w:t>XGBoost</w:t>
      </w:r>
      <w:r>
        <w:t xml:space="preserve"> </w:t>
      </w:r>
      <w:r w:rsidRPr="00065955">
        <w:t xml:space="preserve">algorithm, the study aims to develop predictive models that capture the nuanced differences in symptom reporting. This research aims to deepen our understanding of how neuroimaging data can enhance </w:t>
      </w:r>
      <w:r>
        <w:t xml:space="preserve">symptom </w:t>
      </w:r>
      <w:r w:rsidRPr="00065955">
        <w:t>assessments in adolescent OCD, ultimately contributing to improved personalized treatment outcomes.</w:t>
      </w:r>
    </w:p>
    <w:p w14:paraId="14944ADC" w14:textId="766EBD8E" w:rsidR="00195A4B" w:rsidRDefault="00A31557" w:rsidP="00257FD8">
      <w:pPr>
        <w:pStyle w:val="Style3"/>
      </w:pPr>
      <w:bookmarkStart w:id="56" w:name="_Toc195192992"/>
      <w:r w:rsidRPr="00207F5F">
        <w:t>Research</w:t>
      </w:r>
      <w:r w:rsidR="00863E57" w:rsidRPr="00207F5F">
        <w:t xml:space="preserve"> question</w:t>
      </w:r>
      <w:bookmarkEnd w:id="56"/>
    </w:p>
    <w:p w14:paraId="4FE2ACB9" w14:textId="5D03BF93" w:rsidR="00F83F79" w:rsidRDefault="00F83F79" w:rsidP="00257FD8">
      <w:r w:rsidRPr="00F83F79">
        <w:t>Can structural brain data be used to predict the level of OCD symptoms reported by youths and parents?</w:t>
      </w:r>
      <w:r w:rsidR="00402F86">
        <w:t xml:space="preserve"> </w:t>
      </w:r>
    </w:p>
    <w:p w14:paraId="757CEE0B" w14:textId="038244E2" w:rsidR="00257FD8" w:rsidRDefault="00257FD8" w:rsidP="00257FD8">
      <w:r>
        <w:t xml:space="preserve">Supplementary questions: </w:t>
      </w:r>
    </w:p>
    <w:p w14:paraId="465B14C4" w14:textId="35E89E0A" w:rsidR="00257FD8" w:rsidRDefault="00257FD8" w:rsidP="00257FD8">
      <w:r w:rsidRPr="00257FD8">
        <w:t>Is the predictive accuracy of structural brain data</w:t>
      </w:r>
      <w:r w:rsidR="0089078D">
        <w:t xml:space="preserve"> </w:t>
      </w:r>
      <w:r w:rsidRPr="00257FD8">
        <w:t xml:space="preserve">for </w:t>
      </w:r>
      <w:r w:rsidR="0089078D" w:rsidRPr="00257FD8">
        <w:t>internalizing d</w:t>
      </w:r>
      <w:r w:rsidR="0089078D">
        <w:t xml:space="preserve">omain </w:t>
      </w:r>
      <w:r w:rsidR="0089078D" w:rsidRPr="00257FD8">
        <w:t xml:space="preserve">higher </w:t>
      </w:r>
      <w:r w:rsidR="0089078D">
        <w:t xml:space="preserve">for </w:t>
      </w:r>
      <w:r w:rsidRPr="00257FD8">
        <w:t>self-reported symptoms than for parent-reported symptoms?</w:t>
      </w:r>
    </w:p>
    <w:p w14:paraId="27C29789" w14:textId="573D0A00" w:rsidR="0089078D" w:rsidRPr="00257FD8" w:rsidRDefault="0089078D" w:rsidP="0089078D">
      <w:r w:rsidRPr="00257FD8">
        <w:t>Is the predictive accuracy of structural brain data</w:t>
      </w:r>
      <w:r>
        <w:t xml:space="preserve"> </w:t>
      </w:r>
      <w:r w:rsidRPr="00257FD8">
        <w:t xml:space="preserve">for </w:t>
      </w:r>
      <w:r>
        <w:t>externalizing</w:t>
      </w:r>
      <w:r w:rsidRPr="00257FD8">
        <w:t xml:space="preserve"> d</w:t>
      </w:r>
      <w:r>
        <w:t xml:space="preserve">omain </w:t>
      </w:r>
      <w:r w:rsidRPr="00257FD8">
        <w:t xml:space="preserve">higher </w:t>
      </w:r>
      <w:r>
        <w:t>for</w:t>
      </w:r>
      <w:r w:rsidRPr="0089078D">
        <w:t xml:space="preserve"> </w:t>
      </w:r>
      <w:r w:rsidRPr="00257FD8">
        <w:t>parent-reported symptoms than for self-reported symptoms?</w:t>
      </w:r>
    </w:p>
    <w:p w14:paraId="61E382CC" w14:textId="77777777" w:rsidR="00257FD8" w:rsidRDefault="00257FD8" w:rsidP="00257FD8"/>
    <w:p w14:paraId="6B32B597" w14:textId="77777777" w:rsidR="009520BB" w:rsidRDefault="009520BB" w:rsidP="009520BB">
      <w:pPr>
        <w:pStyle w:val="Style1"/>
      </w:pPr>
      <w:bookmarkStart w:id="57" w:name="_Toc194515202"/>
      <w:bookmarkStart w:id="58" w:name="_Toc195192993"/>
      <w:r w:rsidRPr="00195A4B">
        <w:lastRenderedPageBreak/>
        <w:t>Methods</w:t>
      </w:r>
      <w:bookmarkEnd w:id="57"/>
      <w:bookmarkEnd w:id="58"/>
    </w:p>
    <w:p w14:paraId="5CC1F36E" w14:textId="0359C530" w:rsidR="00834C20" w:rsidRPr="005F02A9" w:rsidRDefault="009520BB" w:rsidP="005F02A9">
      <w:pPr>
        <w:pStyle w:val="Style2"/>
      </w:pPr>
      <w:bookmarkStart w:id="59" w:name="_Toc194515203"/>
      <w:bookmarkStart w:id="60" w:name="_Toc195192994"/>
      <w:r>
        <w:t xml:space="preserve">Data Source and </w:t>
      </w:r>
      <w:bookmarkEnd w:id="59"/>
      <w:bookmarkEnd w:id="60"/>
      <w:r w:rsidR="003E713A">
        <w:t>Acquisition</w:t>
      </w:r>
    </w:p>
    <w:p w14:paraId="1B57DEF1" w14:textId="68E0027F" w:rsidR="00A01D23" w:rsidRPr="003E713A" w:rsidRDefault="009520BB" w:rsidP="00A01D23">
      <w:pPr>
        <w:rPr>
          <w:color w:val="000000" w:themeColor="text1"/>
        </w:rPr>
      </w:pPr>
      <w:r>
        <w:rPr>
          <w:color w:val="000000" w:themeColor="text1"/>
        </w:rPr>
        <w:t>The</w:t>
      </w:r>
      <w:r w:rsidRPr="00B81AF5">
        <w:rPr>
          <w:color w:val="000000" w:themeColor="text1"/>
        </w:rPr>
        <w:t xml:space="preserve"> Adolescent Brain and Cognitive </w:t>
      </w:r>
      <w:r w:rsidRPr="00346646">
        <w:t xml:space="preserve">Development (ABCD) Study </w:t>
      </w:r>
      <w:r>
        <w:t xml:space="preserve">is a </w:t>
      </w:r>
      <w:r w:rsidRPr="00346646">
        <w:t>comprehensive decade-long research initiative in the United States</w:t>
      </w:r>
      <w:r w:rsidR="004D5907">
        <w:t xml:space="preserve"> (US)</w:t>
      </w:r>
      <w:r w:rsidRPr="00346646">
        <w:t xml:space="preserve"> </w:t>
      </w:r>
      <w:r w:rsidR="005F02A9" w:rsidRPr="00B81AF5">
        <w:rPr>
          <w:color w:val="000000" w:themeColor="text1"/>
        </w:rPr>
        <w:t xml:space="preserve">designed to enhance our understanding </w:t>
      </w:r>
      <w:r w:rsidR="0017565C">
        <w:rPr>
          <w:color w:val="000000" w:themeColor="text1"/>
        </w:rPr>
        <w:t>of</w:t>
      </w:r>
      <w:r w:rsidR="005F02A9" w:rsidRPr="00B81AF5">
        <w:rPr>
          <w:color w:val="000000" w:themeColor="text1"/>
        </w:rPr>
        <w:t xml:space="preserve"> physical and mental health</w:t>
      </w:r>
      <w:r w:rsidR="0017565C" w:rsidRPr="00B81AF5">
        <w:rPr>
          <w:color w:val="000000" w:themeColor="text1"/>
        </w:rPr>
        <w:t xml:space="preserve"> and risk factors </w:t>
      </w:r>
      <w:r w:rsidR="005F02A9">
        <w:rPr>
          <w:color w:val="000000" w:themeColor="text1"/>
        </w:rPr>
        <w:t>during adolescence</w:t>
      </w:r>
      <w:r w:rsidR="005F02A9" w:rsidRPr="00B81AF5">
        <w:rPr>
          <w:color w:val="000000" w:themeColor="text1"/>
        </w:rPr>
        <w:t>.</w:t>
      </w:r>
      <w:r w:rsidR="005817F5">
        <w:rPr>
          <w:color w:val="000000" w:themeColor="text1"/>
        </w:rPr>
        <w:t xml:space="preserve"> </w:t>
      </w:r>
      <w:r w:rsidR="005F02A9">
        <w:t>The study t</w:t>
      </w:r>
      <w:r w:rsidRPr="00346646">
        <w:t>rack</w:t>
      </w:r>
      <w:r w:rsidR="005F02A9">
        <w:t>s</w:t>
      </w:r>
      <w:r w:rsidRPr="00B81AF5">
        <w:rPr>
          <w:color w:val="000000" w:themeColor="text1"/>
        </w:rPr>
        <w:t xml:space="preserve"> children from ages 9-10 through late adolescence and </w:t>
      </w:r>
      <w:r>
        <w:rPr>
          <w:color w:val="000000" w:themeColor="text1"/>
        </w:rPr>
        <w:t xml:space="preserve">into </w:t>
      </w:r>
      <w:r w:rsidRPr="00B81AF5">
        <w:rPr>
          <w:color w:val="000000" w:themeColor="text1"/>
        </w:rPr>
        <w:t>early adulthood.</w:t>
      </w:r>
      <w:r w:rsidR="005F02A9" w:rsidRPr="005F02A9">
        <w:t xml:space="preserve"> </w:t>
      </w:r>
      <w:r w:rsidR="005F02A9" w:rsidRPr="00560893">
        <w:t>This age range includes a crucial developmental stage,</w:t>
      </w:r>
      <w:r w:rsidR="005F02A9">
        <w:t xml:space="preserve"> when exposure to</w:t>
      </w:r>
      <w:r w:rsidR="005F02A9" w:rsidRPr="00560893">
        <w:t xml:space="preserve"> substance use, and the start of several mental health conditions take place.</w:t>
      </w:r>
      <w:r w:rsidR="005F02A9" w:rsidRPr="005F02A9">
        <w:rPr>
          <w:color w:val="000000" w:themeColor="text1"/>
        </w:rPr>
        <w:t xml:space="preserve"> </w:t>
      </w:r>
      <w:r w:rsidR="005F02A9">
        <w:rPr>
          <w:color w:val="000000" w:themeColor="text1"/>
        </w:rPr>
        <w:t xml:space="preserve">The </w:t>
      </w:r>
      <w:r w:rsidR="0017565C">
        <w:rPr>
          <w:color w:val="000000" w:themeColor="text1"/>
        </w:rPr>
        <w:t>repository</w:t>
      </w:r>
      <w:r w:rsidR="005F02A9" w:rsidRPr="00B81AF5">
        <w:rPr>
          <w:color w:val="000000" w:themeColor="text1"/>
        </w:rPr>
        <w:t xml:space="preserve"> includes </w:t>
      </w:r>
      <w:r w:rsidR="00B47D2A">
        <w:rPr>
          <w:color w:val="000000" w:themeColor="text1"/>
        </w:rPr>
        <w:t xml:space="preserve">around </w:t>
      </w:r>
      <w:r w:rsidR="005F02A9" w:rsidRPr="00B81AF5">
        <w:rPr>
          <w:color w:val="000000" w:themeColor="text1"/>
        </w:rPr>
        <w:t xml:space="preserve">12,000 children at baseline, recruited from 21 research sites </w:t>
      </w:r>
      <w:r w:rsidR="005F02A9">
        <w:rPr>
          <w:color w:val="000000" w:themeColor="text1"/>
        </w:rPr>
        <w:fldChar w:fldCharType="begin"/>
      </w:r>
      <w:r w:rsidR="005F02A9">
        <w:rPr>
          <w:color w:val="000000" w:themeColor="text1"/>
        </w:rPr>
        <w:instrText xml:space="preserve"> ADDIN ZOTERO_ITEM CSL_CITATION {"citationID":"A5PPjbTR","properties":{"formattedCitation":"(Karcher &amp; Barch, 2021)","plainCitation":"(Karcher &amp; Barch, 2021)","noteIndex":0},"citationItems":[{"id":2274,"uris":["http://zotero.org/users/13126831/items/N67L7QXC"],"itemData":{"id":2274,"type":"article-journal","abstract":"Following in the footsteps of other large “population neuroscience” studies, the Adolescent Brain Cognitive Development℠ (ABCD) study is the largest in the U.S. assessing brain development. The study is examining approximately 11,875 youth from 21 sites from age 9 to 10 for approximately ten years into young adulthood. The ABCD Study® has completed recruitment for the baseline sample generally using a multi-stage probability sample including a stratified random sample of schools. The dataset has a wealth of measured attributes of youths and their environment, including neuroimaging, cognitive, biospecimen, behavioral, youth self-report and parent self-report metrics, and environmental measures. The initial goal of the ABCD Study was to examine risk and resiliency factors associated with the development of substance use, but the project has expanded far beyond this initial set of questions and will also greatly inform our understanding of the contributions of biospecimens (e.g., pubertal hormones), neural alterations, and environmental factors to the development of both healthy behavior and brain function as well as risk for poor mental and physical outcomes. This review outlines how the ABCD Study was designed to elucidate factors associated with the development of negative mental and physical health outcomes and will provide a selective overview of results emerging from the ABCD Study. Such emerging data includes initial validation of new instruments, important new information about the prevalence and correlates of mental health challenges in middle childhood, and promising data regarding neural correlates of both healthy and disordered behavior. In addition, we will discuss the challenges and opportunities to understanding both healthy development and the emergence of risk from ABCD Study data. Finally, we will overview the future directions of this large undertaking and the ways in which it will shape our understanding of the development of risk for poor mental and physical health outcomes.","container-title":"Neuropsychopharmacology","DOI":"10.1038/s41386-020-0736-6","ISSN":"0893-133X","issue":"1","journalAbbreviation":"Neuropsychopharmacology","note":"PMID: 32541809\nPMCID: PMC7304245","page":"131-142","source":"PubMed Central","title":"The ABCD study: understanding the development of risk for mental and physical health outcomes","title-short":"The ABCD study","volume":"46","author":[{"family":"Karcher","given":"Nicole R."},{"family":"Barch","given":"Deanna M."}],"issued":{"date-parts":[["2021",1]]}}}],"schema":"https://github.com/citation-style-language/schema/raw/master/csl-citation.json"} </w:instrText>
      </w:r>
      <w:r w:rsidR="005F02A9">
        <w:rPr>
          <w:color w:val="000000" w:themeColor="text1"/>
        </w:rPr>
        <w:fldChar w:fldCharType="separate"/>
      </w:r>
      <w:r w:rsidR="00875B75">
        <w:rPr>
          <w:noProof/>
          <w:color w:val="000000" w:themeColor="text1"/>
        </w:rPr>
        <w:t>(Karcher &amp; Barch, 2021)</w:t>
      </w:r>
      <w:r w:rsidR="005F02A9">
        <w:rPr>
          <w:color w:val="000000" w:themeColor="text1"/>
        </w:rPr>
        <w:fldChar w:fldCharType="end"/>
      </w:r>
      <w:r w:rsidR="005F02A9">
        <w:rPr>
          <w:color w:val="000000" w:themeColor="text1"/>
        </w:rPr>
        <w:t xml:space="preserve">. </w:t>
      </w:r>
      <w:r w:rsidR="005F02A9" w:rsidRPr="00B81AF5">
        <w:rPr>
          <w:color w:val="000000" w:themeColor="text1"/>
        </w:rPr>
        <w:t>To ensure the cohort is diverse and representative</w:t>
      </w:r>
      <w:r w:rsidR="00E87A34" w:rsidRPr="00E87A34">
        <w:rPr>
          <w:color w:val="000000" w:themeColor="text1"/>
        </w:rPr>
        <w:t>,</w:t>
      </w:r>
      <w:r w:rsidR="005F02A9" w:rsidRPr="00E87A34">
        <w:rPr>
          <w:color w:val="000000" w:themeColor="text1"/>
        </w:rPr>
        <w:t xml:space="preserve"> the </w:t>
      </w:r>
      <w:r w:rsidR="003E6209">
        <w:rPr>
          <w:color w:val="000000" w:themeColor="text1"/>
        </w:rPr>
        <w:t xml:space="preserve">ABCD </w:t>
      </w:r>
      <w:r w:rsidR="005F02A9" w:rsidRPr="00E87A34">
        <w:rPr>
          <w:color w:val="000000" w:themeColor="text1"/>
        </w:rPr>
        <w:t>study employs a multi-stage probability sampling technique to minimize selection bias</w:t>
      </w:r>
      <w:r w:rsidR="005817F5">
        <w:rPr>
          <w:color w:val="000000" w:themeColor="text1"/>
        </w:rPr>
        <w:t xml:space="preserve">, thus increasing the </w:t>
      </w:r>
      <w:r w:rsidR="005817F5" w:rsidRPr="00E87A34">
        <w:rPr>
          <w:color w:val="000000" w:themeColor="text1"/>
        </w:rPr>
        <w:t>generalizability of the findings</w:t>
      </w:r>
      <w:r w:rsidR="00E87A34" w:rsidRPr="00E87A34">
        <w:rPr>
          <w:color w:val="000000" w:themeColor="text1"/>
        </w:rPr>
        <w:t xml:space="preserve"> </w:t>
      </w:r>
      <w:r w:rsidR="00E87A34" w:rsidRPr="00E87A34">
        <w:rPr>
          <w:color w:val="000000" w:themeColor="text1"/>
        </w:rPr>
        <w:fldChar w:fldCharType="begin"/>
      </w:r>
      <w:r w:rsidR="00E87A34" w:rsidRPr="00E87A34">
        <w:rPr>
          <w:color w:val="000000" w:themeColor="text1"/>
        </w:rPr>
        <w:instrText xml:space="preserve"> ADDIN ZOTERO_ITEM CSL_CITATION {"citationID":"3u5WRAAf","properties":{"formattedCitation":"(Garavan et al., 2018)","plainCitation":"(Garavan et al., 2018)","noteIndex":0},"citationItems":[{"id":4303,"uris":["http://zotero.org/users/13126831/items/FA6JBT4G"],"itemData":{"id":4303,"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llection-title":"The Adolescent Brain Cognitive Development (ABCD) Consortium: Rationale, Aims, and Assessment Strategy","container-title":"Developmental Cognitive Neuroscience","DOI":"10.1016/j.dcn.2018.04.004","ISSN":"1878-9293","journalAbbreviation":"Developmental Cognitive Neuroscience","page":"16-22","source":"ScienceDirect","title":"Recruiting the ABCD sample: Design considerations and procedures","title-short":"Recruiting the ABCD sample","volume":"32","author":[{"family":"Garavan","given":"H."},{"family":"Bartsch","given":"H."},{"family":"Conway","given":"K."},{"family":"Decastro","given":"A."},{"family":"Goldstein","given":"R. Z."},{"family":"Heeringa","given":"S."},{"family":"Jernigan","given":"T."},{"family":"Potter","given":"A."},{"family":"Thompson","given":"W."},{"family":"Zahs","given":"D."}],"issued":{"date-parts":[["2018",8,1]]}}}],"schema":"https://github.com/citation-style-language/schema/raw/master/csl-citation.json"} </w:instrText>
      </w:r>
      <w:r w:rsidR="00E87A34" w:rsidRPr="00E87A34">
        <w:rPr>
          <w:color w:val="000000" w:themeColor="text1"/>
        </w:rPr>
        <w:fldChar w:fldCharType="separate"/>
      </w:r>
      <w:r w:rsidR="00875B75">
        <w:rPr>
          <w:noProof/>
          <w:color w:val="000000" w:themeColor="text1"/>
        </w:rPr>
        <w:t>(Garavan et al., 2018)</w:t>
      </w:r>
      <w:r w:rsidR="00E87A34" w:rsidRPr="00E87A34">
        <w:rPr>
          <w:color w:val="000000" w:themeColor="text1"/>
        </w:rPr>
        <w:fldChar w:fldCharType="end"/>
      </w:r>
      <w:r w:rsidR="005F02A9" w:rsidRPr="00E87A34">
        <w:rPr>
          <w:color w:val="000000" w:themeColor="text1"/>
        </w:rPr>
        <w:t xml:space="preserve">. </w:t>
      </w:r>
      <w:r w:rsidR="0017565C">
        <w:rPr>
          <w:color w:val="000000" w:themeColor="text1"/>
        </w:rPr>
        <w:t xml:space="preserve">The </w:t>
      </w:r>
      <w:r w:rsidR="00560893" w:rsidRPr="00E87A34">
        <w:rPr>
          <w:color w:val="000000" w:themeColor="text1"/>
        </w:rPr>
        <w:t>ABCD comprises a wide range of behavioral</w:t>
      </w:r>
      <w:r w:rsidR="00433338">
        <w:rPr>
          <w:color w:val="000000" w:themeColor="text1"/>
        </w:rPr>
        <w:t xml:space="preserve"> </w:t>
      </w:r>
      <w:r w:rsidR="00433338">
        <w:rPr>
          <w:color w:val="000000" w:themeColor="text1"/>
        </w:rPr>
        <w:fldChar w:fldCharType="begin"/>
      </w:r>
      <w:r w:rsidR="00433338">
        <w:rPr>
          <w:color w:val="000000" w:themeColor="text1"/>
        </w:rPr>
        <w:instrText xml:space="preserve"> ADDIN ZOTERO_ITEM CSL_CITATION {"citationID":"JWMYXmf2","properties":{"formattedCitation":"(Barch et al., 2018)","plainCitation":"(Barch et al., 2018)","noteIndex":0},"citationItems":[{"id":2633,"uris":["http://zotero.org/users/13126831/items/FKDHTRX6"],"itemData":{"id":2633,"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fi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findings from this battery will also be utilized to identify both resilience markers that predict healthy development and risk factors for later adverse outcomes in physical health, mental health, and substance use and abuse.","container-title":"Dev Cogn Neurosci","DOI":"10.1016/j.dcn.2017.10.010","ISSN":"1878-9293","journalAbbreviation":"DEV COGN NEUROS-NETH","note":"publisher-place: OXFORD\npublisher: OXFORD: Elsevier Ltd","page":"55-66","title":"Demographic, physical and mental health assessments in the adolescent brain and cognitive development study: Rationale and description","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schema":"https://github.com/citation-style-language/schema/raw/master/csl-citation.json"} </w:instrText>
      </w:r>
      <w:r w:rsidR="00433338">
        <w:rPr>
          <w:color w:val="000000" w:themeColor="text1"/>
        </w:rPr>
        <w:fldChar w:fldCharType="separate"/>
      </w:r>
      <w:r w:rsidR="00875B75">
        <w:rPr>
          <w:noProof/>
          <w:color w:val="000000" w:themeColor="text1"/>
        </w:rPr>
        <w:t>(Barch et al., 2018)</w:t>
      </w:r>
      <w:r w:rsidR="00433338">
        <w:rPr>
          <w:color w:val="000000" w:themeColor="text1"/>
        </w:rPr>
        <w:fldChar w:fldCharType="end"/>
      </w:r>
      <w:r w:rsidR="00433338">
        <w:rPr>
          <w:color w:val="000000" w:themeColor="text1"/>
        </w:rPr>
        <w:t xml:space="preserve">, </w:t>
      </w:r>
      <w:r w:rsidR="00560893" w:rsidRPr="00E87A34">
        <w:rPr>
          <w:color w:val="000000" w:themeColor="text1"/>
        </w:rPr>
        <w:t xml:space="preserve">multimodal brain imaging </w:t>
      </w:r>
      <w:r w:rsidR="00560893" w:rsidRPr="00E87A34">
        <w:rPr>
          <w:color w:val="000000" w:themeColor="text1"/>
        </w:rPr>
        <w:fldChar w:fldCharType="begin"/>
      </w:r>
      <w:r w:rsidR="00560893" w:rsidRPr="00E87A34">
        <w:rPr>
          <w:color w:val="000000" w:themeColor="text1"/>
        </w:rPr>
        <w:instrText xml:space="preserve"> ADDIN ZOTERO_ITEM CSL_CITATION {"citationID":"sjPnWw2o","properties":{"formattedCitation":"(Casey et al., 2018)","plainCitation":"(Casey et al., 2018)","noteIndex":0},"citationItems":[{"id":4328,"uris":["http://zotero.org/users/13126831/items/HG85F43Q"],"itemData":{"id":4328,"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container-title":"Developmental Cognitive Neuroscience","DOI":"10.1016/j.dcn.2018.03.001","ISSN":"1878-9307","journalAbbreviation":"Dev Cogn Neurosci","language":"eng","note":"PMID: 29567376\nPMCID: PMC5999559","page":"43-54","source":"PubMed","title":"The Adolescent Brain Cognitive Development (ABCD) study: Imaging acquisition across 21 sites","title-short":"The Adolescent Brain Cognitive Development (ABCD) study","volume":"32","author":[{"family":"Casey","given":""},{"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 F."},{"family":"Rosenberg","given":"Monica"},{"family":"Earl","given":"Eric"},{"family":"Bartsch","given":"Hauke"},{"family":"Watts","given":"Richard"},{"family":"Polimeni","given":"Jonathan R."},{"family":"Kuperman","given":"Joshua M."},{"family":"Fair","given":"Damien A."},{"family":"Dale","given":"Anders M."},{"literal":"ABCD Imaging Acquisition Workgroup"}],"issued":{"date-parts":[["2018",8]]}}}],"schema":"https://github.com/citation-style-language/schema/raw/master/csl-citation.json"} </w:instrText>
      </w:r>
      <w:r w:rsidR="00560893" w:rsidRPr="00E87A34">
        <w:rPr>
          <w:color w:val="000000" w:themeColor="text1"/>
        </w:rPr>
        <w:fldChar w:fldCharType="separate"/>
      </w:r>
      <w:r w:rsidR="00875B75">
        <w:rPr>
          <w:noProof/>
          <w:color w:val="000000" w:themeColor="text1"/>
        </w:rPr>
        <w:t>(Casey et al., 2018)</w:t>
      </w:r>
      <w:r w:rsidR="00560893" w:rsidRPr="00E87A34">
        <w:rPr>
          <w:color w:val="000000" w:themeColor="text1"/>
        </w:rPr>
        <w:fldChar w:fldCharType="end"/>
      </w:r>
      <w:r w:rsidR="00560893" w:rsidRPr="00E87A34">
        <w:rPr>
          <w:color w:val="000000" w:themeColor="text1"/>
        </w:rPr>
        <w:t>, and other evaluations</w:t>
      </w:r>
      <w:r w:rsidR="005F02A9" w:rsidRPr="00E87A34">
        <w:rPr>
          <w:color w:val="000000" w:themeColor="text1"/>
        </w:rPr>
        <w:t xml:space="preserve"> </w:t>
      </w:r>
      <w:r w:rsidR="005F02A9" w:rsidRPr="00E87A34">
        <w:rPr>
          <w:color w:val="000000" w:themeColor="text1"/>
        </w:rPr>
        <w:fldChar w:fldCharType="begin"/>
      </w:r>
      <w:r w:rsidR="00433338">
        <w:rPr>
          <w:color w:val="000000" w:themeColor="text1"/>
        </w:rPr>
        <w:instrText xml:space="preserve"> ADDIN ZOTERO_ITEM CSL_CITATION {"citationID":"otS1gmUX","properties":{"formattedCitation":"(Zucker et al., 2018)","plainCitation":"(Zucker et al., 2018)","noteIndex":0},"citationItems":[{"id":4366,"uris":["http://zotero.org/users/13126831/items/F9W92JGK"],"itemData":{"id":4366,"type":"article-journal","abstract":"Neurodevelopmental maturation takes place in a social environment in addition to a neurobiological one. Characterization of social environmental factors that influence this process is therefore an essential component in developing an accurate model of adolescent brain and neurocognitive development, as well as susceptibility to change with the use of marijuana and other drugs. The creation of the Culture and Environment (CE) measurement component of the ABCD protocol was guided by this understanding. Three areas were identified by the CE Work Group as central to this process: influences relating to CE Group membership, influences created by the proximal social environment, influences stemming from social interactions. Eleven measures assess these influences, and by time of publication, will have been administered to well over 7,000 9-10 year-old children and one of their parents. Our report presents baseline data on psychometric characteristics (mean, standard deviation, range, skewness, coefficient alpha) of all measures within the battery. Effectiveness of the battery in differentiating 9-10 year olds who were classified as at higher and lower risk for marijuana use in adolescence was also evaluated. Psychometric characteristics on all measures were good to excellent; higher vs. lower risk contrasts were significant in areas where risk differentiation would be anticipated.","container-title":"Developmental Cognitive Neuroscience","DOI":"10.1016/j.dcn.2018.03.004","ISSN":"1878-9307","journalAbbreviation":"Dev Cogn Neurosci","language":"eng","note":"PMID: 29627333\nPMCID: PMC6436615","page":"107-120","source":"PubMed","title":"Assessment of culture and environment in the Adolescent Brain and Cognitive Development Study: Rationale, description of measures, and early data","title-short":"Assessment of culture and environment in the Adolescent Brain and Cognitive Development Study","volume":"32","author":[{"family":"Zucker","given":"Robert A."},{"family":"Gonzalez","given":"Raul"},{"family":"Feldstein Ewing","given":"Sarah W."},{"family":"Paulus","given":"Martin P."},{"family":"Arroyo","given":"Judith"},{"family":"Fuligni","given":"Andrew"},{"family":"Morris","given":"Amanda Sheffield"},{"family":"Sanchez","given":"Mariana"},{"family":"Wills","given":"Thomas"}],"issued":{"date-parts":[["2018",8]]}},"label":"page"}],"schema":"https://github.com/citation-style-language/schema/raw/master/csl-citation.json"} </w:instrText>
      </w:r>
      <w:r w:rsidR="005F02A9" w:rsidRPr="00E87A34">
        <w:rPr>
          <w:color w:val="000000" w:themeColor="text1"/>
        </w:rPr>
        <w:fldChar w:fldCharType="separate"/>
      </w:r>
      <w:r w:rsidR="00875B75">
        <w:rPr>
          <w:noProof/>
          <w:color w:val="000000" w:themeColor="text1"/>
        </w:rPr>
        <w:t>(Zucker et al., 2018)</w:t>
      </w:r>
      <w:r w:rsidR="005F02A9" w:rsidRPr="00E87A34">
        <w:rPr>
          <w:color w:val="000000" w:themeColor="text1"/>
        </w:rPr>
        <w:fldChar w:fldCharType="end"/>
      </w:r>
      <w:r w:rsidR="005F02A9" w:rsidRPr="00E87A34">
        <w:rPr>
          <w:color w:val="000000" w:themeColor="text1"/>
        </w:rPr>
        <w:t xml:space="preserve">. </w:t>
      </w:r>
      <w:r w:rsidRPr="00E87A34">
        <w:rPr>
          <w:color w:val="000000" w:themeColor="text1"/>
        </w:rPr>
        <w:t xml:space="preserve">It conducts annual lab-based evaluations and biannual imaging scans to assess mental and physical </w:t>
      </w:r>
      <w:r w:rsidRPr="00B81AF5">
        <w:rPr>
          <w:color w:val="000000" w:themeColor="text1"/>
        </w:rPr>
        <w:t>health metrics</w:t>
      </w:r>
      <w:r w:rsidR="005F02A9">
        <w:rPr>
          <w:color w:val="000000" w:themeColor="text1"/>
        </w:rPr>
        <w:t xml:space="preserve"> </w:t>
      </w:r>
      <w:r w:rsidR="005F02A9">
        <w:rPr>
          <w:color w:val="000000" w:themeColor="text1"/>
        </w:rPr>
        <w:fldChar w:fldCharType="begin"/>
      </w:r>
      <w:r w:rsidR="005F02A9">
        <w:rPr>
          <w:color w:val="000000" w:themeColor="text1"/>
        </w:rPr>
        <w:instrText xml:space="preserve"> ADDIN ZOTERO_ITEM CSL_CITATION {"citationID":"xUBK0aYo","properties":{"formattedCitation":"(Saragosa-Harris et al., 2022)","plainCitation":"(Saragosa-Harris et al., 2022)","noteIndex":0},"citationItems":[{"id":2646,"uris":["http://zotero.org/users/13126831/items/DW7VM6VB"],"itemData":{"id":2646,"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lyses. The current paper is intended as a guide for researchers and reviewers working with ABCD data, high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 Cogn Neurosci","note":"PMID: 35636343\nPMCID: PMC9156875","page":"101115","source":"PubMed Central","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5,20]]}}}],"schema":"https://github.com/citation-style-language/schema/raw/master/csl-citation.json"} </w:instrText>
      </w:r>
      <w:r w:rsidR="005F02A9">
        <w:rPr>
          <w:color w:val="000000" w:themeColor="text1"/>
        </w:rPr>
        <w:fldChar w:fldCharType="separate"/>
      </w:r>
      <w:r w:rsidR="00875B75">
        <w:rPr>
          <w:noProof/>
          <w:color w:val="000000" w:themeColor="text1"/>
        </w:rPr>
        <w:t>(Saragosa-Harris et al., 2022)</w:t>
      </w:r>
      <w:r w:rsidR="005F02A9">
        <w:rPr>
          <w:color w:val="000000" w:themeColor="text1"/>
        </w:rPr>
        <w:fldChar w:fldCharType="end"/>
      </w:r>
      <w:r w:rsidR="005F02A9">
        <w:rPr>
          <w:color w:val="000000" w:themeColor="text1"/>
        </w:rPr>
        <w:t>.</w:t>
      </w:r>
      <w:r w:rsidR="003E713A">
        <w:rPr>
          <w:color w:val="000000" w:themeColor="text1"/>
        </w:rPr>
        <w:t xml:space="preserve"> </w:t>
      </w:r>
      <w:r w:rsidR="00A01D23" w:rsidRPr="00A01D23">
        <w:t xml:space="preserve">The data utilized in this thesis is sourced from the ABCD Data Release 5.1 </w:t>
      </w:r>
      <w:r w:rsidR="00D24A7F" w:rsidRPr="00B47D2A">
        <w:fldChar w:fldCharType="begin"/>
      </w:r>
      <w:r w:rsidR="00D24A7F" w:rsidRPr="00B47D2A">
        <w:instrText xml:space="preserve"> ADDIN ZOTERO_ITEM CSL_CITATION {"citationID":"7QbLcgs5","properties":{"formattedCitation":"(Haist &amp; Jernigan, 2023)","plainCitation":"(Haist &amp; Jernigan, 2023)","noteIndex":0},"citationItems":[{"id":4369,"uris":["http://zotero.org/users/13126831/items/GWLC2QAL"],"itemData":{"id":4369,"type":"article-journal","abstract":"The ABCD Curated Data Release 5.1 addresses data quality issues discovered after the Release 5.0. For a detailed description of these changes and all of the measures included in this release, visit the 5.1 release notes available at https://wiki.abcdstudy.org/release-notes/start-page.html. Release 5.1 includes high-quality baseline and longitudinal data from ~11,880 research participants, including minimally processed brain image volumes and tabulated structural MRI, diffusion MRI, resting-state fMRI, and task fMRI results, as well as all non-imaging assessment data from the genetics, mental health, physical health, neurocognition, substance use, novel technology, culture &amp; environment, gender identity and sexual health workgroups, and linked external data. Data from associated substudies are also included (Social Development, Endocannabinoids, Hurricane Irma). Raw data are available for the neurocognitive and task fMRI studies, and selected data from the physical health and substance use domains. For neuroimaging assessments, this release contains all baseline and 2-year follow-up data, and about half of the 4-year follow-up data. For non-imaging assessments, this release contains complete data from the baseline, 6-month, 1-year, 18-month, 2-year, 30-month, and 3-year follow-up visits, and about half of the cohort for the 4-year and 42-month follow-up visits.","DOI":"10.15154/Z563-ZD24","note":"publisher: NIMH Data Repositories","source":"DOI.org (Datacite)","title":"Adolescent Brain Cognitive Development Study (ABCD) - Annual Release 5.1","URL":"https://nda.nih.gov/study.html?id=2313","author":[{"family":"Haist","given":"Frank"},{"family":"Jernigan","given":"Terry L."}],"contributor":[{"family":"SA","given":"Brown"},{"family":"AM","given":"Dale"},{"family":"S","given":"Tapert"},{"family":"ES","given":"Sowell"},{"family":"M","given":"Herting"},{"family":"A","given":"Laird"},{"family":"R","given":"Gonzalez"},{"family":"L","given":"Squeglia"},{"family":"K","given":"Gray"},{"family":"MP","given":"Paulus"},{"family":"R","given":"Aupperle"},{"family":"SW","given":"Feldstein Ewing"},{"family":"BJ","given":"Nagel"},{"family":"DA","given":"Fair"},{"family":"F","given":"Baker"},{"family":"IM","given":"Colrain"},{"family":"SY","given":"Bookheimer"},{"family":"M","given":"Dapretto"},{"family":"J","given":"Jacobus"},{"family":"JK","given":"Hewitt"},{"family":"MT","given":"Banich"},{"family":"LB","given":"Cottler"},{"family":"SJ","given":"Nixon"},{"family":"TM","given":"Ernst"},{"family":"L","given":"Chang"},{"family":"MM","given":"Heitzeg"},{"family":"C","given":"Sripada"},{"family":"MM","given":"Luciana"},{"family":"WG","given":"Iacono"},{"family":"DB","given":"Clark"},{"family":"B","given":"Luna"},{"family":"J","given":"Foxe"},{"family":"E","given":"Freedman"},{"family":"DA","given":"Yurgelun-Todd"},{"family":"PF","given":"Renshaw"},{"family":"A","given":"Potter"},{"family":"HP","given":"Garavan"},{"family":"K","given":"Lisdahl"},{"family":"C","given":"Larson"},{"family":"JM","given":"Bjork"},{"family":"MC","given":"Neale"},{"family":"AC","given":"Heath"},{"family":"DM","given":"Barch"},{"family":"PA","given":"Madden"},{"family":"BJ","given":""},{"family":"A","given":"Baskin-Sommers"},{"family":"D","given":"Gee"}],"accessed":{"date-parts":[["2025",4,9]]},"issued":{"date-parts":[["2023",12]]}}}],"schema":"https://github.com/citation-style-language/schema/raw/master/csl-citation.json"} </w:instrText>
      </w:r>
      <w:r w:rsidR="00D24A7F" w:rsidRPr="00B47D2A">
        <w:fldChar w:fldCharType="separate"/>
      </w:r>
      <w:r w:rsidR="00875B75">
        <w:t>(Haist &amp; Jernigan, 2023)</w:t>
      </w:r>
      <w:r w:rsidR="00D24A7F" w:rsidRPr="00B47D2A">
        <w:fldChar w:fldCharType="end"/>
      </w:r>
      <w:r w:rsidR="00A01D23" w:rsidRPr="00A01D23">
        <w:t xml:space="preserve">. </w:t>
      </w:r>
      <w:r w:rsidR="0017565C" w:rsidRPr="00B47D2A">
        <w:t xml:space="preserve">To ensure consistency in data </w:t>
      </w:r>
      <w:r w:rsidR="0017565C">
        <w:t>analysis</w:t>
      </w:r>
      <w:r w:rsidR="0017565C" w:rsidRPr="00B47D2A">
        <w:t xml:space="preserve">, </w:t>
      </w:r>
      <w:r w:rsidR="0017565C">
        <w:t>this thesis utilizes only</w:t>
      </w:r>
      <w:r w:rsidR="0017565C" w:rsidRPr="00B47D2A">
        <w:t xml:space="preserve"> the year two follow-up time point, as it provided the most comprehensive available </w:t>
      </w:r>
      <w:r w:rsidR="0017565C">
        <w:t xml:space="preserve">data </w:t>
      </w:r>
      <w:r w:rsidR="0017565C" w:rsidRPr="00B47D2A">
        <w:t>across all</w:t>
      </w:r>
      <w:r w:rsidR="0017565C">
        <w:t xml:space="preserve"> key</w:t>
      </w:r>
      <w:r w:rsidR="0017565C" w:rsidRPr="00B47D2A">
        <w:t xml:space="preserve"> variables of interest, including</w:t>
      </w:r>
      <w:r w:rsidR="0017565C">
        <w:t xml:space="preserve">, neuroimaging </w:t>
      </w:r>
      <w:r w:rsidR="0017565C" w:rsidRPr="00B47D2A">
        <w:t>data and questionnaire responses.</w:t>
      </w:r>
      <w:r w:rsidR="0017565C">
        <w:rPr>
          <w:color w:val="000000" w:themeColor="text1"/>
        </w:rPr>
        <w:t xml:space="preserve"> </w:t>
      </w:r>
    </w:p>
    <w:p w14:paraId="37FF88FB" w14:textId="21BDDF39" w:rsidR="00E10DB4" w:rsidRPr="00D2005B" w:rsidRDefault="00EF326E" w:rsidP="00A01D23">
      <w:r>
        <w:rPr>
          <w:color w:val="92D050"/>
        </w:rPr>
        <w:t xml:space="preserve">REK stuff hereeeee </w:t>
      </w:r>
    </w:p>
    <w:p w14:paraId="24D24139" w14:textId="77777777" w:rsidR="009520BB" w:rsidRDefault="009520BB" w:rsidP="009520BB">
      <w:pPr>
        <w:pStyle w:val="Style3"/>
      </w:pPr>
      <w:bookmarkStart w:id="61" w:name="_Toc194515206"/>
      <w:bookmarkStart w:id="62" w:name="_Toc195192996"/>
      <w:r w:rsidRPr="00ED3E68">
        <w:t>Structural</w:t>
      </w:r>
      <w:r>
        <w:t xml:space="preserve"> MRI</w:t>
      </w:r>
      <w:bookmarkEnd w:id="61"/>
      <w:bookmarkEnd w:id="62"/>
    </w:p>
    <w:p w14:paraId="1E661DB6" w14:textId="14F51AF0" w:rsidR="00EF326E" w:rsidRDefault="003101B3" w:rsidP="00EF326E">
      <w:pPr>
        <w:rPr>
          <w:rStyle w:val="apple-converted-space"/>
          <w:rFonts w:ascii="-webkit-standard" w:eastAsiaTheme="majorEastAsia" w:hAnsi="-webkit-standard"/>
          <w:color w:val="000000"/>
          <w:sz w:val="27"/>
          <w:szCs w:val="27"/>
        </w:rPr>
      </w:pPr>
      <w:r>
        <w:t xml:space="preserve">The </w:t>
      </w:r>
      <w:r w:rsidR="00587B7E" w:rsidRPr="00587B7E">
        <w:t>ABCD</w:t>
      </w:r>
      <w:r w:rsidR="0017565C">
        <w:t xml:space="preserve"> </w:t>
      </w:r>
      <w:r>
        <w:t xml:space="preserve">study collects MRI data from three different scanner platforms located </w:t>
      </w:r>
      <w:r w:rsidRPr="00587B7E">
        <w:t xml:space="preserve">at 21 </w:t>
      </w:r>
      <w:r>
        <w:t>collection sites across the US</w:t>
      </w:r>
      <w:r>
        <w:rPr>
          <w:rFonts w:eastAsiaTheme="majorEastAsia"/>
        </w:rPr>
        <w:t xml:space="preserve">: </w:t>
      </w:r>
      <w:r w:rsidR="0017038A" w:rsidRPr="00587B7E">
        <w:t>Siemens Prisma, General Electric 750, and Philips scanners</w:t>
      </w:r>
      <w:r w:rsidR="0017565C">
        <w:t xml:space="preserve"> </w:t>
      </w:r>
      <w:r w:rsidR="00587B7E" w:rsidRPr="00587B7E">
        <w:fldChar w:fldCharType="begin"/>
      </w:r>
      <w:r w:rsidR="00587B7E" w:rsidRPr="00587B7E">
        <w:instrText xml:space="preserve"> ADDIN ZOTERO_ITEM CSL_CITATION {"citationID":"QVcbd9WT","properties":{"formattedCitation":"(Casey et al., 2018)","plainCitation":"(Casey et al., 2018)","noteIndex":0},"citationItems":[{"id":4328,"uris":["http://zotero.org/users/13126831/items/HG85F43Q"],"itemData":{"id":4328,"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container-title":"Developmental Cognitive Neuroscience","DOI":"10.1016/j.dcn.2018.03.001","ISSN":"1878-9307","journalAbbreviation":"Dev Cogn Neurosci","language":"eng","note":"PMID: 29567376\nPMCID: PMC5999559","page":"43-54","source":"PubMed","title":"The Adolescent Brain Cognitive Development (ABCD) study: Imaging acquisition across 21 sites","title-short":"The Adolescent Brain Cognitive Development (ABCD) study","volume":"32","author":[{"family":"Casey","given":""},{"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 F."},{"family":"Rosenberg","given":"Monica"},{"family":"Earl","given":"Eric"},{"family":"Bartsch","given":"Hauke"},{"family":"Watts","given":"Richard"},{"family":"Polimeni","given":"Jonathan R."},{"family":"Kuperman","given":"Joshua M."},{"family":"Fair","given":"Damien A."},{"family":"Dale","given":"Anders M."},{"literal":"ABCD Imaging Acquisition Workgroup"}],"issued":{"date-parts":[["2018",8]]}}}],"schema":"https://github.com/citation-style-language/schema/raw/master/csl-citation.json"} </w:instrText>
      </w:r>
      <w:r w:rsidR="00587B7E" w:rsidRPr="00587B7E">
        <w:fldChar w:fldCharType="separate"/>
      </w:r>
      <w:r w:rsidR="00875B75">
        <w:t>(Casey et al., 2018)</w:t>
      </w:r>
      <w:r w:rsidR="00587B7E" w:rsidRPr="00587B7E">
        <w:fldChar w:fldCharType="end"/>
      </w:r>
      <w:r w:rsidR="00587B7E" w:rsidRPr="00587B7E">
        <w:t>.</w:t>
      </w:r>
      <w:r w:rsidR="00587B7E" w:rsidRPr="00587B7E">
        <w:rPr>
          <w:rFonts w:eastAsiaTheme="majorEastAsia"/>
        </w:rPr>
        <w:t xml:space="preserve"> </w:t>
      </w:r>
      <w:r w:rsidR="00587B7E" w:rsidRPr="00587B7E">
        <w:t>T1-weighted</w:t>
      </w:r>
      <w:r w:rsidR="00671342">
        <w:t xml:space="preserve"> (T1w)</w:t>
      </w:r>
      <w:r w:rsidR="00587B7E" w:rsidRPr="00587B7E">
        <w:t xml:space="preserve"> images</w:t>
      </w:r>
      <w:r>
        <w:t xml:space="preserve">are </w:t>
      </w:r>
      <w:r w:rsidR="00587B7E" w:rsidRPr="00587B7E">
        <w:t>acquired using a 3D T1</w:t>
      </w:r>
      <w:r w:rsidR="00671342">
        <w:t>w</w:t>
      </w:r>
      <w:r w:rsidR="00587B7E" w:rsidRPr="00587B7E">
        <w:t xml:space="preserve"> inversion-prepared RF-spoiled gradient echo sequence with 1 mm isotropic resolution</w:t>
      </w:r>
      <w:r w:rsidR="00587B7E">
        <w:t xml:space="preserve"> </w:t>
      </w:r>
      <w:r w:rsidR="00587B7E">
        <w:fldChar w:fldCharType="begin"/>
      </w:r>
      <w:r w:rsidR="009B6655">
        <w:instrText xml:space="preserve"> ADDIN ZOTERO_ITEM CSL_CITATION {"citationID":"4YOeHfQy","properties":{"formattedCitation":"(Casey et al., 2018)","plainCitation":"(Casey et al., 2018)","noteIndex":0},"citationItems":[{"id":4328,"uris":["http://zotero.org/users/13126831/items/HG85F43Q"],"itemData":{"id":4328,"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container-title":"Developmental Cognitive Neuroscience","DOI":"10.1016/j.dcn.2018.03.001","ISSN":"1878-9307","journalAbbreviation":"Dev Cogn Neurosci","language":"eng","note":"PMID: 29567376\nPMCID: PMC5999559","page":"43-54","source":"PubMed","title":"The Adolescent Brain Cognitive Development (ABCD) study: Imaging acquisition across 21 sites","title-short":"The Adolescent Brain Cognitive Development (ABCD) study","volume":"32","author":[{"family":"Casey","given":""},{"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 F."},{"family":"Rosenberg","given":"Monica"},{"family":"Earl","given":"Eric"},{"family":"Bartsch","given":"Hauke"},{"family":"Watts","given":"Richard"},{"family":"Polimeni","given":"Jonathan R."},{"family":"Kuperman","given":"Joshua M."},{"family":"Fair","given":"Damien A."},{"family":"Dale","given":"Anders M."},{"literal":"ABCD Imaging Acquisition Workgroup"}],"issued":{"date-parts":[["2018",8]]}}}],"schema":"https://github.com/citation-style-language/schema/raw/master/csl-citation.json"} </w:instrText>
      </w:r>
      <w:r w:rsidR="00587B7E">
        <w:fldChar w:fldCharType="separate"/>
      </w:r>
      <w:r w:rsidR="00875B75">
        <w:rPr>
          <w:noProof/>
        </w:rPr>
        <w:t>(Casey et al., 2018)</w:t>
      </w:r>
      <w:r w:rsidR="00587B7E">
        <w:fldChar w:fldCharType="end"/>
      </w:r>
      <w:r w:rsidR="00587B7E">
        <w:rPr>
          <w:color w:val="4C94D8" w:themeColor="text2" w:themeTint="80"/>
        </w:rPr>
        <w:t xml:space="preserve">. </w:t>
      </w:r>
      <w:r w:rsidR="00587B7E" w:rsidRPr="00587B7E">
        <w:t xml:space="preserve">Prospective motion correction </w:t>
      </w:r>
      <w:r w:rsidR="0017565C">
        <w:t>is</w:t>
      </w:r>
      <w:r w:rsidR="00587B7E" w:rsidRPr="00587B7E">
        <w:t xml:space="preserve"> applied when available (currently only on Siemens and GE scanners;</w:t>
      </w:r>
      <w:r w:rsidR="00433338">
        <w:t xml:space="preserve"> </w:t>
      </w:r>
      <w:r w:rsidR="00433338" w:rsidRPr="00433338">
        <w:rPr>
          <w:color w:val="000000" w:themeColor="text1"/>
        </w:rPr>
        <w:fldChar w:fldCharType="begin"/>
      </w:r>
      <w:r w:rsidR="00433338" w:rsidRPr="00433338">
        <w:rPr>
          <w:color w:val="000000" w:themeColor="text1"/>
        </w:rPr>
        <w:instrText xml:space="preserve"> ADDIN ZOTERO_ITEM CSL_CITATION {"citationID":"i2O93t58","properties":{"formattedCitation":"(Tisdall et al., 2012; White et al., 2010)","plainCitation":"(Tisdall et al., 2012; White et al., 2010)","noteIndex":0},"citationItems":[{"id":4402,"uris":["http://zotero.org/users/13126831/items/P39INWKA"],"itemData":{"id":4402,"type":"article-journal","abstract":"We introduce a novel method of prospectively compensating for subject motion in neuroanatomical imaging. Short three‐dimensional echo‐planar imaging volumetric navigators are embedded in a long three‐dimensional sequence, and the resulting image volumes are registered to provide an estimate of the subject's location in the scanner at a cost of less than 500 ms, </w:instrText>
      </w:r>
      <w:r w:rsidR="00433338" w:rsidRPr="00433338">
        <w:rPr>
          <w:rFonts w:ascii="Cambria Math" w:hAnsi="Cambria Math" w:cs="Cambria Math"/>
          <w:color w:val="000000" w:themeColor="text1"/>
        </w:rPr>
        <w:instrText>∼</w:instrText>
      </w:r>
      <w:r w:rsidR="00433338" w:rsidRPr="00433338">
        <w:rPr>
          <w:color w:val="000000" w:themeColor="text1"/>
        </w:rPr>
        <w:instrText xml:space="preserve"> 1% change in contrast, and </w:instrText>
      </w:r>
      <w:r w:rsidR="00433338" w:rsidRPr="00433338">
        <w:rPr>
          <w:rFonts w:ascii="Cambria Math" w:hAnsi="Cambria Math" w:cs="Cambria Math"/>
          <w:color w:val="000000" w:themeColor="text1"/>
        </w:rPr>
        <w:instrText>∼</w:instrText>
      </w:r>
      <w:r w:rsidR="00433338" w:rsidRPr="00433338">
        <w:rPr>
          <w:color w:val="000000" w:themeColor="text1"/>
        </w:rPr>
        <w:instrText>3% change in intensity. This time fits well into the existing gaps in sequences routinely used for neuroimaging, thus giving a motion‐corrected sequence with no extra time required. We also demonstrate motion‐driven selective reacquisition of k‐space to further compensate for subject motion. We perform multiple validation experiments to evaluate accuracy, navigator impact on tissue intensity/contrast, and the improvement in final output. The complete system operates without adding additional hardware to the scanner and requires no external calibration, making it suitable for high‐throughput environments. Magn Reson Med, 2012. © 2011 Wiley Periodicals, Inc.","container-title":"Magnetic Resonance Medicine","DOI":"10.1002/mrm.23228","ISSN":"0740-3194","issue":"2","journalAbbreviation":"MAGN RESON MED","note":"publisher-place: Hoboken\npublisher: Hoboken: Wiley Subscription Services, Inc., A Wiley Company","page":"389-399","title":"Volumetric navigators for prospective motion correction and selective reacquisition in neuroanatomical MRI","volume":"68","author":[{"family":"Tisdall","given":"M. Dylan"},{"family":"Hess","given":"Aaron T."},{"family":"Reuter","given":"Martin"},{"family":"Meintjes","given":"Ernesta M."},{"family":"Fischl","given":"Bruce"},{"family":"Kouwe","given":"André J. W.","non-dropping-particle":"van der"}],"issued":{"date-parts":[["2012"]]}},"label":"page"},{"id":4403,"uris":["http://zotero.org/users/13126831/items/HM9K59S3"],"itemData":{"id":4403,"type":"article-journal","abstract":"Artifacts caused by patient motion during scanning remain a serious problem in most MRI applications. The prospective motion correction technique attempts to address this problem at its source by keeping the measurement coordinate system fixed with respect to the patient throughout the entire scan process. In this study, a new image‐based approach for prospective motion correction is described, which utilizes three orthogonal two‐dimensional spiral navigator acquisitions, along with a flexible image‐based tracking method based on the extended Kalman filter algorithm for online motion measurement. The spiral navigator/extended Kalman filter framework offers the advantages of image‐domain tracking within patient‐specific regions‐of‐interest and reduced sensitivity to off‐resonance‐induced corruption of rigid‐body motion estimates. The performance of the method was tested using offline computer si</w:instrText>
      </w:r>
      <w:r w:rsidR="00433338" w:rsidRPr="00005035">
        <w:rPr>
          <w:color w:val="000000" w:themeColor="text1"/>
        </w:rPr>
        <w:instrText>mulations and online in vivo head m</w:instrText>
      </w:r>
      <w:r w:rsidR="00433338" w:rsidRPr="00433338">
        <w:rPr>
          <w:color w:val="000000" w:themeColor="text1"/>
        </w:rPr>
        <w:instrText xml:space="preserve">otion experiments. In vivo validation results covering a broad range of staged head motions indicate a steady‐state error of less than 10% of the motion magnitude, even for large compound motions that included rotations over 15 deg. A preliminary in vivo application in three‐dimensional inversion recovery spoiled gradient echo (IR‐SPGR) and three‐dimensional fast spin echo (FSE) sequences demonstrates the effectiveness of the spiral navigator/extended Kalman filter framework for correcting three‐dimensional rigid‐body head motion artifacts prospectively in high‐resolution three‐dimensional MRI scans. Magn Reson Med, 2010. © 2009 Wiley‐Liss, Inc.","container-title":"Magn. Reson. Med","DOI":"10.1002/mrm.22176","ISSN":"0740-3194","issue":"1","journalAbbreviation":"MAGN RESON MED","note":"publisher-place: Hoboken\npublisher: Hoboken: Wiley Subscription Services, Inc., A Wiley Company","page":"91-105","title":"PROMO: Real-time prospective motion correction in MRI using image-based tracking","volume":"63","author":[{"family":"White","given":"Nathan"},{"family":"Roddey","given":"Cooper"},{"family":"Shankaranarayanan","given":"Ajit"},{"family":"Han","given":"Eric"},{"family":"Rettmann","given":"Dan"},{"family":"Santos","given":"Juan"},{"family":"Kuperman","given":"Josh"},{"family":"Dale","given":"Anders"}],"issued":{"date-parts":[["2010"]]}},"label":"page"}],"schema":"https://github.com/citation-style-language/schema/raw/master/csl-citation.json"} </w:instrText>
      </w:r>
      <w:r w:rsidR="00433338" w:rsidRPr="00433338">
        <w:rPr>
          <w:color w:val="000000" w:themeColor="text1"/>
        </w:rPr>
        <w:fldChar w:fldCharType="separate"/>
      </w:r>
      <w:r w:rsidR="00875B75">
        <w:rPr>
          <w:noProof/>
          <w:color w:val="000000" w:themeColor="text1"/>
        </w:rPr>
        <w:t>(Tisdall et al., 2012; White et al., 2010)</w:t>
      </w:r>
      <w:r w:rsidR="00433338" w:rsidRPr="00433338">
        <w:rPr>
          <w:color w:val="000000" w:themeColor="text1"/>
        </w:rPr>
        <w:fldChar w:fldCharType="end"/>
      </w:r>
      <w:r w:rsidR="00433338">
        <w:rPr>
          <w:color w:val="000000" w:themeColor="text1"/>
        </w:rPr>
        <w:t>)</w:t>
      </w:r>
      <w:r w:rsidR="00433338" w:rsidRPr="00433338">
        <w:rPr>
          <w:color w:val="000000" w:themeColor="text1"/>
        </w:rPr>
        <w:t>.</w:t>
      </w:r>
      <w:r w:rsidR="00587B7E" w:rsidRPr="00433338">
        <w:rPr>
          <w:color w:val="000000" w:themeColor="text1"/>
        </w:rPr>
        <w:t xml:space="preserve"> </w:t>
      </w:r>
      <w:r w:rsidR="0017038A" w:rsidRPr="00433338">
        <w:rPr>
          <w:color w:val="000000" w:themeColor="text1"/>
        </w:rPr>
        <w:t>T</w:t>
      </w:r>
      <w:r w:rsidR="00587B7E" w:rsidRPr="00433338">
        <w:rPr>
          <w:color w:val="000000" w:themeColor="text1"/>
        </w:rPr>
        <w:t>he</w:t>
      </w:r>
      <w:r>
        <w:rPr>
          <w:color w:val="000000" w:themeColor="text1"/>
        </w:rPr>
        <w:t xml:space="preserve"> acquisition parameters across scanner platforms are displayed in Table X.</w:t>
      </w:r>
    </w:p>
    <w:p w14:paraId="634C6922" w14:textId="3F020992" w:rsidR="00E70282" w:rsidRPr="0026398E" w:rsidRDefault="00E70282" w:rsidP="0026398E">
      <w:pPr>
        <w:rPr>
          <w:rFonts w:eastAsiaTheme="majorEastAsia"/>
        </w:rPr>
      </w:pPr>
      <w:r w:rsidRPr="004D5907">
        <w:t xml:space="preserve">The ABCD MRI acquisition protocol utilizes high-density phased array head coils, which can lead to significant variations in image intensity. Additionally, head motion poses a considerable challenge, particularly </w:t>
      </w:r>
      <w:r>
        <w:t>for a</w:t>
      </w:r>
      <w:r w:rsidRPr="004D5907">
        <w:t xml:space="preserve"> pediatric </w:t>
      </w:r>
      <w:r>
        <w:t>population</w:t>
      </w:r>
      <w:r w:rsidRPr="004D5907">
        <w:t xml:space="preserve">, as it can degrade image quality and distort the </w:t>
      </w:r>
      <w:r w:rsidRPr="004D5907">
        <w:lastRenderedPageBreak/>
        <w:t>resulting metrics</w:t>
      </w:r>
      <w:r w:rsidR="008C4F07">
        <w:t xml:space="preserve"> </w:t>
      </w:r>
      <w:r w:rsidR="008C4F07">
        <w:fldChar w:fldCharType="begin"/>
      </w:r>
      <w:r w:rsidR="008C4F07">
        <w:instrText xml:space="preserve"> ADDIN ZOTERO_ITEM CSL_CITATION {"citationID":"njRJpouk","properties":{"formattedCitation":"(Reuter et al., 2015; Satterthwaite et al., 2012)","plainCitation":"(Reuter et al., 2015; Satterthwaite et al., 2012)","noteIndex":0},"citationItems":[{"id":4406,"uris":["http://zotero.org/users/13126831/items/XAAIV3UR"],"itemData":{"id":4406,"type":"article-journal","abstract":"Imaging biomarkers derived from magnetic resonance imaging (MRI) data are used to quantify normal development, disease, and the effects of disease-modifying therapies. However, motion during image acquisition introduces image artifacts that, in turn, affect derived markers. A systematic effect can be problematic since factors of interest like age, disease, and treatment are often correlated with both a structural change and the amount of head motion in the scanner, confounding the ability to distinguish biology from artifact. Here we evaluate the effect of head motion during image acquisition on morphometric estimates of structures in the human brain using several popular image analysis software packages (FreeSurfer 5.3, VBM8 SPM, and FSL Siena 5.0.7). Within-session repeated T1-weighted MRIs were collected on 12 healthy volunteers while performing different motion tasks, including two still scans. We show that volume and thickness estimates of the cortical gray matter are biased by head motion with an average apparent volume loss of roughly 0.7%/mm/min of subject motion. Effects vary across regions and remain significant after excluding scans that fail a rigorous quality check. In view of these results, the interpretation of reported morphometric effects of movement disorders or other conditions with increased motion tendency may need to be revisited: effects may be overestimated when not controlling for head motion. Furthermore, drug studies with hypnotic, sedative, tranquilizing, or neuromuscular-blocking substances may contain spurious \"effects\" of reduced atrophy or brain growth simply because they affect motion distinct from true effects of the disease or therapeutic process.","container-title":"Neuroimage","DOI":"10.1016/j.neuroimage.2014.12.006","ISSN":"1053-8119","journalAbbreviation":"NEUROIMAGE","note":"publisher-place: SAN DIEGO\npublisher: SAN DIEGO: Elsevier","page":"107-115","title":"Head motion during MRI acquisition reduces gray matter volume and thickness estimates","volume":"107","author":[{"family":"Reuter","given":"Martin"},{"family":"Tisdall","given":"M. Dylan"},{"family":"Qureshi","given":"Abid"},{"family":"Buckner","given":"Randy L."},{"family":"Kouwe","given":"Andre J. W.","non-dropping-particle":"van der"},{"family":"Fischl","given":"Bruce"}],"issued":{"date-parts":[["2015"]]}},"label":"page"},{"id":4407,"uris":["http://zotero.org/users/13126831/items/74USG7QA"],"itemData":{"id":4407,"type":"article-journal","abstract":"It has recently been reported (Van Dijk et al., 2011) that in-scanner head motion can have a substantial impact on MRI measurements of resting-state functional connectivity. This finding may be of particular relevance for studies of neurodevelopment in youth, confounding analyses to the extent that motion and subject age are related. Furthermore, while Van Dijk et al. demonstrated the effect of motion on seed-based connectivity analyses, it is not known how motion impacts other common measures of connectivity. Here we expand on the findings of Van Dijk et al. by examining the effect of motion on multiple types of resting-state connectivity analyses in a large sample of children and adolescents (n=456). Following replication of the effect of motion on seed-based analyses, we examine the influence of motion on graphical measures of network modularity, dual-regression of independent component analysis, as well as the amplitude and fractional amplitude of low frequency fluctuation. In the entire sample, subject age was highly related to motion. Using a subsample where age and motion were unrelated, we demonstrate that motion has marked effects on </w:instrText>
      </w:r>
      <w:r w:rsidR="008C4F07" w:rsidRPr="00005035">
        <w:instrText>connectivity in every analysis examined. W</w:instrText>
      </w:r>
      <w:r w:rsidR="008C4F07" w:rsidRPr="008C4F07">
        <w:instrText xml:space="preserve">hile subject age was associated with increased within-network connectivity even when motion was accounted for, controlling for motion substantially attenuated the strength of this relationship. The results demonstrate the pervasive influence of motion on multiple types functional connectivity analysis, and underline the importance of accounting for motion in studies of neurodevelopment.\n► In children and adolescents, motion and age are highly related. ► Motion impacts multiple common measures of functional connectivity. ► Failure to account for motion may inflate estimates of the effect of age.","container-title":"Neuroimage","DOI":"10.1016/j.neuroimage.2011.12.063","ISSN":"1053-8119","issue":"1","journalAbbreviation":"NEUROIMAGE","note":"publisher-place: SAN DIEGO\npublisher: SAN DIEGO: Elsevier Inc","page":"623-632","title":"Impact of in-scanner head motion on multiple measures of functional connectivity: Relevance for studies of neurodevelopment in youth","volume":"60","author":[{"family":"Satterthwaite","given":"Theodore D."},{"family":"Wolf","given":"Daniel H."},{"family":"Loughead","given":"James"},{"family":"Ruparel","given":"Kosha"},{"family":"Elliott","given":"Mark A."},{"family":"Hakonarson","given":"Hakon"},{"family":"Gur","given":"Ruben C."},{"family":"Gur","given":"Raquel E."}],"issued":{"date-parts":[["2012"]]}},"label":"page"}],"schema":"https://github.com/citation-style-language/schema/raw/master/csl-citation.json"} </w:instrText>
      </w:r>
      <w:r w:rsidR="008C4F07">
        <w:fldChar w:fldCharType="separate"/>
      </w:r>
      <w:r w:rsidR="00875B75">
        <w:rPr>
          <w:noProof/>
        </w:rPr>
        <w:t>(Reuter et al., 2015; Satterthwaite et al., 2012)</w:t>
      </w:r>
      <w:r w:rsidR="008C4F07">
        <w:fldChar w:fldCharType="end"/>
      </w:r>
      <w:r w:rsidRPr="008C4F07">
        <w:t>.</w:t>
      </w:r>
      <w:r w:rsidR="008C4F07">
        <w:t xml:space="preserve"> </w:t>
      </w:r>
      <w:r w:rsidR="003E6209" w:rsidRPr="003E6209">
        <w:t xml:space="preserve">Therefore, although prospective motion correction techniques are implemented to mitigate the effects of motion in structural MRI scans, excessive head movement can still introduce substantial artefacts, hindering accurate brain segmentation </w:t>
      </w:r>
      <w:r w:rsidR="008C4F07">
        <w:fldChar w:fldCharType="begin"/>
      </w:r>
      <w:r w:rsidR="008C4F07">
        <w:instrText xml:space="preserve"> ADDIN ZOTERO_ITEM CSL_CITATION {"citationID":"1JYRleZh","properties":{"formattedCitation":"(Tisdall et al., 2016)","plainCitation":"(Tisdall et al., 2016)","noteIndex":0},"citationItems":[{"id":4408,"uris":["http://zotero.org/users/13126831/items/H9PA2PTH"],"itemData":{"id":4408,"type":"article-journal","abstract":"Recent work has demonstrated that subject motion produces systematic biases in the metrics computed by widely used morphometry software packages, even when the motion is too small to produce noticeable image artifacts. In the common situation where the control population exhibits different behaviors in the scanner when compared to the experimental population, these systematic measurement biases may produce significant confounds for between-group analyses, leading to erroneous conclusions about group differences. While previous work has shown that prospective motion correction can improve perceived image quality, here we demonstrate that, in healthy subjects performing a variety of directed motions, the use of the volumetric navigator (vNav) prospective motion correction system significantly reduces the motion-induced bias and variance in morphometry.\n•Motion correction with volumetric navigators (vNavs) reduces motion-induced biases in gray matter and brain volume estimates.•Additionally, motion correction with vNavs reduces variance in morphometry measures due to subject motion.•Our methods can be used to evaluate the impact of motion on studies with different MRI scanner equipment or pulse sequences.","container-title":"Neuroimage","DOI":"10.1016/j.neuroimage.2015.11.054","ISSN":"1053-8119","journalAbbreviation":"NEUROIMAGE","note":"publisher-place: SAN DIEGO\npublisher: SAN DIEGO: Elsevier Inc","page":"11-22","title":"Prospective motion correction with volumetric navigators (vNavs) reduces the bias and variance in brain morphometry induced by subject motion","volume":"127","author":[{"family":"Tisdall","given":"M. Dylan"},{"family":"Reuter","given":"Martin"},{"family":"Qureshi","given":"Abid"},{"family":"Buckner","given":"Randy L."},{"family":"Fischl","given":"Bruce"},{"family":"Kouwe","given":"André J.W.","non-dropping-particle":"van der"}],"issued":{"date-parts":[["2016"]]}}}],"schema":"https://github.com/citation-style-language/schema/raw/master/csl-citation.json"} </w:instrText>
      </w:r>
      <w:r w:rsidR="008C4F07">
        <w:fldChar w:fldCharType="separate"/>
      </w:r>
      <w:r w:rsidR="00875B75">
        <w:rPr>
          <w:noProof/>
        </w:rPr>
        <w:t>(Tisdall et al., 2016)</w:t>
      </w:r>
      <w:r w:rsidR="008C4F07">
        <w:fldChar w:fldCharType="end"/>
      </w:r>
      <w:r w:rsidRPr="004D5907">
        <w:t>.</w:t>
      </w:r>
      <w:r w:rsidRPr="005A6BD5">
        <w:rPr>
          <w:color w:val="215E99" w:themeColor="text2" w:themeTint="BF"/>
        </w:rPr>
        <w:t xml:space="preserve"> </w:t>
      </w:r>
      <w:r w:rsidRPr="008E0221">
        <w:t xml:space="preserve">If these discrepancies are not adequately </w:t>
      </w:r>
      <w:r w:rsidR="009576C8" w:rsidRPr="008E0221">
        <w:t>addressed,</w:t>
      </w:r>
      <w:r w:rsidRPr="008E0221">
        <w:t xml:space="preserve"> they may lead to inaccuracies in cortical surface </w:t>
      </w:r>
      <w:r w:rsidRPr="0026398E">
        <w:t xml:space="preserve">reconstruction and brain segmentation (ref). </w:t>
      </w:r>
    </w:p>
    <w:p w14:paraId="24F24B44" w14:textId="139410C3" w:rsidR="00EF326E" w:rsidRPr="00B31C64" w:rsidRDefault="0026398E" w:rsidP="0026398E">
      <w:pPr>
        <w:ind w:firstLine="720"/>
      </w:pPr>
      <w:r w:rsidRPr="0026398E">
        <w:t>Due to the potential artifacts in MRI images, T1</w:t>
      </w:r>
      <w:r>
        <w:t xml:space="preserve">w </w:t>
      </w:r>
      <w:r w:rsidR="00192EBD" w:rsidRPr="0026398E">
        <w:t>quality control</w:t>
      </w:r>
      <w:r w:rsidR="00192EBD">
        <w:t xml:space="preserve"> during</w:t>
      </w:r>
      <w:r>
        <w:t xml:space="preserve"> the</w:t>
      </w:r>
      <w:r w:rsidR="00192EBD">
        <w:t xml:space="preserve"> MRI acquisition inclu</w:t>
      </w:r>
      <w:r w:rsidR="00EF326E">
        <w:t>des</w:t>
      </w:r>
      <w:r w:rsidR="007F4EE8">
        <w:t xml:space="preserve"> three checks. Firstly, (1)</w:t>
      </w:r>
      <w:r w:rsidR="00192EBD">
        <w:t xml:space="preserve"> </w:t>
      </w:r>
      <w:r w:rsidR="007F4EE8">
        <w:t>a</w:t>
      </w:r>
      <w:r w:rsidR="009B6655" w:rsidRPr="009B6655">
        <w:t>utomated checks for protocol compliance assess the completeness of the imaging series and ensure that they meet the specified parameters</w:t>
      </w:r>
      <w:r w:rsidR="003E6209">
        <w:t>; t</w:t>
      </w:r>
      <w:r w:rsidR="009B6655">
        <w:t>hese</w:t>
      </w:r>
      <w:r w:rsidR="009B6655" w:rsidRPr="009B6655">
        <w:t xml:space="preserve"> criteria include verifying whether key imaging characteristics such as voxel size and repetition time align with the expected values for each scanner. </w:t>
      </w:r>
      <w:r w:rsidR="00192EBD">
        <w:t xml:space="preserve">(2) </w:t>
      </w:r>
      <w:r w:rsidR="009B6655" w:rsidRPr="009B6655">
        <w:t>Automated quality control procedures involve calculating signal-to-noise ratio and head motion statistics.</w:t>
      </w:r>
      <w:r w:rsidR="0017038A">
        <w:t xml:space="preserve"> </w:t>
      </w:r>
      <w:r w:rsidR="003E6209" w:rsidRPr="003E6209">
        <w:t xml:space="preserve">Lastly, this is complemented by (3) a manual quality control process where trained technicians visually assess image quality, identifying and flagging significant artefacts. </w:t>
      </w:r>
      <w:r w:rsidR="0017038A" w:rsidRPr="009B6655">
        <w:t>Series that fail to meet quality standards are excluded from further processing and analysis, and reviewers are required to document observable art</w:t>
      </w:r>
      <w:r w:rsidR="003E6209">
        <w:t>e</w:t>
      </w:r>
      <w:r w:rsidR="0017038A" w:rsidRPr="009B6655">
        <w:t xml:space="preserve">facts using </w:t>
      </w:r>
      <w:r w:rsidR="0017038A" w:rsidRPr="004D5907">
        <w:t xml:space="preserve">standardized notations. </w:t>
      </w:r>
    </w:p>
    <w:p w14:paraId="4ECF5A6F" w14:textId="1F7A12D9" w:rsidR="00671342" w:rsidRPr="00671342" w:rsidRDefault="009B6655" w:rsidP="00C8375F">
      <w:pPr>
        <w:pStyle w:val="Style4"/>
      </w:pPr>
      <w:bookmarkStart w:id="63" w:name="_Toc195192997"/>
      <w:r>
        <w:t>Preprocessing sMRI</w:t>
      </w:r>
      <w:bookmarkEnd w:id="63"/>
      <w:r>
        <w:t xml:space="preserve"> </w:t>
      </w:r>
    </w:p>
    <w:p w14:paraId="5497E986" w14:textId="3DDFCC8C" w:rsidR="00A25EEE" w:rsidRDefault="00A25EEE" w:rsidP="00A25EEE">
      <w:r w:rsidRPr="00AA1DF8">
        <w:t xml:space="preserve">The image </w:t>
      </w:r>
      <w:r w:rsidR="008C4F07">
        <w:t>processing</w:t>
      </w:r>
      <w:r w:rsidRPr="00AA1DF8">
        <w:t xml:space="preserve"> pipeline, as depicted in Figure X, involves several systematic steps to ensure the accuracy and </w:t>
      </w:r>
      <w:r w:rsidR="0026398E">
        <w:t>reliability</w:t>
      </w:r>
      <w:r w:rsidRPr="00AA1DF8">
        <w:t xml:space="preserve"> of the MRI data. </w:t>
      </w:r>
      <w:r>
        <w:t xml:space="preserve">The preprocessing steps recommended by ABCD </w:t>
      </w:r>
      <w:r w:rsidR="008C4F07">
        <w:t xml:space="preserve">include </w:t>
      </w:r>
      <w:r>
        <w:t>(1)</w:t>
      </w:r>
      <w:r w:rsidRPr="00AA1DF8">
        <w:rPr>
          <w:rFonts w:eastAsiaTheme="majorEastAsia"/>
        </w:rPr>
        <w:t> Correction for Gradient Nonlinearity Distortions</w:t>
      </w:r>
      <w:r w:rsidRPr="00AA1DF8">
        <w:t xml:space="preserve">, which addresses distortions in the MRI images introduced by the scanner's gradient system </w:t>
      </w:r>
      <w:r w:rsidRPr="008C4F07">
        <w:rPr>
          <w:rFonts w:eastAsiaTheme="majorEastAsia"/>
          <w:color w:val="000000" w:themeColor="text1"/>
        </w:rPr>
        <w:fldChar w:fldCharType="begin"/>
      </w:r>
      <w:r w:rsidRPr="008C4F07">
        <w:rPr>
          <w:rFonts w:eastAsiaTheme="majorEastAsia"/>
          <w:color w:val="000000" w:themeColor="text1"/>
        </w:rPr>
        <w:instrText xml:space="preserve"> ADDIN ZOTERO_ITEM CSL_CITATION {"citationID":"sUBrOX8A","properties":{"formattedCitation":"(Jovicich et al., 2006; Wald et al., 2001)","plainCitation":"(Jovicich et al., 2006; Wald et al., 2001)","noteIndex":0},"citationItems":[{"id":3684,"uris":["http://zotero.org/users/13126831/items/7VQP9AD7"],"itemData":{"id":3684,"type":"article-journal","abstract":"Longitudinal and multi-site clinical studies create the imperative to characterize and correct technological sources of variance that limit image reproducibility in high-resolution structural MRI studies, thus facilitating precise, quantitative, platform-independent, multi-site evaluation. In this work, we investigated the effects that imaging gradient non-linearity have on reproducibility of multi-site human MRI. We applied an image distortion correction method based on spherical harmonics description of the gradients and verified the accuracy of the method using phantom data. The correction method was then applied to the brain image data from a group of subjects scanned twice at multiple sites having different 1.5 T platforms. Within-site and across-site variability of the image data was assessed by evaluating voxel-based image intensity reproducibility. The image intensity reproducibility of the human brain data was significantly improved with distortion correction, suggesting that this method may offer improved reproducibility in morphometry studies. We provide the source code for the gradient distortion algorithm together with the phantom data.","container-title":"NeuroImage","DOI":"10.1016/j.neuroimage.2005.09.046","ISSN":"1053-8119","issue":"2","journalAbbreviation":"NeuroImage","page":"436-443","source":"ScienceDirect","title":"Reliability in multi-site structural MRI studies: Effects of gradient non-linearity correction on phantom and human data","title-short":"Reliability in multi-site structural MRI studies","volume":"30","author":[{"family":"Jovicich","given":"Jorge"},{"family":"Czanner","given":"Silvester"},{"family":"Greve","given":"Douglas"},{"family":"Haley","given":"Elizabeth"},{"family":"Kouwe","given":"Andre","non-dropping-particle":"van der"},{"family":"Gollub","given":"Randy"},{"family":"Kennedy","given":"David"},{"family":"Schmitt","given":"Franz"},{"family":"Brown","given":"Gregory"},{"family":"MacFall","given":"James"},{"family":"Fischl","given":"Bruce"},{"family":"Dale","given":"Anders"}],"issued":{"date-parts":[["2006",4,1]]}},"label":"page"},{"id":4372,"uris":["http://zotero.org/users/13126831/items/A2NMCKI8"],"itemData":{"id":4372,"type":"article-journal","container-title":"NeuroImage (Orlando, Fla.)","DOI":"10.1016/S1053-8119(01)91393-X","ISSN":"1053-8119","issue":"6","note":"publisher: Elsevier Inc","page":"50-50","title":"Systematic spatial distortion in MRI due to gradient non-linearities","volume":"13","author":[{"family":"Wald","given":"Lawrence"},{"family":"Schmitt","given":"Franz"},{"family":"Dale","given":"Anders"}],"issued":{"date-parts":[["2001"]]}},"label":"page"}],"schema":"https://github.com/citation-style-language/schema/raw/master/csl-citation.json"} </w:instrText>
      </w:r>
      <w:r w:rsidRPr="008C4F07">
        <w:rPr>
          <w:rFonts w:eastAsiaTheme="majorEastAsia"/>
          <w:color w:val="000000" w:themeColor="text1"/>
        </w:rPr>
        <w:fldChar w:fldCharType="separate"/>
      </w:r>
      <w:r w:rsidR="00875B75">
        <w:rPr>
          <w:rFonts w:eastAsiaTheme="majorEastAsia"/>
          <w:color w:val="000000" w:themeColor="text1"/>
        </w:rPr>
        <w:t>(Jovicich et al., 2006; Wald et al., 2001)</w:t>
      </w:r>
      <w:r w:rsidRPr="008C4F07">
        <w:rPr>
          <w:rFonts w:eastAsiaTheme="majorEastAsia"/>
          <w:color w:val="000000" w:themeColor="text1"/>
        </w:rPr>
        <w:fldChar w:fldCharType="end"/>
      </w:r>
      <w:r>
        <w:rPr>
          <w:rFonts w:eastAsiaTheme="majorEastAsia"/>
        </w:rPr>
        <w:t xml:space="preserve">. </w:t>
      </w:r>
      <w:r w:rsidRPr="00AA1DF8">
        <w:t xml:space="preserve">These corrections are specific to each scanner model and are provided by MRI manufacturers to enhance image fidelity. </w:t>
      </w:r>
      <w:r>
        <w:t>(2)</w:t>
      </w:r>
      <w:r w:rsidRPr="00AA1DF8">
        <w:rPr>
          <w:rFonts w:eastAsiaTheme="majorEastAsia"/>
        </w:rPr>
        <w:t> Bias Field Correction</w:t>
      </w:r>
      <w:r w:rsidRPr="00AA1DF8">
        <w:t xml:space="preserve"> involves correcting brightness variations across the brain images, a phenomenon known as intensity non-uniformity. This distortion is often caused by the proximity of brain tissue to the MRI coils, leading to areas with extremely high</w:t>
      </w:r>
      <w:r w:rsidR="00BF29A7">
        <w:t>-</w:t>
      </w:r>
      <w:r w:rsidRPr="00AA1DF8">
        <w:t>intensity values that may be erroneously identified as non-brain tissue</w:t>
      </w:r>
      <w:r w:rsidR="0026398E">
        <w:t xml:space="preserve"> (i.e., skull)</w:t>
      </w:r>
      <w:r w:rsidRPr="00AA1DF8">
        <w:t>. To address this issue, T2-w images are registered to T1-w images using a technique called mutual information</w:t>
      </w:r>
      <w:r w:rsidRPr="004C5727">
        <w:t>, which facilitates accurate alignment and overlay of the different scan types</w:t>
      </w:r>
      <w:r>
        <w:t xml:space="preserve"> </w:t>
      </w:r>
      <w:r>
        <w:fldChar w:fldCharType="begin"/>
      </w:r>
      <w:r w:rsidR="00BF0C5E">
        <w:instrText xml:space="preserve"> ADDIN ZOTERO_ITEM CSL_CITATION {"citationID":"8wFrWSFB","properties":{"formattedCitation":"(Wells et al., 1996)","plainCitation":"(Wells et al., 1996)","noteIndex":0},"citationItems":[{"id":3689,"uris":["http://zotero.org/users/13126831/items/F6R379KA","http://zotero.org/users/13126831/items/DQCBMB4N"],"itemData":{"id":3689,"type":"article-journal","abstract":"A new information-theoretic approach is presented for finding the registration of volumetric medical images of differing modalities. Registration is achieved by adjustment of the relative position and orientation until the mutual information between the images is maximized. In our derivation of the registration procedure, few assumptions are made about the nature of the imaging process. As a result the algorithms are quite general and can foreseeably be used with a wide variety of imaging devices. This approach works directly with image data","container-title":"Med Image Anal","DOI":"10.1016/S1361-8415(01)80004-9","ISSN":"1361-8415","issue":"1","note":"publisher-place: Netherlands\npublisher: Netherlands: Elsevier B.V","page":"35-51","title":"Multi-modal volume registration by maximization of mutual information","volume":"1","author":[{"family":"Wells","given":"William M."},{"family":"Viola","given":"Paul"},{"family":"Atsumi","given":"Hideki"},{"family":"Nakajima","given":"Shin"},{"family":"Kikinis","given":"Ron"}],"issued":{"date-parts":[["1996"]]}}}],"schema":"https://github.com/citation-style-language/schema/raw/master/csl-citation.json"} </w:instrText>
      </w:r>
      <w:r>
        <w:fldChar w:fldCharType="separate"/>
      </w:r>
      <w:r w:rsidR="00875B75">
        <w:rPr>
          <w:noProof/>
        </w:rPr>
        <w:t>(Wells et al., 1996)</w:t>
      </w:r>
      <w:r>
        <w:fldChar w:fldCharType="end"/>
      </w:r>
      <w:r w:rsidRPr="004C5727">
        <w:t xml:space="preserve">. Following this registration, the procedure includes tissue segmentation and the application of smoothly varying estimated B1-bias fields to adjust brightness levels, ensuring that each tissue type is represented consistently across the images </w:t>
      </w:r>
      <w:r w:rsidR="00D90A78">
        <w:fldChar w:fldCharType="begin"/>
      </w:r>
      <w:r w:rsidR="00D90A78">
        <w:instrText xml:space="preserve"> ADDIN ZOTERO_ITEM CSL_CITATION {"citationID":"tFzQxJ3u","properties":{"formattedCitation":"(Sled et al., 1998)","plainCitation":"(Sled et al., 1998)","noteIndex":0},"citationItems":[{"id":4409,"uris":["http://zotero.org/users/13126831/items/TV6B9EDU"],"itemData":{"id":4409,"type":"article-journal","abstract":"A novel approach to correcting for intensity nonuniformity in magnetic resonance (MR) data is described that achieves high performance without requiring a model of the tissue classes present. The method has the advantage that it can be applied at an early stage in an automated data analysis, before a tissue model is available. Described as nonparametric nonuniform intensity normalization (N3), the method is independent of pulse sequence and insensitive to pathological data that might otherwise violate model assumptions. To eliminate the dependence of the field estimate on anatomy, an iterative approach is employed to estimate both the multiplicative bias field and the distribution of the true tissue intensities. The performance of this method is evaluated using both real and simulated MR data.","container-title":"IEEE Trans Med Imaging","DOI":"10.1109/42.668698","ISSN":"0278-0062","issue":"1","journalAbbreviation":"TMI","note":"publisher-place: NEW YORK\npublisher: NEW YORK: IEEE","page":"87-97","title":"A nonparametric method for automatic correction of intensity nonuniformity in MRI data","volume":"17","author":[{"family":"Sled","given":"J.G."},{"family":"Zijdenbos","given":"A.P."},{"family":"Evans","given":"A.C."}],"issued":{"date-parts":[["1998"]]}}}],"schema":"https://github.com/citation-style-language/schema/raw/master/csl-citation.json"} </w:instrText>
      </w:r>
      <w:r w:rsidR="00D90A78">
        <w:fldChar w:fldCharType="separate"/>
      </w:r>
      <w:r w:rsidR="00875B75">
        <w:rPr>
          <w:noProof/>
        </w:rPr>
        <w:t>(Sled et al., 1998)</w:t>
      </w:r>
      <w:r w:rsidR="00D90A78">
        <w:fldChar w:fldCharType="end"/>
      </w:r>
      <w:r w:rsidR="00D90A78">
        <w:rPr>
          <w:color w:val="000000" w:themeColor="text1"/>
        </w:rPr>
        <w:t>. Lastly,</w:t>
      </w:r>
      <w:r w:rsidRPr="004C5727">
        <w:t xml:space="preserve"> (3) </w:t>
      </w:r>
      <w:r w:rsidRPr="004C5727">
        <w:rPr>
          <w:rFonts w:eastAsiaTheme="majorEastAsia"/>
        </w:rPr>
        <w:t>Resample to Isotropic</w:t>
      </w:r>
      <w:r w:rsidR="00BF29A7">
        <w:rPr>
          <w:rFonts w:eastAsiaTheme="majorEastAsia"/>
        </w:rPr>
        <w:t xml:space="preserve">: </w:t>
      </w:r>
      <w:r w:rsidRPr="004C5727">
        <w:t xml:space="preserve">The final image preprocessing step standardizes the viewing and analysis </w:t>
      </w:r>
      <w:r w:rsidRPr="004C5727">
        <w:lastRenderedPageBreak/>
        <w:t>of brain structures. The images are resized and aligned with an internally generated reference brain that features isotropic voxels of 1.0 mm and is approximately aligned with the anterior commissure/posterior commissure (AC/PC) axis</w:t>
      </w:r>
      <w:r w:rsidR="00D90A78">
        <w:t xml:space="preserve"> </w:t>
      </w:r>
      <w:r w:rsidR="00D90A78">
        <w:fldChar w:fldCharType="begin"/>
      </w:r>
      <w:r w:rsidR="00D90A78">
        <w:instrText xml:space="preserve"> ADDIN ZOTERO_ITEM CSL_CITATION {"citationID":"vOPHKAZn","properties":{"formattedCitation":"(Friston et al., 1995)","plainCitation":"(Friston et al., 1995)","noteIndex":0},"citationItems":[{"id":4410,"uris":["http://zotero.org/users/13126831/items/MFKPYKKW"],"itemData":{"id":4410,"type":"article-journal","abstract":"This paper concerns the spatial and intensity transformations that map one image onto another. We present a general technique that facilitates nonlinear spatial (stereotactic) normalization and image realignment. This technique minimizes the sum of squares between two images following nonlinear spatial deformations and transformations of the voxel (intensity) values. The spatial and intensity transformations are obtained simultaneously, and explicitly, using a least squares solution and a series of linearising devices. The approach is completely noninteractive (automatic), nonlinear, and noniterative. It can be applied in any number of dimensions.\nVarious applications are considered, including the realignment of functional magnetic resonance imaging (MRI) time‐series, the linear (affine) and nonlinear spatial normalization of positron emission tomography (PET) and structural MRI images, the coregistration of PET to structural MRI, and, implicitly, the conjoining of PET and MRI to obtain high resolution functional images. © 1995 Wiley‐Liss, Inc.","container-title":"Hum. Brain Mapp","DOI":"10.1002/hbm.460030303","ISSN":"1065-9471","issue":"3","journalAbbreviation":"HUM BRAIN MAPP","note":"publisher-place: Hoboken\npublisher: Hoboken: Wiley Subscription Services, Inc., A Wiley Company","page":"165-189","title":"Spatial registration and normalization of images","volume":"3","author":[{"family":"Friston","given":"Karl. J."},{"family":"Ashburner","given":"J."},{"family":"Frith","given":"C. D."},{"family":"Poline","given":"J.-B."},{"family":"Heather","given":"J. D."},{"family":"Frackowiak","given":"R. S. J."}],"issued":{"date-parts":[["1995"]]}}}],"schema":"https://github.com/citation-style-language/schema/raw/master/csl-citation.json"} </w:instrText>
      </w:r>
      <w:r w:rsidR="00D90A78">
        <w:fldChar w:fldCharType="separate"/>
      </w:r>
      <w:r w:rsidR="00875B75">
        <w:rPr>
          <w:noProof/>
        </w:rPr>
        <w:t>(Friston et al., 1995)</w:t>
      </w:r>
      <w:r w:rsidR="00D90A78">
        <w:fldChar w:fldCharType="end"/>
      </w:r>
      <w:r w:rsidR="00D90A78">
        <w:t xml:space="preserve">. </w:t>
      </w:r>
    </w:p>
    <w:p w14:paraId="6F2F3DE2" w14:textId="7E3DC98F" w:rsidR="00A25EEE" w:rsidRDefault="00A25EEE" w:rsidP="00C8375F">
      <w:pPr>
        <w:pStyle w:val="Style4"/>
      </w:pPr>
      <w:bookmarkStart w:id="64" w:name="_Toc195192998"/>
      <w:r>
        <w:t>Brain Segmentation</w:t>
      </w:r>
      <w:bookmarkEnd w:id="64"/>
    </w:p>
    <w:p w14:paraId="575BF474" w14:textId="2E5F9BA1" w:rsidR="00BE6D2B" w:rsidRDefault="008A42AE" w:rsidP="005E0D75">
      <w:r w:rsidRPr="005E0D75">
        <w:t>Cortical surface reconstruction and subcortical segmentation are conducted using FreeSurfer version 7.1.1</w:t>
      </w:r>
      <w:r w:rsidR="005E0D75" w:rsidRPr="005E0D75">
        <w:t xml:space="preserve"> (https://surfer.nmr.mgh.harvard.edu)</w:t>
      </w:r>
      <w:r w:rsidR="0026398E" w:rsidRPr="005E0D75">
        <w:t xml:space="preserve">. </w:t>
      </w:r>
      <w:r w:rsidR="00B32BD4" w:rsidRPr="005E0D75">
        <w:t>FreeSurfer has been</w:t>
      </w:r>
      <w:r w:rsidR="00B32BD4">
        <w:t xml:space="preserve"> validated in adolescent samples </w:t>
      </w:r>
      <w:r w:rsidR="00B32BD4">
        <w:fldChar w:fldCharType="begin"/>
      </w:r>
      <w:r w:rsidR="00B32BD4">
        <w:instrText xml:space="preserve"> ADDIN ZOTERO_ITEM CSL_CITATION {"citationID":"p38rVNZr","properties":{"formattedCitation":"(Biffen et al., 2020)","plainCitation":"(Biffen et al., 2020)","noteIndex":0},"citationItems":[{"id":4415,"uris":["http://zotero.org/users/13126831/items/FYPVT7SX"],"itemData":{"id":4415,"type":"article-journal","abstract":"•\n              Corpus callosum and caudate nuclei show excellent reliability across methods.\n            \n            \n              •\n              Consistent PAE-related volume changes across methods if ICC consistency &gt;0.70.\n            \n            \n              •\n              FreeSurfer performs similarly on the smaller brains of PAE children as in controls.\n            \n            \n              •\n              FreeSurfer segmentation can be used in easy-to-segment regions in pre-adolescence.\n            \n          \n        , In recent years a number of semi-automated and automated segmentation tools and brain atlases have been developed to facilitate morphometric analyses of large MRI datasets. These tools are much faster than manual tracing and demonstrate excellent test–retest reliabilities. Reliabilities of automated segmentations relative to “gold standard” manual tracings have, however, been shown to vary by brain region and in different cohorts. It remains uncertain to what extent smaller brain volumes and potential changes in grey/white matter contrasts in paediatric brains impact on the performance of automated methods, and how pathology may influence performance. This study examined whether using data from automated FreeSurfer segmentation would alter our ability, compared to manual segmentation, to detect prenatal alcohol exposure (PAE)-related volume changes in subcortical regions and the corpus callosum (CC) in pre-adolescent children. High-resolution T1-weighted images were acquired, using a sequence optimized for morphometric neuroanatomical analysis, on a Siemens 3T Allegra MRI scanner in 71 right-handed, 9- to 11-year-old children (27 fetal alcohol syndrome (FAS) and partial FAS (PFAS), 25 non-syndromal heavily exposed (HE) and 19 non-exposed controls) from a high-risk community in Cape Town, South Africa. Data from timeline follow-back interviews administered to the mothers prospectively during pregnancy were used to quantify the amount of alcohol (in ounces absolute alcohol per day, AA/day) that the children had been exposed to prenatally. Volumes of corpus callosum (CC) and bilateral caudate nuclei, hippocampi and nucleus accumbens (NA) were obtained by manual tracing and automated segmentation using both FreeSurfer versions 5.1 and 6.0. Reliability across methods was assessed using intraclass correlation (ICC) estimates for consistency and absolute agreement, and Cronbach’s α. Ability to detect regions showing PAE effects was assessed separately for each segmentation method using ANOVA and linear regression of regional volumes with AA/day. Our results support findings from other studies showing excellent reliability across methods for easy-to-segment structures, such as the CC and caudate nucleus. Volumes from FreeSurfer 6.0 were smaller than those from version 5.1 in all regions except the right caudate, for which they were similar, and right hippocampus and CC, for which they were larger. Despite poor absolute agreement between methods in the NA and hippocampus, all three segmentation methods detected dose-dependent volume reductions in regions for which reliabilities on ICC consistency across methods reached at least 0.70, namely the CC, and bilateral caudate nuclei and hippocampi. PAE-related changes in the NA for which ICC consistency did not reach this minimum were inconsistent across methods and should be interpreted with caution. This is the first study to demonstrate in a pre-adolescent cohort the ability of automated segmentation with FreeSurfer to detect regional volume changes associated with pathology similar to those found using manual tracing.","container-title":"NeuroImage : Clinical","DOI":"10.1016/j.nicl.2020.102368","ISSN":"2213-1582","journalAbbreviation":"Neuroimage Clin","note":"PMID: 32791491\nPMCID: PMC7424233","page":"102368","source":"PubMed Central","title":"Validity of automated FreeSurfer segmentation compared to manual tracing in detecting prenatal alcohol exposure-related subcortical and corpus callosal alterations in 9- to 11-year-old children","volume":"28","author":[{"family":"Biffen","given":"Stevie C."},{"family":"Warton","given":"Christopher M.R."},{"family":"Dodge","given":"Neil C."},{"family":"Molteno","given":"Christopher D."},{"family":"Jacobson","given":"Joseph L."},{"family":"Jacobson","given":"Sandra W."},{"family":"Meintjes","given":"Ernesta M."}],"issued":{"date-parts":[["2020",7,31]]}}}],"schema":"https://github.com/citation-style-language/schema/raw/master/csl-citation.json"} </w:instrText>
      </w:r>
      <w:r w:rsidR="00B32BD4">
        <w:fldChar w:fldCharType="separate"/>
      </w:r>
      <w:r w:rsidR="00875B75">
        <w:rPr>
          <w:noProof/>
        </w:rPr>
        <w:t>(Biffen et al., 2020)</w:t>
      </w:r>
      <w:r w:rsidR="00B32BD4">
        <w:fldChar w:fldCharType="end"/>
      </w:r>
      <w:r w:rsidR="00B32BD4">
        <w:t xml:space="preserve">. </w:t>
      </w:r>
      <w:r w:rsidRPr="008A42AE">
        <w:t>The process begins with</w:t>
      </w:r>
      <w:r w:rsidRPr="008A42AE">
        <w:rPr>
          <w:rFonts w:eastAsiaTheme="majorEastAsia"/>
        </w:rPr>
        <w:t> skull-stripping</w:t>
      </w:r>
      <w:r w:rsidRPr="008A42AE">
        <w:t xml:space="preserve">, </w:t>
      </w:r>
      <w:r w:rsidRPr="00314F60">
        <w:t>which removes the skull and non-brain tissues from the MRI images</w:t>
      </w:r>
      <w:r w:rsidR="00B32BD4">
        <w:t xml:space="preserve"> </w:t>
      </w:r>
      <w:r w:rsidR="00B32BD4">
        <w:fldChar w:fldCharType="begin"/>
      </w:r>
      <w:r w:rsidR="00B32BD4">
        <w:instrText xml:space="preserve"> ADDIN ZOTERO_ITEM CSL_CITATION {"citationID":"HYXjce82","properties":{"formattedCitation":"(S\\uc0\\u233{}gonne et al., 2004)","plainCitation":"(Ségonne et al., 2004)","noteIndex":0},"citationItems":[{"id":4418,"uris":["http://zotero.org/users/13126831/items/6VMGX64R"],"itemData":{"id":4418,"type":"article-journal","abstract":"We present a novel skull-stripping algorithm based on a hybrid approach that combines watershed algorithms and deformable surface models. Our method takes advantage of the robustness of the former as well as the surface information available to the latter. The algorithm first localizes a single white matter voxel in a T1-weighted MRI image, and uses it to create a global minimum in the white matter before applying a watershed algorithm with a preflooding height. The watershed algorithm builds an initial estimate of the brain volume based on the three-dimensional connectivity of the white matter. This first step is robust, and performs well in the presence of intensity nonuniformities and noise, but may erode parts of the cortex that abut bright nonbrain structures such as the eye sockets, or may remove parts of the cerebellum. To correct these inaccuracies, a surface deformation process fits a smooth surface to the masked volume, allowing the incorporation of geometric constraints into the skull-stripping procedure. A statistical atlas, generated from a set of accurately segmented brains, is used to validate and potentially correct the segmentation, and the MRI intensity values are locally re-estimated at the boundary of the brain. Finally, a high-resolution surface deformation is performed that accurately matches the outer boundary of the brain, resulting in a robust and automated procedure. Studies by our group and others outperform other publicly available skull-stripping tools.","container-title":"Neuroimage","DOI":"10.1016/s1053-8119(04)00188-0","ISSN":"1053-8119","issue":"3","note":"publisher-place: United States\npublisher: United States","page":"1060-1075","title":"A hybrid approach to the skull stripping problem in MRI","volume":"22","author":[{"family":"Ségonne","given":"F"},{"family":"Dale","given":"A M"},{"family":"Busa","given":"E"},{"family":"Glessner","given":"M"},{"family":"Salat","given":"D"},{"family":"Hahn","given":"H K"},{"family":"Fischl","given":"B"}],"issued":{"date-parts":[["2004"]]}}}],"schema":"https://github.com/citation-style-language/schema/raw/master/csl-citation.json"} </w:instrText>
      </w:r>
      <w:r w:rsidR="00B32BD4">
        <w:fldChar w:fldCharType="separate"/>
      </w:r>
      <w:r w:rsidR="00875B75" w:rsidRPr="00875B75">
        <w:t>(Ségonne et al., 2004)</w:t>
      </w:r>
      <w:r w:rsidR="00B32BD4">
        <w:fldChar w:fldCharType="end"/>
      </w:r>
      <w:r w:rsidRPr="00314F60">
        <w:t xml:space="preserve">. </w:t>
      </w:r>
      <w:r w:rsidR="00314F60" w:rsidRPr="00314F60">
        <w:t>Simultaneously,</w:t>
      </w:r>
      <w:r w:rsidR="00314F60" w:rsidRPr="00314F60">
        <w:rPr>
          <w:rFonts w:eastAsiaTheme="majorEastAsia"/>
        </w:rPr>
        <w:t> </w:t>
      </w:r>
      <w:r w:rsidRPr="00314F60">
        <w:t>white matter</w:t>
      </w:r>
      <w:r w:rsidRPr="008A42AE">
        <w:t xml:space="preserve"> segmentation is conducted to identify white matter regions, while initial mesh creation produces a preliminary three-dimensional representation of the brain's surface</w:t>
      </w:r>
      <w:r w:rsidR="00B32BD4">
        <w:t xml:space="preserve"> </w:t>
      </w:r>
      <w:r w:rsidR="00B32BD4">
        <w:fldChar w:fldCharType="begin"/>
      </w:r>
      <w:r w:rsidR="00B32BD4">
        <w:instrText xml:space="preserve"> ADDIN ZOTERO_ITEM CSL_CITATION {"citationID":"p7LZG8vr","properties":{"formattedCitation":"(Dale et al., 1999)","plainCitation":"(Dale et al., 1999)","noteIndex":0},"citationItems":[{"id":4419,"uris":["http://zotero.org/users/13126831/items/9YZ9UJHT"],"itemData":{"id":4419,"type":"article-journal","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journalAbbreviation":"NEUROIMAGE","note":"publisher-place: SAN DIEGO\npublisher: SAN DIEGO: Elsevier Inc","page":"179-194","title":"Cortical Surface-Based Analysis: I. Segmentation and Surface Reconstruction","volume":"9","author":[{"family":"Dale","given":"Anders M."},{"family":"Fischl","given":"Bruce"},{"family":"Sereno","given":"Martin I."}],"issued":{"date-parts":[["1999"]]}}}],"schema":"https://github.com/citation-style-language/schema/raw/master/csl-citation.json"} </w:instrText>
      </w:r>
      <w:r w:rsidR="00B32BD4">
        <w:fldChar w:fldCharType="separate"/>
      </w:r>
      <w:r w:rsidR="00875B75">
        <w:rPr>
          <w:noProof/>
        </w:rPr>
        <w:t>(Dale et al., 1999)</w:t>
      </w:r>
      <w:r w:rsidR="00B32BD4">
        <w:fldChar w:fldCharType="end"/>
      </w:r>
      <w:r w:rsidRPr="008A42AE">
        <w:t>.</w:t>
      </w:r>
      <w:r>
        <w:t xml:space="preserve"> </w:t>
      </w:r>
      <w:r w:rsidRPr="008A42AE">
        <w:t>Following this,</w:t>
      </w:r>
      <w:r w:rsidRPr="008A42AE">
        <w:rPr>
          <w:rFonts w:eastAsiaTheme="majorEastAsia"/>
        </w:rPr>
        <w:t> </w:t>
      </w:r>
      <w:r w:rsidR="00BF29A7">
        <w:rPr>
          <w:rFonts w:eastAsiaTheme="majorEastAsia"/>
        </w:rPr>
        <w:t xml:space="preserve">the </w:t>
      </w:r>
      <w:r w:rsidRPr="008A42AE">
        <w:rPr>
          <w:rFonts w:eastAsiaTheme="majorEastAsia"/>
        </w:rPr>
        <w:t>correction of topological defects</w:t>
      </w:r>
      <w:r w:rsidRPr="008A42AE">
        <w:t xml:space="preserve"> </w:t>
      </w:r>
      <w:r w:rsidR="0026398E">
        <w:t xml:space="preserve">on the surface model </w:t>
      </w:r>
      <w:r w:rsidR="00314F60">
        <w:t>is applied to address</w:t>
      </w:r>
      <w:r w:rsidRPr="008A42AE">
        <w:t xml:space="preserve"> errors or irregularities </w:t>
      </w:r>
      <w:r w:rsidR="00B32BD4">
        <w:fldChar w:fldCharType="begin"/>
      </w:r>
      <w:r w:rsidR="00B32BD4">
        <w:instrText xml:space="preserve"> ADDIN ZOTERO_ITEM CSL_CITATION {"citationID":"eL7MTHBq","properties":{"formattedCitation":"(Fischl et al., 2001; Segonne et al., 2007)","plainCitation":"(Fischl et al., 2001; Segonne et al., 2007)","noteIndex":0},"citationItems":[{"id":4420,"uris":["http://zotero.org/users/13126831/items/AAHPWACJ"],"itemData":{"id":4420,"type":"article-journal","abstract":"Highly accurate surface models of the cerebral cortex are becoming increasingly important as tools in the investigation of the functional organization of the human brain. The construction of such models is difficult using current neuroimaging technology due to the high degree of cortical folding. Even single voxel mis-classifications can result in erroneous connections being created between adjacent banks of a sulcus, resulting in a topologically inaccurate model. These topological defects cause the cortical model to no longer be homeomorphic to a sheet, preventing the accurate inflation, flattening, or spherical morphing of the reconstructed cortex. Surface deformation techniques can guarantee the topological correctness of a model, but are time-consuming and may result in geometrically inaccurate models. In order to address this need the authors have developed a technique for taking a model of the cortex, detecting and fixing the topological defects while leaving that majority of the model intact, resulting in a surface that is both geometrically accurate and topologically correct.","container-title":"IEEE Trans Med Imaging","DOI":"10.1109/42.906426","ISSN":"0278-0062","issue":"1","journalAbbreviation":"TMI","note":"publisher-place: PISCATAWAY\npublisher: PISCATAWAY: IEEE","page":"70-80","title":"Automated manifold surgery: constructing geometrically accurate and topologically correct models of the human cerebral cortex","volume":"20","author":[{"family":"Fischl","given":"B."},{"family":"Liu","given":"A."},{"family":"Dale","given":"A.M."}],"issued":{"date-parts":[["2001"]]}},"label":"page"},{"id":4421,"uris":["http://zotero.org/users/13126</w:instrText>
      </w:r>
      <w:r w:rsidR="00B32BD4" w:rsidRPr="00BF29A7">
        <w:instrText>831/items/7TT789CB"],"itemData":{"id</w:instrText>
      </w:r>
      <w:r w:rsidR="00B32BD4" w:rsidRPr="00B32BD4">
        <w:instrText xml:space="preserve">":4421,"type":"article-journal","abstract":"In this paper, we focus on the retrospective topology correction of surfaces. We propose a technique to accurately correct the spherical topology of cortical surfaces. Specifically, we construct a mapping from the original surface onto the sphere to detect topological defects as minimal nonhomeomorphic regions. The topology of each defect is then corrected by opening and sealing the surface along a set of nonseparating loops that are selected in a Bayesian framework. The proposed method is a wholly self-contained topology correction algorithm, which determines geometrically accurate, topologically correct solutions based on the magnetic resonance imaging (MRI) intensity profile and the expected local curvature. Applied to real data, our method provides topological corrections similar to those made by a trained operator","container-title":"IEEE Trans Med Imaging","DOI":"10.1109/TMI.2006.887364","ISSN":"0278-0062","issue":"4","journalAbbreviation":"TMI","note":"publisher-place: PISCATAWAY\npublisher: PISCATAWAY: IEEE","page":"518-529","title":"Geometrically Accurate Topology-Correction of Cortical Surfaces Using Nonseparating Loops","volume":"26","author":[{"family":"Segonne","given":"F."},{"family":"Pacheco","given":"J."},{"family":"Fischl","given":"B."}],"issued":{"date-parts":[["2007"]]}},"label":"page"}],"schema":"https://github.com/citation-style-language/schema/raw/master/csl-citation.json"} </w:instrText>
      </w:r>
      <w:r w:rsidR="00B32BD4">
        <w:fldChar w:fldCharType="separate"/>
      </w:r>
      <w:r w:rsidR="00875B75">
        <w:rPr>
          <w:noProof/>
        </w:rPr>
        <w:t>(Fischl et al., 2001; Segonne et al., 2007)</w:t>
      </w:r>
      <w:r w:rsidR="00B32BD4">
        <w:fldChar w:fldCharType="end"/>
      </w:r>
      <w:r w:rsidRPr="00B32BD4">
        <w:t xml:space="preserve">. </w:t>
      </w:r>
      <w:r w:rsidR="00993997">
        <w:t>T</w:t>
      </w:r>
      <w:r w:rsidR="00BF29A7">
        <w:rPr>
          <w:rFonts w:eastAsiaTheme="majorEastAsia"/>
        </w:rPr>
        <w:t xml:space="preserve">he </w:t>
      </w:r>
      <w:r w:rsidRPr="008A42AE">
        <w:rPr>
          <w:rFonts w:eastAsiaTheme="majorEastAsia"/>
        </w:rPr>
        <w:t xml:space="preserve">surface </w:t>
      </w:r>
      <w:r w:rsidR="00314F60">
        <w:rPr>
          <w:rFonts w:eastAsiaTheme="majorEastAsia"/>
        </w:rPr>
        <w:t xml:space="preserve">model is </w:t>
      </w:r>
      <w:r w:rsidR="00314F60" w:rsidRPr="008A42AE">
        <w:rPr>
          <w:rFonts w:eastAsiaTheme="majorEastAsia"/>
        </w:rPr>
        <w:t>optimized</w:t>
      </w:r>
      <w:r w:rsidRPr="008A42AE">
        <w:rPr>
          <w:rFonts w:eastAsiaTheme="majorEastAsia"/>
        </w:rPr>
        <w:t xml:space="preserve"> and refin</w:t>
      </w:r>
      <w:r w:rsidR="00314F60">
        <w:rPr>
          <w:rFonts w:eastAsiaTheme="majorEastAsia"/>
        </w:rPr>
        <w:t>ed</w:t>
      </w:r>
      <w:r w:rsidR="00B32BD4">
        <w:rPr>
          <w:rFonts w:eastAsiaTheme="majorEastAsia"/>
        </w:rPr>
        <w:t xml:space="preserve"> </w:t>
      </w:r>
      <w:r w:rsidR="00B32BD4">
        <w:rPr>
          <w:rFonts w:eastAsiaTheme="majorEastAsia"/>
        </w:rPr>
        <w:fldChar w:fldCharType="begin"/>
      </w:r>
      <w:r w:rsidR="005317AF">
        <w:rPr>
          <w:rFonts w:eastAsiaTheme="majorEastAsia"/>
        </w:rPr>
        <w:instrText xml:space="preserve"> ADDIN ZOTERO_ITEM CSL_CITATION {"citationID":"HTMmNOvO","properties":{"formattedCitation":"(Dale et al., 1999; Dale &amp; Sereno, 1993; Fischl &amp; Dale, 2000)","plainCitation":"(Dale et al., 1999; Dale &amp; Sereno, 1993; Fischl &amp; Dale, 2000)","noteIndex":0},"citationItems":[{"id":4419,"uris":["http://zotero.org/users/13126831/items/9YZ9UJHT"],"itemData":{"id":4419,"type":"article-journal","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journalAbbreviation":"NEUROIMAGE","note":"publisher-place: SAN DIEGO\npublisher: SAN DIEGO: Elsevier Inc","page":"179-194","title":"Cortical Surface-Based Analysis: I. Segmentation and Surface Reconstruction","volume":"9","author":[{"family":"Dale","given":"Anders M."},{"family":"Fischl","given":"Bruce"},{"family":"Sereno","given":"Martin I."}],"issued":{"date-parts":[["1999"]]}},"label":"page"},{"id":4422,"uris":["http://zotero.org/users/13126831/items/J5TUYAMI"],"itemData":{"id":4422,"type":"article-journal","abstract":"We describe a comprehensive linear approach to the problem of imaging brain activity with high temporal as well as spatial resolution based on combining EEG and MEG data with anatomical constraints derived from MRI images. The \"inverse problem\" of estimating the distribution of dipole strengths over the cortical surface is highly underdetermined, even given closely spaced EEG and MEG recordings. We have obtained much better solutions to this problem by explicitly incorporating both local cortical orientation as well as spatial covariance of sources and sensors into our formulation. An explicit polygonal model of the cortical manifold is first constructed as follows: (1) slice data in three orthogonal planes of section (needle-shaped voxels) are combined with a linear deblurring technique to make a single high-resolution 3-D image (cubic voxels), (2) the image is recursively flood-filled to determine the topology of the gray-white matter border, and (3) the resulting continuous surface is refined by relaxing it against the original 3-D gray-scale image using a deformable template method, which is also used to computationally flatten the cortex for easier viewing. The explicit solution to an error minimization formulation of an optimal inverse linear operator (for a particular cortical manifold, sensor placement, noise and prior source covariance) gives rise to a compact expression that is practically computable for hundreds of sensors and thousands of sources. The inverse solution can then be weighted for a particular (averaged) event using the sensor covariance for that event. Model studies suggest that we may be able to localize multiple cortical sources with spatial resolution as good as PET with this technique, while retaining a much finer grained picture of activity over time.","container-title":"J Cogn Neurosci","DOI":"10.1162/jocn.1993.5.2.162","ISSN":"0898-929X","issue":"2","note":"publisher-place: One Rogers Street, Cambridge, MA 02142-1209, USA\npublisher: One Rogers Street, Cambridge, MA 02142-1209, USA: MIT Press","page":"162-176","title":"Improved Localizadon of Cortical Activity by Combining EEG and MEG with MRI Cortical Surface Reconstruction: A Linear Approach","volume":"5","author":[{"family":"Dale","given":"Anders M."},{"family":"Sereno","given":"Martin I."}],"issued":{"date-parts":[["1993"]]}},"label":"page"},{"id":4423,"uris":["http://zotero.org/users/13126831/items/BS29446M"],"itemData":{"id":4423,"type":"article-journal","abstract":"Accurate and automated methods for measuring the thickness of human cerebral cortex could provide powerful tools for diagnosing and studying a variety of neurodegenerative and psychiatric disorders. Manual methods for estimating cortical thickness from neuroimaging data are labor intensive, requiring several days of effort by a trained anatomist. Furthermore, the highly folded nature of the cortex is problematic for manual techniques, frequently resulting in measurement errors in regio</w:instrText>
      </w:r>
      <w:r w:rsidR="005317AF" w:rsidRPr="00005035">
        <w:rPr>
          <w:rFonts w:eastAsiaTheme="majorEastAsia"/>
        </w:rPr>
        <w:instrText xml:space="preserve">ns in which </w:instrText>
      </w:r>
      <w:r w:rsidR="005317AF" w:rsidRPr="005317AF">
        <w:rPr>
          <w:rFonts w:eastAsiaTheme="majorEastAsia"/>
        </w:rPr>
        <w:instrText xml:space="preserve">the cortical surface is not perpendicular to any of the cardinal axes. As a consequence, it has been impractical to obtain accurate thickness estimates for the entire cortex in individual subjects, or group statistics for patient or control populations. Here, we present an automated method for accurately measuring the thickness of the cerebral cortex across the entire brain and for generating cross-subject statistics in a coordinate system based on cortical anatomy. The intersubject standard deviation of the thickness measures is shown to be less than 0.5 mm, implying the ability to detect focal atrophy in small populations or even individual subjects. The reliability and accuracy of this new method are assessed by within-subject test-retest studies, as well as by comparison of cross-subject regional thickness measures with published values.","container-title":"Proc Natl Acad Sci U S A","DOI":"10.1073/pnas.200033797","ISSN":"0027-8424","issue":"20","journalAbbreviation":"P NATL ACAD SCI USA","note":"publisher-place: WASHINGTON\npublisher: WASHINGTON: National Academy of Sciences of the United States of America","page":"11050-11055","title":"Measuring the Thickness of the Human Cerebral Cortex from Magnetic Resonance Images","volume":"97","author":[{"family":"Fischl","given":"Bruce"},{"family":"Dale","given":"Anders M."}],"issued":{"date-parts":[["2000"]]}},"label":"page"}],"schema":"https://github.com/citation-style-language/schema/raw/master/csl-citation.json"} </w:instrText>
      </w:r>
      <w:r w:rsidR="00B32BD4">
        <w:rPr>
          <w:rFonts w:eastAsiaTheme="majorEastAsia"/>
        </w:rPr>
        <w:fldChar w:fldCharType="separate"/>
      </w:r>
      <w:r w:rsidR="00875B75">
        <w:rPr>
          <w:rFonts w:eastAsiaTheme="majorEastAsia"/>
          <w:noProof/>
        </w:rPr>
        <w:t>(Dale et al., 1999; Dale &amp; Sereno, 1993; Fischl &amp; Dale, 2000)</w:t>
      </w:r>
      <w:r w:rsidR="00B32BD4">
        <w:rPr>
          <w:rFonts w:eastAsiaTheme="majorEastAsia"/>
        </w:rPr>
        <w:fldChar w:fldCharType="end"/>
      </w:r>
      <w:r w:rsidRPr="005317AF">
        <w:t xml:space="preserve">. </w:t>
      </w:r>
      <w:r w:rsidR="00314F60">
        <w:t>Lastly</w:t>
      </w:r>
      <w:r w:rsidRPr="008A42AE">
        <w:t>, the reconstructed brain surface undergoes</w:t>
      </w:r>
      <w:r w:rsidRPr="008A42AE">
        <w:rPr>
          <w:rFonts w:eastAsiaTheme="majorEastAsia"/>
        </w:rPr>
        <w:t> nonlinear registration to a spherical atlas</w:t>
      </w:r>
      <w:r w:rsidRPr="008A42AE">
        <w:t>, aligning it with a standardized spherical model to facilitate consistent comparisons across different subjects</w:t>
      </w:r>
      <w:r w:rsidR="005317AF">
        <w:t xml:space="preserve"> </w:t>
      </w:r>
      <w:r w:rsidRPr="008A42AE">
        <w:t xml:space="preserve"> </w:t>
      </w:r>
      <w:r w:rsidR="005317AF">
        <w:fldChar w:fldCharType="begin"/>
      </w:r>
      <w:r w:rsidR="005317AF">
        <w:instrText xml:space="preserve"> ADDIN ZOTERO_ITEM CSL_CITATION {"citationID":"UjMW74HF","properties":{"formattedCitation":"(Fischl et al., 1999)","plainCitation":"(Fischl et al., 1999)","noteIndex":0},"citationItems":[{"id":4424,"uris":["http://zotero.org/users/13126831/items/NPGKDA65"],"itemData":{"id":4424,"type":"article-journal","abstract":"The neurons of the human cerebral cortex are arranged in a highly folded sheet, with the majority of the cortical surface area buried in folds. Cortical maps are typically arranged with a topography oriented parallel to the cortical surface. Despite this unambiguous sheetlike geometry, the most commonly used coordinate systems for localizing cortical features are based on 3‐D stereotaxic coordinates rather than on position relative to the 2‐D cortical sheet. In order to address the need for a more natural surface‐based coordinate system for the cortex, we have developed a means for generating an average folding pattern across a large number of individual subjects as a function on the unit sphere and of nonrigidly aligning each individual with the average. This establishes a spherical surface‐based coordinate system that is adapted to the folding pattern of each individual subject, allowing for much higher localization accuracy of structural and functional features of the human brain. Hum. Brain Mapping 8:272–284, 1999. © 1999 Wiley‐Liss, Inc.","container-title":"Hum. Brain Mapp","ISSN":"1065-9471","issue":"4","journalAbbreviation":"HUM BRAIN MAPP","note":"publisher-place: New York\npublisher: New York: John Wiley &amp; Sons, Inc","page":"272-284","title":"High-resolution intersubject averaging and a coordinate system for the cortical surface","volume":"8","author":[{"family":"Fischl","given":"Bruce"},{"family":"Sereno","given":"Martin I."},{"family":"Tootell","given":"Roger B.H."},{"family":"Dale","given":"Anders M."}],"issued":{"date-parts":[["1999"]]}}}],"schema":"https://github.com/citation-style-language/schema/raw/master/csl-citation.json"} </w:instrText>
      </w:r>
      <w:r w:rsidR="005317AF">
        <w:fldChar w:fldCharType="separate"/>
      </w:r>
      <w:r w:rsidR="00875B75">
        <w:rPr>
          <w:noProof/>
        </w:rPr>
        <w:t>(Fischl et al., 1999)</w:t>
      </w:r>
      <w:r w:rsidR="005317AF">
        <w:fldChar w:fldCharType="end"/>
      </w:r>
      <w:r w:rsidR="005317AF">
        <w:t>.</w:t>
      </w:r>
      <w:r w:rsidRPr="008A42AE">
        <w:t xml:space="preserve"> </w:t>
      </w:r>
    </w:p>
    <w:p w14:paraId="36755FF7" w14:textId="1885EFEA" w:rsidR="00314F60" w:rsidRDefault="00314F60" w:rsidP="00C8375F">
      <w:pPr>
        <w:pStyle w:val="Style4"/>
      </w:pPr>
      <w:bookmarkStart w:id="65" w:name="_Toc195192999"/>
      <w:r>
        <w:t xml:space="preserve">Regions of </w:t>
      </w:r>
      <w:r w:rsidR="00334FF0">
        <w:t>Interest</w:t>
      </w:r>
      <w:bookmarkEnd w:id="65"/>
    </w:p>
    <w:p w14:paraId="3D0C7EC5" w14:textId="39BA4319" w:rsidR="000134B5" w:rsidRPr="00C8375F" w:rsidRDefault="0041038D" w:rsidP="00547996">
      <w:r w:rsidRPr="00BB2216">
        <w:t>After completing cortical reconstruction,</w:t>
      </w:r>
      <w:r>
        <w:t xml:space="preserve"> </w:t>
      </w:r>
      <w:r w:rsidRPr="00BB2216">
        <w:t>specific brain regions</w:t>
      </w:r>
      <w:r>
        <w:t xml:space="preserve"> are </w:t>
      </w:r>
      <w:r w:rsidRPr="00BB2216">
        <w:t>label</w:t>
      </w:r>
      <w:r>
        <w:t xml:space="preserve">led by two atlases. Cortical areas </w:t>
      </w:r>
      <w:r w:rsidR="0026398E">
        <w:t>are</w:t>
      </w:r>
      <w:r w:rsidR="00314F60" w:rsidRPr="00153638">
        <w:t xml:space="preserve"> </w:t>
      </w:r>
      <w:r>
        <w:t>labeled</w:t>
      </w:r>
      <w:r w:rsidR="00314F60" w:rsidRPr="00153638">
        <w:t xml:space="preserve"> using the</w:t>
      </w:r>
      <w:r w:rsidR="00314F60" w:rsidRPr="00153638">
        <w:rPr>
          <w:rFonts w:eastAsiaTheme="majorEastAsia"/>
        </w:rPr>
        <w:t> Destrieux atlas-based classification</w:t>
      </w:r>
      <w:r w:rsidR="00314F60">
        <w:rPr>
          <w:rFonts w:eastAsiaTheme="majorEastAsia"/>
        </w:rPr>
        <w:t xml:space="preserve"> </w:t>
      </w:r>
      <w:r w:rsidR="00314F60">
        <w:rPr>
          <w:rFonts w:eastAsiaTheme="majorEastAsia"/>
        </w:rPr>
        <w:fldChar w:fldCharType="begin"/>
      </w:r>
      <w:r w:rsidR="00314F60">
        <w:rPr>
          <w:rFonts w:eastAsiaTheme="majorEastAsia"/>
        </w:rPr>
        <w:instrText xml:space="preserve"> ADDIN ZOTERO_ITEM CSL_CITATION {"citationID":"zsAr65bJ","properties":{"formattedCitation":"(Destrieux et al., 2010)","plainCitation":"(Destrieux et al., 2010)","noteIndex":0},"citationItems":[{"id":3641,"uris":["http://zotero.org/users/13126831/items/4ME9PKNX"],"itemData":{"id":3641,"type":"article-journal","abstract":"Precise localization of sulco-gyral structures of the human cerebral cortex is important for the interpretation of morpho-functional data, but requires anatomical expertise and is time consuming because of the brain's geometric complexity. Software developed to automatically identify sulco-gyral structures has improved substantially as a result of techniques providing topologically correct reconstructions permitting inflated views of the human brain. Here we describe a complete parcellation of the cortical surface using standard internationally accepted nomenclature and criteria. This parcellation is available in the FreeSurfer package. First, a computer-assisted hand parcellation classified each vertex as sulcal or gyral, and these were then subparcellated into 74 labels per hemisphere. Twelve datasets were used to develop rules and algorithms (reported here) that produced labels consistent with anatomical rules as well as automated computational parcellation. The final parcellation was used to build an atlas for automatically labeling the whole cerebral cortex. This atlas was used to label an additional 12 datasets, which were found to have good concordance with manual labels. This paper presents a precisely defined method for automatically labeling the cortical surface in standard terminology.","container-title":"NeuroImage","DOI":"10.1016/j.neuroimage.2010.06.010","ISSN":"1053-8119","issue":"1","journalAbbreviation":"NeuroImage","page":"1-15","source":"ScienceDirect","title":"Automatic parcellation of human cortical gyri and sulci using standard anatomical nomenclature","volume":"53","author":[{"family":"Destrieux","given":"Christophe"},{"family":"Fischl","given":"Bruce"},{"family":"Dale","given":"Anders"},{"family":"Halgren","given":"Eric"}],"issued":{"date-parts":[["2010",10,15]]}}}],"schema":"https://github.com/citation-style-language/schema/raw/master/csl-citation.json"} </w:instrText>
      </w:r>
      <w:r w:rsidR="00314F60">
        <w:rPr>
          <w:rFonts w:eastAsiaTheme="majorEastAsia"/>
        </w:rPr>
        <w:fldChar w:fldCharType="separate"/>
      </w:r>
      <w:r w:rsidR="00875B75">
        <w:rPr>
          <w:rFonts w:eastAsiaTheme="majorEastAsia"/>
          <w:noProof/>
        </w:rPr>
        <w:t>(Destrieux et al., 2010)</w:t>
      </w:r>
      <w:r w:rsidR="00314F60">
        <w:rPr>
          <w:rFonts w:eastAsiaTheme="majorEastAsia"/>
        </w:rPr>
        <w:fldChar w:fldCharType="end"/>
      </w:r>
      <w:r w:rsidR="00314F60" w:rsidRPr="00153638">
        <w:t xml:space="preserve">. </w:t>
      </w:r>
      <w:r w:rsidR="0026398E">
        <w:t>I</w:t>
      </w:r>
      <w:r w:rsidR="0026398E" w:rsidRPr="0021536D">
        <w:t>t is widely used in</w:t>
      </w:r>
      <w:r w:rsidR="0026398E" w:rsidRPr="0021536D">
        <w:rPr>
          <w:rFonts w:eastAsiaTheme="majorEastAsia"/>
        </w:rPr>
        <w:t> structural MRI studies </w:t>
      </w:r>
      <w:r w:rsidR="0026398E" w:rsidRPr="0021536D">
        <w:t>to analyze</w:t>
      </w:r>
      <w:r w:rsidR="0026398E" w:rsidRPr="0021536D">
        <w:rPr>
          <w:rFonts w:eastAsiaTheme="majorEastAsia"/>
        </w:rPr>
        <w:t> cortical volume</w:t>
      </w:r>
      <w:r w:rsidR="0026398E" w:rsidRPr="0021536D">
        <w:t xml:space="preserve"> in neurodevelopmental research</w:t>
      </w:r>
      <w:r w:rsidR="0026398E">
        <w:t xml:space="preserve"> </w:t>
      </w:r>
      <w:r w:rsidR="0026398E">
        <w:rPr>
          <w:color w:val="00B0F0"/>
        </w:rPr>
        <w:t>ref</w:t>
      </w:r>
      <w:r w:rsidR="0026398E" w:rsidRPr="0021536D">
        <w:t>.</w:t>
      </w:r>
      <w:r w:rsidR="0026398E">
        <w:t xml:space="preserve"> </w:t>
      </w:r>
      <w:r w:rsidR="00314F60">
        <w:t>This atlas</w:t>
      </w:r>
      <w:r w:rsidR="00314F60" w:rsidRPr="0021536D">
        <w:t xml:space="preserve"> uses a</w:t>
      </w:r>
      <w:r w:rsidR="00314F60" w:rsidRPr="0021536D">
        <w:rPr>
          <w:rFonts w:eastAsiaTheme="majorEastAsia"/>
        </w:rPr>
        <w:t> sulco-gyral classification</w:t>
      </w:r>
      <w:r w:rsidR="00314F60" w:rsidRPr="0021536D">
        <w:t>, distinguishing between exposed</w:t>
      </w:r>
      <w:r w:rsidR="00314F60" w:rsidRPr="0021536D">
        <w:rPr>
          <w:rFonts w:eastAsiaTheme="majorEastAsia"/>
        </w:rPr>
        <w:t> gyri </w:t>
      </w:r>
      <w:r w:rsidR="00314F60" w:rsidRPr="0021536D">
        <w:t>and buried</w:t>
      </w:r>
      <w:r w:rsidR="00314F60" w:rsidRPr="0021536D">
        <w:rPr>
          <w:rFonts w:eastAsiaTheme="majorEastAsia"/>
        </w:rPr>
        <w:t> sulci </w:t>
      </w:r>
      <w:r w:rsidR="00314F60" w:rsidRPr="0021536D">
        <w:t>based on</w:t>
      </w:r>
      <w:r w:rsidR="00314F60" w:rsidRPr="0021536D">
        <w:rPr>
          <w:rFonts w:eastAsiaTheme="majorEastAsia"/>
        </w:rPr>
        <w:t> mean curvature and convexity</w:t>
      </w:r>
      <w:r w:rsidR="00314F60">
        <w:t xml:space="preserve">, thus </w:t>
      </w:r>
      <w:r w:rsidR="00314F60" w:rsidRPr="0021536D">
        <w:t>provid</w:t>
      </w:r>
      <w:r w:rsidR="00314F60">
        <w:t xml:space="preserve">ing </w:t>
      </w:r>
      <w:r w:rsidR="00314F60" w:rsidRPr="0021536D">
        <w:rPr>
          <w:rFonts w:eastAsiaTheme="majorEastAsia"/>
        </w:rPr>
        <w:t>74 bilateral regions (148 total)</w:t>
      </w:r>
      <w:r w:rsidR="00314F60" w:rsidRPr="0021536D">
        <w:t xml:space="preserve">. </w:t>
      </w:r>
      <w:r w:rsidR="00314F60">
        <w:t xml:space="preserve">Subcortical </w:t>
      </w:r>
      <w:r w:rsidR="00314F60" w:rsidRPr="00FB19A6">
        <w:t>structures were analyzed using the Automated Segmentation of the Subcortical Structures (ASEG) provided by FreeSurfer</w:t>
      </w:r>
      <w:r w:rsidR="005317AF">
        <w:t xml:space="preserve"> </w:t>
      </w:r>
      <w:r w:rsidR="005317AF">
        <w:fldChar w:fldCharType="begin"/>
      </w:r>
      <w:r w:rsidR="005317AF">
        <w:instrText xml:space="preserve"> ADDIN ZOTERO_ITEM CSL_CITATION {"citationID":"1JLCn448","properties":{"formattedCitation":"(Fischl et al., 2002)","plainCitation":"(Fischl et al., 2002)","noteIndex":0},"citationItems":[{"id":4282,"uris":["http://zotero.org/users/13126831/items/VXCSW5UX"],"itemData":{"id":4282,"type":"article-journal","abstract":"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container-title":"Neuron","DOI":"10.1016/s0896-6273(02)00569-x","ISSN":"0896-6273","issue":"3","journalAbbreviation":"Neuron","language":"eng","note":"PMID: 11832223","page":"341-355","source":"PubMed","title":"Whole brain segmentation: automated labeling of neuroanatomical structures in the human brain","title-short":"Whole brain segmentation","volume":"33","author":[{"family":"Fischl","given":"Bruce"},{"family":"Salat","given":"David H."},{"family":"Busa","given":"Evelina"},{"family":"Albert","given":"Marilyn"},{"family":"Dieterich","given":"Megan"},{"family":"Haselgrove","given":"Christian"},{"family":"Kouwe","given":"Andre","non-dropping-particle":"van der"},{"family":"Killiany","given":"Ron"},{"family":"Kennedy","given":"David"},{"family":"Klaveness","given":"Shuna"},{"family":"Montillo","given":"Albert"},{"family":"Makris","given":"Nikos"},{"family":"Rosen","given":"Bruce"},{"family":"Dale","given":"Anders M."}],"issued":{"date-parts":[["2002",1,31]]}}}],"schema":"https://github.com/citation-style-language/schema/raw/master/csl-citation.json"} </w:instrText>
      </w:r>
      <w:r w:rsidR="005317AF">
        <w:fldChar w:fldCharType="separate"/>
      </w:r>
      <w:r w:rsidR="00875B75">
        <w:rPr>
          <w:noProof/>
        </w:rPr>
        <w:t>(Fischl et al., 2002)</w:t>
      </w:r>
      <w:r w:rsidR="005317AF">
        <w:fldChar w:fldCharType="end"/>
      </w:r>
      <w:r w:rsidR="005317AF">
        <w:t xml:space="preserve">. </w:t>
      </w:r>
      <w:r w:rsidR="00314F60" w:rsidRPr="00FB19A6">
        <w:t>This atlas allows the segmentation and volume measurement of subcortical areas and other intracranial structures</w:t>
      </w:r>
      <w:r w:rsidR="00C8375F">
        <w:t>, providing 46 regions in total</w:t>
      </w:r>
      <w:r w:rsidR="00314F60" w:rsidRPr="00FB19A6">
        <w:t xml:space="preserve">. </w:t>
      </w:r>
      <w:r w:rsidR="00BF29A7" w:rsidRPr="00BF29A7">
        <w:t xml:space="preserve">Combining these atlases facilitates a comprehensive analysis of cortical and subcortical regions. </w:t>
      </w:r>
      <w:r w:rsidRPr="00BB2216">
        <w:t>Once both cortical and subcortical structures are labe</w:t>
      </w:r>
      <w:r w:rsidR="00126CAD">
        <w:t>l</w:t>
      </w:r>
      <w:r w:rsidRPr="00BB2216">
        <w:t>led, we obtain</w:t>
      </w:r>
      <w:r w:rsidR="00C8375F">
        <w:t xml:space="preserve"> 194 </w:t>
      </w:r>
      <w:r w:rsidR="00CB3760">
        <w:t xml:space="preserve">parcellated </w:t>
      </w:r>
      <w:r w:rsidR="00C8375F">
        <w:t>brain volumes</w:t>
      </w:r>
      <w:r w:rsidR="00020E02">
        <w:t xml:space="preserve"> per individual</w:t>
      </w:r>
      <w:r w:rsidRPr="00BB2216">
        <w:t>, presented in a tabulated format</w:t>
      </w:r>
      <w:r w:rsidR="00D24A7F">
        <w:t>.</w:t>
      </w:r>
    </w:p>
    <w:p w14:paraId="25F7C4D8" w14:textId="795C4C7E" w:rsidR="00BD4005" w:rsidRPr="00BD4005" w:rsidRDefault="009520BB" w:rsidP="00400DB2">
      <w:pPr>
        <w:pStyle w:val="Style3"/>
      </w:pPr>
      <w:bookmarkStart w:id="66" w:name="_Toc194515207"/>
      <w:bookmarkStart w:id="67" w:name="_Toc195193000"/>
      <w:r>
        <w:lastRenderedPageBreak/>
        <w:t>Demographics and categorical diagnosis</w:t>
      </w:r>
      <w:bookmarkEnd w:id="66"/>
      <w:bookmarkEnd w:id="67"/>
    </w:p>
    <w:p w14:paraId="4F29D8DD" w14:textId="561E4FDD" w:rsidR="009520BB" w:rsidRPr="00CB3760" w:rsidRDefault="00CB3760" w:rsidP="00CB3760">
      <w:r>
        <w:rPr>
          <w:color w:val="000000" w:themeColor="text1"/>
        </w:rPr>
        <w:t xml:space="preserve">The </w:t>
      </w:r>
      <w:r w:rsidR="009520BB" w:rsidRPr="00827943">
        <w:rPr>
          <w:color w:val="000000" w:themeColor="text1"/>
        </w:rPr>
        <w:t xml:space="preserve">Kiddie Schedule for Affective Disorders and Schizophrenia </w:t>
      </w:r>
      <w:del w:id="68" w:author="Ina Drabløs [2]" w:date="2025-04-21T10:32:00Z" w16du:dateUtc="2025-04-21T08:32:00Z">
        <w:r w:rsidR="009520BB" w:rsidRPr="00827943" w:rsidDel="003101B3">
          <w:rPr>
            <w:color w:val="000000" w:themeColor="text1"/>
          </w:rPr>
          <w:delText>for DSM-</w:delText>
        </w:r>
        <w:r w:rsidR="009520BB" w:rsidRPr="002915A0" w:rsidDel="003101B3">
          <w:delText xml:space="preserve">5 </w:delText>
        </w:r>
      </w:del>
      <w:r w:rsidR="009520BB" w:rsidRPr="002915A0">
        <w:t>(KSADS-</w:t>
      </w:r>
      <w:r w:rsidR="00400DB2">
        <w:t xml:space="preserve">5 </w:t>
      </w:r>
      <w:r w:rsidR="00400DB2" w:rsidRPr="006A0DC3">
        <w:rPr>
          <w:color w:val="00B0F0"/>
        </w:rPr>
        <w:t>2.0</w:t>
      </w:r>
      <w:r w:rsidR="009520BB" w:rsidRPr="002915A0">
        <w:t>)</w:t>
      </w:r>
      <w:r w:rsidR="009520BB">
        <w:t xml:space="preserve"> </w:t>
      </w:r>
      <w:r w:rsidR="009520BB" w:rsidRPr="002915A0">
        <w:t>is a comprehensive diagnostic tool compatible with</w:t>
      </w:r>
      <w:r>
        <w:t xml:space="preserve"> </w:t>
      </w:r>
      <w:r w:rsidR="00126CAD">
        <w:t xml:space="preserve">the </w:t>
      </w:r>
      <w:r w:rsidRPr="00FB19A6">
        <w:t>Diagnostic and Statistical Manual of Mental Disorders</w:t>
      </w:r>
      <w:r w:rsidR="009520BB" w:rsidRPr="002915A0">
        <w:t xml:space="preserve"> </w:t>
      </w:r>
      <w:r>
        <w:t>(</w:t>
      </w:r>
      <w:r w:rsidR="009520BB" w:rsidRPr="002915A0">
        <w:t>DSM-5</w:t>
      </w:r>
      <w:r>
        <w:t>)</w:t>
      </w:r>
      <w:r w:rsidR="009520BB" w:rsidRPr="002915A0">
        <w:t xml:space="preserve"> criteria, </w:t>
      </w:r>
      <w:r w:rsidR="00D24A7F">
        <w:t>supporting</w:t>
      </w:r>
      <w:r w:rsidR="009520BB" w:rsidRPr="002915A0">
        <w:t xml:space="preserve"> the </w:t>
      </w:r>
      <w:r w:rsidR="002E6FFB" w:rsidRPr="002915A0">
        <w:t>categorical approach</w:t>
      </w:r>
      <w:r w:rsidR="002E6FFB">
        <w:t xml:space="preserve"> </w:t>
      </w:r>
      <w:r w:rsidR="00126CAD">
        <w:t xml:space="preserve">to </w:t>
      </w:r>
      <w:r w:rsidR="00F91235" w:rsidRPr="002915A0">
        <w:t>psychiatric</w:t>
      </w:r>
      <w:r w:rsidR="009520BB" w:rsidRPr="002915A0">
        <w:t xml:space="preserve"> diagnoses</w:t>
      </w:r>
      <w:r>
        <w:t xml:space="preserve"> </w:t>
      </w:r>
      <w:r w:rsidR="00993997">
        <w:fldChar w:fldCharType="begin"/>
      </w:r>
      <w:r w:rsidR="00993997">
        <w:instrText xml:space="preserve"> ADDIN ZOTERO_ITEM CSL_CITATION {"citationID":"HvvAGoE8","properties":{"formattedCitation":"(Kobak et al., 2013)","plainCitation":"(Kobak et al., 2013)","noteIndex":0},"citationItems":[{"id":2945,"uris":["http://zotero.org/users/13126831/items/GWRRB7XK"],"itemData":{"id":2945,"type":"article-journal","container-title":"Anxiety Disorders and Depression.(La Jolaa, CA)","journalAbbreviation":"Anxiety Disorders and Depression.(La Jolaa, CA)","title":"Computerized screening of comorbidity in adolescents with substance or psychiatric disorders","author":[{"family":"Kobak","given":"Kenneth A"},{"family":"Kratochvil","given":"CJ"},{"family":"Stanger","given":"C"},{"family":"Kaufman","given":"J"}],"issued":{"date-parts":[["2013"]]}}}],"schema":"https://github.com/citation-style-language/schema/raw/master/csl-citation.json"} </w:instrText>
      </w:r>
      <w:r w:rsidR="00993997">
        <w:fldChar w:fldCharType="separate"/>
      </w:r>
      <w:r w:rsidR="00875B75">
        <w:rPr>
          <w:noProof/>
        </w:rPr>
        <w:t>(Kobak et al., 2013)</w:t>
      </w:r>
      <w:r w:rsidR="00993997">
        <w:fldChar w:fldCharType="end"/>
      </w:r>
      <w:r w:rsidR="00993997" w:rsidRPr="00FB19A6">
        <w:rPr>
          <w:color w:val="4C94D8" w:themeColor="text2" w:themeTint="80"/>
        </w:rPr>
        <w:t xml:space="preserve"> </w:t>
      </w:r>
      <w:r w:rsidRPr="00FB19A6">
        <w:rPr>
          <w:color w:val="4C94D8" w:themeColor="text2" w:themeTint="80"/>
        </w:rPr>
        <w:t>(APA, 2000).</w:t>
      </w:r>
      <w:r w:rsidRPr="00CB3760">
        <w:rPr>
          <w:color w:val="000000" w:themeColor="text1"/>
        </w:rPr>
        <w:t xml:space="preserve"> </w:t>
      </w:r>
      <w:r w:rsidR="009520BB" w:rsidRPr="002915A0">
        <w:t xml:space="preserve"> This approach </w:t>
      </w:r>
      <w:r>
        <w:t xml:space="preserve">uses </w:t>
      </w:r>
      <w:r w:rsidR="009520BB" w:rsidRPr="002915A0">
        <w:t>established criteria</w:t>
      </w:r>
      <w:r>
        <w:t xml:space="preserve"> and d</w:t>
      </w:r>
      <w:r w:rsidRPr="002915A0">
        <w:t>iagnoses may be classified as "certain," "possible," "in remission," or "not present."</w:t>
      </w:r>
      <w:r w:rsidR="009520BB" w:rsidRPr="00FB19A6">
        <w:t xml:space="preserve"> </w:t>
      </w:r>
      <w:r w:rsidRPr="00827943">
        <w:rPr>
          <w:color w:val="000000" w:themeColor="text1"/>
        </w:rPr>
        <w:t xml:space="preserve">Demographic </w:t>
      </w:r>
      <w:r w:rsidRPr="005317AF">
        <w:rPr>
          <w:color w:val="000000" w:themeColor="text1"/>
        </w:rPr>
        <w:t>questions, including age, sex</w:t>
      </w:r>
      <w:r w:rsidRPr="002915A0">
        <w:t>, race</w:t>
      </w:r>
      <w:r w:rsidR="000977E9">
        <w:t>,</w:t>
      </w:r>
      <w:r w:rsidRPr="002915A0">
        <w:t xml:space="preserve"> and ethnicity</w:t>
      </w:r>
      <w:r>
        <w:t>,</w:t>
      </w:r>
      <w:r>
        <w:rPr>
          <w:color w:val="000000" w:themeColor="text1"/>
        </w:rPr>
        <w:t xml:space="preserve"> are also </w:t>
      </w:r>
      <w:r w:rsidR="000977E9">
        <w:rPr>
          <w:color w:val="000000" w:themeColor="text1"/>
        </w:rPr>
        <w:t>retrieved</w:t>
      </w:r>
      <w:r w:rsidRPr="00827943">
        <w:rPr>
          <w:color w:val="000000" w:themeColor="text1"/>
        </w:rPr>
        <w:t xml:space="preserve"> from the </w:t>
      </w:r>
      <w:r>
        <w:rPr>
          <w:color w:val="000000" w:themeColor="text1"/>
        </w:rPr>
        <w:t>KSADS-5</w:t>
      </w:r>
      <w:r w:rsidR="00BD4005" w:rsidRPr="002915A0">
        <w:t>.</w:t>
      </w:r>
    </w:p>
    <w:p w14:paraId="1371888E" w14:textId="77777777" w:rsidR="009520BB" w:rsidRDefault="009520BB" w:rsidP="009520BB">
      <w:pPr>
        <w:pStyle w:val="Style3"/>
      </w:pPr>
      <w:bookmarkStart w:id="69" w:name="_Toc194515208"/>
      <w:bookmarkStart w:id="70" w:name="_Toc195193001"/>
      <w:r>
        <w:t xml:space="preserve">Self and Parental Reports of </w:t>
      </w:r>
      <w:bookmarkEnd w:id="69"/>
      <w:r>
        <w:t>dimensional diagnosis</w:t>
      </w:r>
      <w:bookmarkEnd w:id="70"/>
      <w:r>
        <w:t xml:space="preserve"> </w:t>
      </w:r>
    </w:p>
    <w:p w14:paraId="05906324" w14:textId="62161CA7" w:rsidR="009520BB" w:rsidRPr="00F05A4A" w:rsidRDefault="009520BB" w:rsidP="009520BB">
      <w:pPr>
        <w:rPr>
          <w:b/>
          <w:bCs/>
          <w:i/>
          <w:iCs/>
        </w:rPr>
      </w:pPr>
      <w:r w:rsidRPr="0070480A">
        <w:t>The Achenbach System of Empirically Based Assessment (ASEBA) is a comprehensive evaluation tool developed after years of research and practical use</w:t>
      </w:r>
      <w:r>
        <w:t xml:space="preserve"> </w:t>
      </w:r>
      <w:r>
        <w:fldChar w:fldCharType="begin"/>
      </w:r>
      <w:r>
        <w:instrText xml:space="preserve"> ADDIN ZOTERO_ITEM CSL_CITATION {"citationID":"3SKtZceN","properties":{"formattedCitation":"({\\i{}ASEBA}, 2019)","plainCitation":"(ASEBA, 2019)","noteIndex":0},"citationItems":[{"id":4289,"uris":["http://zotero.org/users/13126831/items/TCNGPR3D"],"itemData":{"id":4289,"type":"post-weblog","abstract":"The ASEBA is a comprehensive evidence-based assessment system developed through decades of research and practical experience. The ASEBA assesses competencies,","language":"en-US","title":"ASEBA","URL":"https://aseba.org/aseba-overview/","accessed":{"date-parts":[["2025",4,3]]},"issued":{"date-parts":[["2019",1,14]]}}}],"schema":"https://github.com/citation-style-language/schema/raw/master/csl-citation.json"} </w:instrText>
      </w:r>
      <w:r>
        <w:fldChar w:fldCharType="separate"/>
      </w:r>
      <w:r w:rsidR="00875B75" w:rsidRPr="00875B75">
        <w:t>(</w:t>
      </w:r>
      <w:r w:rsidR="00875B75" w:rsidRPr="00875B75">
        <w:rPr>
          <w:i/>
          <w:iCs/>
        </w:rPr>
        <w:t>ASEBA</w:t>
      </w:r>
      <w:r w:rsidR="00875B75" w:rsidRPr="00875B75">
        <w:t>, 2019)</w:t>
      </w:r>
      <w:r>
        <w:fldChar w:fldCharType="end"/>
      </w:r>
      <w:r w:rsidRPr="0070480A">
        <w:t xml:space="preserve">. It is designed to assess behavioral, emotional, and social aspects, along with strengths, competencies, and </w:t>
      </w:r>
      <w:r w:rsidRPr="00496D86">
        <w:t xml:space="preserve">adaptive functioning in individuals ranging from 1½ years old to over 90. ASEBA is widely applied in diverse areas such as mental health services, education, healthcare, research, and more. </w:t>
      </w:r>
      <w:r>
        <w:t xml:space="preserve">The Child Behavior Checklist (CBCL) and Brief Problem Monitor (BPM), two components of the ASEBA, </w:t>
      </w:r>
      <w:r w:rsidRPr="00496D86">
        <w:t>provide</w:t>
      </w:r>
      <w:r>
        <w:t>s</w:t>
      </w:r>
      <w:r w:rsidRPr="00496D86">
        <w:t xml:space="preserve"> a </w:t>
      </w:r>
      <w:r w:rsidRPr="00F05A4A">
        <w:t>dimensional</w:t>
      </w:r>
      <w:r>
        <w:t xml:space="preserve"> </w:t>
      </w:r>
      <w:r w:rsidRPr="005C0C0E">
        <w:t xml:space="preserve">diagnostic/assessment approach that places behaviors along a continuum of frequency and/or severity. </w:t>
      </w:r>
      <w:r w:rsidR="005C0C0E" w:rsidRPr="005C0C0E">
        <w:t>Raw scores from these instruments are converted into standardized scores using</w:t>
      </w:r>
      <w:r w:rsidR="005C0C0E" w:rsidRPr="005C0C0E">
        <w:rPr>
          <w:rFonts w:eastAsiaTheme="majorEastAsia"/>
        </w:rPr>
        <w:t> ASEBA-defined algorithms</w:t>
      </w:r>
      <w:r w:rsidR="005C0C0E" w:rsidRPr="005C0C0E">
        <w:t>, which account for</w:t>
      </w:r>
      <w:r w:rsidR="005C0C0E" w:rsidRPr="005C0C0E">
        <w:rPr>
          <w:rFonts w:eastAsiaTheme="majorEastAsia"/>
        </w:rPr>
        <w:t> informant type, age, sex, and ethnicity</w:t>
      </w:r>
      <w:r w:rsidR="005C0C0E" w:rsidRPr="005C0C0E">
        <w:t>. These normed scores are expressed as</w:t>
      </w:r>
      <w:r w:rsidR="005C0C0E" w:rsidRPr="005C0C0E">
        <w:rPr>
          <w:rFonts w:eastAsiaTheme="majorEastAsia"/>
        </w:rPr>
        <w:t> T-scores</w:t>
      </w:r>
      <w:r w:rsidR="005C0C0E" w:rsidRPr="005C0C0E">
        <w:t>, with a mean of 50 and a standard deviation of 10.</w:t>
      </w:r>
      <w:r w:rsidR="005C0C0E">
        <w:rPr>
          <w:rStyle w:val="apple-converted-space"/>
          <w:rFonts w:ascii="-webkit-standard" w:eastAsiaTheme="majorEastAsia" w:hAnsi="-webkit-standard"/>
          <w:color w:val="000000"/>
          <w:sz w:val="27"/>
          <w:szCs w:val="27"/>
        </w:rPr>
        <w:t> </w:t>
      </w:r>
      <w:r w:rsidRPr="005E7B4A">
        <w:t xml:space="preserve"> </w:t>
      </w:r>
    </w:p>
    <w:p w14:paraId="48ABFD65" w14:textId="72D17626" w:rsidR="009C4AA5" w:rsidRDefault="009520BB" w:rsidP="00400DB2">
      <w:pPr>
        <w:pStyle w:val="Style4"/>
      </w:pPr>
      <w:bookmarkStart w:id="71" w:name="_Toc195193002"/>
      <w:bookmarkStart w:id="72" w:name="_Toc194515210"/>
      <w:r>
        <w:t xml:space="preserve">Parent-Reported </w:t>
      </w:r>
      <w:r w:rsidRPr="003867A7">
        <w:t>Child Behavior Checklist</w:t>
      </w:r>
      <w:bookmarkEnd w:id="71"/>
      <w:r w:rsidRPr="003867A7">
        <w:t xml:space="preserve"> </w:t>
      </w:r>
      <w:bookmarkEnd w:id="72"/>
    </w:p>
    <w:p w14:paraId="748B8E53" w14:textId="36B033F1" w:rsidR="009520BB" w:rsidRDefault="009520BB" w:rsidP="009520BB">
      <w:r w:rsidRPr="002B0C5B">
        <w:t xml:space="preserve">The CBCL is a component of the </w:t>
      </w:r>
      <w:r w:rsidRPr="0070480A">
        <w:t>ASEBA first published in 2001</w:t>
      </w:r>
      <w:r>
        <w:t>,</w:t>
      </w:r>
      <w:r w:rsidRPr="0070480A">
        <w:t xml:space="preserve"> and</w:t>
      </w:r>
      <w:r w:rsidRPr="002B0C5B">
        <w:t xml:space="preserve"> is used to assess children's behavioral, emotional, or social problems</w:t>
      </w:r>
      <w:r>
        <w:t xml:space="preserve"> </w:t>
      </w:r>
      <w:r w:rsidRPr="003867A7">
        <w:fldChar w:fldCharType="begin"/>
      </w:r>
      <w:r>
        <w:instrText xml:space="preserve"> ADDIN ZOTERO_ITEM CSL_CITATION {"citationID":"VHkYyXov","properties":{"formattedCitation":"(T. M. Achenbach, 2001)","plainCitation":"(T. M. Achenbach, 2001)","dontUpdate":true,"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rsidRPr="003867A7">
        <w:fldChar w:fldCharType="separate"/>
      </w:r>
      <w:r>
        <w:t>(Achenbach, 2001)</w:t>
      </w:r>
      <w:r w:rsidRPr="003867A7">
        <w:fldChar w:fldCharType="end"/>
      </w:r>
      <w:r w:rsidRPr="003867A7">
        <w:t xml:space="preserve">. </w:t>
      </w:r>
      <w:r w:rsidRPr="002B0C5B">
        <w:t>It is a 112-item parent-reported survey, which uses a 3-point Likert scale for responses: "Very True," "Somewhat True," or "Not True," where parents are asked to rate each item based on their child's behavior "now or within the past six months."</w:t>
      </w:r>
      <w:r>
        <w:t xml:space="preserve"> </w:t>
      </w:r>
      <w:r w:rsidRPr="00C1392A">
        <w:t xml:space="preserve">As depicted in Figure </w:t>
      </w:r>
      <w:r>
        <w:t>5</w:t>
      </w:r>
      <w:r w:rsidRPr="00C1392A">
        <w:t>,</w:t>
      </w:r>
      <w:r w:rsidRPr="00C1392A">
        <w:rPr>
          <w:rFonts w:eastAsiaTheme="majorEastAsia"/>
        </w:rPr>
        <w:t> </w:t>
      </w:r>
      <w:r>
        <w:t>the CBCL</w:t>
      </w:r>
      <w:r w:rsidRPr="00C1392A">
        <w:t xml:space="preserve"> consists</w:t>
      </w:r>
      <w:r w:rsidRPr="003867A7">
        <w:t xml:space="preserve"> of several dimensions categorized into Syndrome Scales </w:t>
      </w:r>
      <w:r>
        <w:t>and</w:t>
      </w:r>
      <w:r w:rsidRPr="003867A7">
        <w:t xml:space="preserve"> DSM-Oriented Scales. The eight syndrome scales are established through factor analysis</w:t>
      </w:r>
      <w:r w:rsidRPr="00C1392A">
        <w:rPr>
          <w:color w:val="000000" w:themeColor="text1"/>
        </w:rPr>
        <w:t xml:space="preserve">. They </w:t>
      </w:r>
      <w:r w:rsidRPr="003867A7">
        <w:t>encompass clusters of common behaviors or symptoms</w:t>
      </w:r>
      <w:r>
        <w:rPr>
          <w:rFonts w:ascii="inherit" w:hAnsi="inherit" w:cs="Open Sans"/>
          <w:color w:val="000000"/>
        </w:rPr>
        <w:t>.</w:t>
      </w:r>
      <w:r>
        <w:t xml:space="preserve"> </w:t>
      </w:r>
      <w:r w:rsidRPr="003867A7">
        <w:t>M</w:t>
      </w:r>
      <w:r>
        <w:t>eanwhile</w:t>
      </w:r>
      <w:r w:rsidRPr="003867A7">
        <w:t>,</w:t>
      </w:r>
      <w:r>
        <w:t xml:space="preserve"> the more recently developed </w:t>
      </w:r>
      <w:r w:rsidRPr="003867A7">
        <w:t>s</w:t>
      </w:r>
      <w:r>
        <w:t>even</w:t>
      </w:r>
      <w:r w:rsidRPr="00E33541">
        <w:t xml:space="preserve"> DSM-Oriented Scales align with diagnostic categories outlined in the </w:t>
      </w:r>
      <w:r>
        <w:t xml:space="preserve">DSM-5 </w:t>
      </w:r>
      <w:r w:rsidRPr="00E33541">
        <w:fldChar w:fldCharType="begin"/>
      </w:r>
      <w:r>
        <w:instrText xml:space="preserve"> ADDIN ZOTERO_ITEM CSL_CITATION {"citationID":"VJmGeEgw","properties":{"formattedCitation":"(American Psychiatric Association, 2013; Nelson et al., 2001)","plainCitation":"(American Psychiatric Association, 2013; Nelson et al., 2001)","noteIndex":0},"citationItems":[{"id":3675,"uris":["http://zotero.org/users/13126831/items/I4DZVZQN"],"itemData":{"id":3675,"type":"book","collection-title":"DSM-5","edition":"5th ed.","event-place":"Washington, D.C","ISBN":"978-0-89042-555-8","publisher":"American Psychiatric Association","publisher-place":"Washington, D.C","title":"Diagnostic and statistical manual of mental disorders : DSM-5","author":[{"literal":"American Psychiatric Association"}],"issued":{"date-parts":[["2013"]]}}},{"id":3236,"uris":["http://zotero.org/users/13126831/items/2D7YPPCL"],"itemData":{"id":3236,"type":"article-journal","abstract":"To create an obsessive-compulsive disorder subscale (OCS) of the Child Behavior Checklist (CBCL) and to determine its internal consistency, sensitivity, specificity, and positive and negative predictive power to identify obsessive-compulsive disorder (OCD) in children and adolescents.\nThree samples of equal size (n = 73) of children and adolescents, matched for age, gender, and race, were selected for these analyses: 1) a clinically ascertained OCD group, 2) a psychiatrically treated group whose records revealed no evidence of OCD, and 3) a general population control group. An OCS was created by applying factor analysis to 11 CBCL items. Examinations of internal consistency, sensitivity, specificity, and positive and negative predictive value were undertaken.\nOf 11 items hypothesized to predict OCD, 8 items were retained after factor analyses (smallest factor loading: 0.49) and used to calculate OCS scores. The retained items displayed excellent internal consistency (Cronbach's alpha coefficient = 0.84). OCD participants had significantly higher OCS scores than either psychiatrically treated or general population control groups. With the use of the 2 cutoff scores closest to the true rate of OCD in the overall sample, sensitivity was 75.3% to 84.9%, specificity was 82.2% to 92.5%, positive predictive value was 70.5% to 83.3%, and negative predictive value was 88.2% to 91.6%.\nThe performance of the proposed CBCL OCS compares favorably with that of the only previously studied screening instrument for OCD, the Leyton Obsessional Inventory-Child Version. Unlike the Leyton Obsessional Inventory-Child Version, the CBCL is already in widespread use as a screen for most other forms of psychopathology. As the performance of the CBCL OCS will need to be replicated in other sample populations, data with various cutoff levels are provided to enable investigators and clinicians to tailor its use to specific study populations.","container-title":"Pediatrics","DOI":"10.1542/peds.108.1.e14","ISSN":"0031-4005","issue":"1","note":"publisher-place: United States\npublisher: United States: Am Acad Pediatrics","page":"e14-e14","title":"Obsessive-Compulsive Scale of the Child Behavior Checklist: Specificity, Sensitivity, and Predictive Power","volume":"108","author":[{"family":"Nelson","given":"Elliot C"},{"family":"Hanna","given":"Gregory L"},{"family":"Hudziak","given":"James J"},{"family":"Botteron","given":"Kelly N"},{"family":"Heath","given":"Andrew C"},{"family":"Todd","given":"Richard D"}],"issued":{"date-parts":[["2001"]]}}}],"schema":"https://github.com/citation-style-language/schema/raw/master/csl-citation.json"} </w:instrText>
      </w:r>
      <w:r w:rsidRPr="00E33541">
        <w:fldChar w:fldCharType="separate"/>
      </w:r>
      <w:r w:rsidR="00875B75">
        <w:t>(American Psychiatric Association, 2013; Nelson et al., 2001)</w:t>
      </w:r>
      <w:r w:rsidRPr="00E33541">
        <w:fldChar w:fldCharType="end"/>
      </w:r>
      <w:r w:rsidRPr="00E33541">
        <w:t>.</w:t>
      </w:r>
      <w:r>
        <w:t xml:space="preserve"> Furthermore</w:t>
      </w:r>
      <w:r w:rsidRPr="00E33541">
        <w:t>, these scales are grouped into three high-level</w:t>
      </w:r>
      <w:r>
        <w:t xml:space="preserve"> domains </w:t>
      </w:r>
      <w:r w:rsidRPr="00676283">
        <w:t xml:space="preserve">Internalizing, Externalizing, </w:t>
      </w:r>
      <w:r w:rsidRPr="00676283">
        <w:lastRenderedPageBreak/>
        <w:t>and Total Problems scales</w:t>
      </w:r>
      <w:r w:rsidRPr="00E33541">
        <w:t>. These dimensions offer a detailed assessment of a child's emotional, social, and behavioral functioning, aiding in identifying areas that may benefit from therapeutic or educational interventions.</w:t>
      </w:r>
    </w:p>
    <w:p w14:paraId="741BB684" w14:textId="68AE7446" w:rsidR="009C4AA5" w:rsidRDefault="009520BB" w:rsidP="00400DB2">
      <w:pPr>
        <w:pStyle w:val="Style4"/>
      </w:pPr>
      <w:bookmarkStart w:id="73" w:name="_Toc195193003"/>
      <w:bookmarkStart w:id="74" w:name="_Toc194515209"/>
      <w:r>
        <w:t>Self-Reported B</w:t>
      </w:r>
      <w:r w:rsidRPr="003B224D">
        <w:t xml:space="preserve">rief </w:t>
      </w:r>
      <w:r>
        <w:t>P</w:t>
      </w:r>
      <w:r w:rsidRPr="003B224D">
        <w:t xml:space="preserve">roblem </w:t>
      </w:r>
      <w:r>
        <w:t>M</w:t>
      </w:r>
      <w:r w:rsidRPr="003B224D">
        <w:t>onitor</w:t>
      </w:r>
      <w:bookmarkEnd w:id="73"/>
      <w:r>
        <w:t xml:space="preserve"> </w:t>
      </w:r>
      <w:bookmarkEnd w:id="74"/>
    </w:p>
    <w:p w14:paraId="33B17635" w14:textId="24AC532A" w:rsidR="009520BB" w:rsidRPr="00F05A4A" w:rsidRDefault="009520BB" w:rsidP="009520BB">
      <w:r w:rsidRPr="00676283">
        <w:t xml:space="preserve">The BPM, another component of the ASEBA, was first published in 2011 </w:t>
      </w:r>
      <w:r w:rsidRPr="00676283">
        <w:fldChar w:fldCharType="begin"/>
      </w:r>
      <w:r w:rsidRPr="00676283">
        <w:instrText xml:space="preserve"> ADDIN ZOTERO_ITEM CSL_CITATION {"citationID":"m1qACeGr","properties":{"formattedCitation":"(Achenbach et al., 2011)","plainCitation":"(Achenbach et al., 2011)","noteIndex":0},"citationItems":[{"id":4286,"uris":["http://zotero.org/users/13126831/items/G88UT24M"],"itemData":{"id":4286,"type":"article-journal","container-title":"Burlington, VT: ASEBA","journalAbbreviation":"Burlington, VT: ASEBA","title":"Manual for the ASEBA brief problem monitor (BPM)","volume":"33","author":[{"family":"Achenbach","given":"Thomas M"},{"family":"McConaughy","given":"Stephanie H"},{"family":"Ivanova","given":"Masha Y"},{"family":"Rescorla","given":"Leslie A"}],"issued":{"date-parts":[["2011"]]}}}],"schema":"https://github.com/citation-style-language/schema/raw/master/csl-citation.json"} </w:instrText>
      </w:r>
      <w:r w:rsidRPr="00676283">
        <w:fldChar w:fldCharType="separate"/>
      </w:r>
      <w:r w:rsidR="00875B75">
        <w:t>(Achenbach et al., 2011)</w:t>
      </w:r>
      <w:r w:rsidRPr="00676283">
        <w:fldChar w:fldCharType="end"/>
      </w:r>
      <w:r w:rsidRPr="00676283">
        <w:t xml:space="preserve">. </w:t>
      </w:r>
      <w:r>
        <w:t>Developed to complement parental assessments, adolescents provide self-reports on higher</w:t>
      </w:r>
      <w:r w:rsidR="00126CAD">
        <w:t>-</w:t>
      </w:r>
      <w:r>
        <w:t xml:space="preserve">level domains </w:t>
      </w:r>
      <w:r w:rsidRPr="004467B7">
        <w:rPr>
          <w:color w:val="215E99" w:themeColor="text2" w:themeTint="BF"/>
        </w:rPr>
        <w:t>and attention</w:t>
      </w:r>
      <w:r>
        <w:t xml:space="preserve">. </w:t>
      </w:r>
      <w:r w:rsidRPr="00676283">
        <w:t xml:space="preserve">It is a 19-item self-reported survey used to assess children's behavioral and emotional functioning and their responses to interventions (RTIs). It also uses a 3-point Likert scale for responses: "Very True", "Somewhat True," or "Not True." Children are instructed to rate each item based on their behavior "currently or within the past six months." As illustrated in Figure </w:t>
      </w:r>
      <w:r>
        <w:t>5</w:t>
      </w:r>
      <w:r w:rsidRPr="00676283">
        <w:t xml:space="preserve">, the BPM measures four scales, including Internalizing, Attention Problems, Externalizing, and Total Problems scales, paralleling the items and scales found on the more comprehensive CBCL/6-18 </w:t>
      </w:r>
      <w:r w:rsidRPr="00676283">
        <w:fldChar w:fldCharType="begin"/>
      </w:r>
      <w:r w:rsidRPr="00676283">
        <w:instrText xml:space="preserve"> ADDIN ZOTERO_ITEM CSL_CITATION {"citationID":"Bsqg7R60","properties":{"formattedCitation":"(T. Achenbach et al., 2017)","plainCitation":"(T. Achenbach et al., 2017)","dontUpdate":true,"noteIndex":0},"citationItems":[{"id":3683,"uris":["http://zotero.org/users/13126831/items/69FIFYPT"],"itemData":{"id":3683,"type":"article-journal","container-title":"Burlington: University of Vermont Research Center for Children, Youth, and Families","journalAbbreviation":"Burlington: University of Vermont Research Center for Children, Youth, and Families","title":"Manual for the aseba brief problem monitor for ages 6–18 (bpm/6–18)","author":[{"family":"Achenbach","given":""},{"family":"McConaughy","given":"SH"},{"family":"Ivanova","given":"MY"},{"family":"Rescorla","given":"LA"}],"issued":{"date-parts":[["2017"]]}}}],"schema":"https://github.com/citation-style-language/schema/raw/master/csl-citation.json"} </w:instrText>
      </w:r>
      <w:r w:rsidRPr="00676283">
        <w:fldChar w:fldCharType="separate"/>
      </w:r>
      <w:r w:rsidRPr="00676283">
        <w:t>(Achenbach et al., 2017)</w:t>
      </w:r>
      <w:r w:rsidRPr="00676283">
        <w:fldChar w:fldCharType="end"/>
      </w:r>
      <w:r w:rsidRPr="00676283">
        <w:t xml:space="preserve">. </w:t>
      </w:r>
    </w:p>
    <w:p w14:paraId="3A108D98" w14:textId="77777777" w:rsidR="009520BB" w:rsidRDefault="009520BB" w:rsidP="009520BB">
      <w:r>
        <w:rPr>
          <w:noProof/>
          <w14:ligatures w14:val="standardContextual"/>
        </w:rPr>
        <w:drawing>
          <wp:inline distT="0" distB="0" distL="0" distR="0" wp14:anchorId="0BE97AF1" wp14:editId="171E335D">
            <wp:extent cx="5943378" cy="3341511"/>
            <wp:effectExtent l="0" t="0" r="0" b="0"/>
            <wp:docPr id="169963032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630325" name="Picture 1699630325"/>
                    <pic:cNvPicPr/>
                  </pic:nvPicPr>
                  <pic:blipFill rotWithShape="1">
                    <a:blip r:embed="rId16"/>
                    <a:srcRect t="9946" b="10490"/>
                    <a:stretch/>
                  </pic:blipFill>
                  <pic:spPr bwMode="auto">
                    <a:xfrm>
                      <a:off x="0" y="0"/>
                      <a:ext cx="5943600" cy="3341636"/>
                    </a:xfrm>
                    <a:prstGeom prst="rect">
                      <a:avLst/>
                    </a:prstGeom>
                    <a:ln>
                      <a:noFill/>
                    </a:ln>
                    <a:extLst>
                      <a:ext uri="{53640926-AAD7-44D8-BBD7-CCE9431645EC}">
                        <a14:shadowObscured xmlns:a14="http://schemas.microsoft.com/office/drawing/2010/main"/>
                      </a:ext>
                    </a:extLst>
                  </pic:spPr>
                </pic:pic>
              </a:graphicData>
            </a:graphic>
          </wp:inline>
        </w:drawing>
      </w:r>
    </w:p>
    <w:p w14:paraId="2814DEDB" w14:textId="77777777" w:rsidR="009520BB" w:rsidRDefault="009520BB" w:rsidP="009520BB">
      <w:pPr>
        <w:rPr>
          <w:b/>
          <w:bCs/>
          <w:i/>
          <w:iCs/>
        </w:rPr>
      </w:pPr>
    </w:p>
    <w:p w14:paraId="3A6E9ED6" w14:textId="07FC6C41" w:rsidR="002E6FFB" w:rsidRPr="008C0CD7" w:rsidRDefault="009520BB" w:rsidP="00D2005B">
      <w:pPr>
        <w:rPr>
          <w:i/>
          <w:iCs/>
        </w:rPr>
      </w:pPr>
      <w:r w:rsidRPr="0070480A">
        <w:rPr>
          <w:b/>
          <w:bCs/>
          <w:i/>
          <w:iCs/>
        </w:rPr>
        <w:t xml:space="preserve">Figure </w:t>
      </w:r>
      <w:r>
        <w:rPr>
          <w:b/>
          <w:bCs/>
          <w:i/>
          <w:iCs/>
        </w:rPr>
        <w:t>5</w:t>
      </w:r>
      <w:r w:rsidRPr="0070480A">
        <w:rPr>
          <w:b/>
          <w:bCs/>
          <w:i/>
          <w:iCs/>
        </w:rPr>
        <w:t xml:space="preserve">. </w:t>
      </w:r>
      <w:bookmarkStart w:id="75" w:name="_Toc194515211"/>
      <w:r w:rsidR="00126CAD" w:rsidRPr="00126CAD">
        <w:rPr>
          <w:i/>
          <w:iCs/>
        </w:rPr>
        <w:t xml:space="preserve">The structure of the ASEBA specifically focuses on the CBCL and the BPM. The parent-reported CBCL consists of Syndrome Scales and the more recently developed DSM-Oriented Scales. The DSM-oriented scales are aligned with diagnostic criteria from the DSM and include categories such as OCD and Anxiety Problems. The syndrome scales include </w:t>
      </w:r>
      <w:r w:rsidR="00126CAD" w:rsidRPr="00126CAD">
        <w:rPr>
          <w:i/>
          <w:iCs/>
        </w:rPr>
        <w:lastRenderedPageBreak/>
        <w:t>clusters of symptoms, which are further grouped into three high-level domains known as (1) Internalizing Problems, (2) Externalizing, and (3) Total Problems score that sums all problem items. The child-reported BPM is a shorter version that provides a rapid assessment parallel to dimensions in CBCL for monitoring behavioral and emotional functioning over time.</w:t>
      </w:r>
    </w:p>
    <w:p w14:paraId="2A6242DF" w14:textId="4038FF87" w:rsidR="009520BB" w:rsidRPr="00F05A4A" w:rsidRDefault="00F91235" w:rsidP="009520BB">
      <w:r w:rsidRPr="00034179">
        <w:t>Several criteria were applied for exclusion from the study</w:t>
      </w:r>
      <w:r w:rsidR="003101B3">
        <w:t>, illustrated in Figure 4</w:t>
      </w:r>
      <w:r>
        <w:t xml:space="preserve">. </w:t>
      </w:r>
      <w:r w:rsidR="00D76A51" w:rsidRPr="00D76A51">
        <w:t xml:space="preserve">Subjects  </w:t>
      </w:r>
      <w:r w:rsidR="003101B3">
        <w:t xml:space="preserve">were </w:t>
      </w:r>
      <w:r w:rsidR="00D76A51" w:rsidRPr="00D76A51">
        <w:t xml:space="preserve">excluded if they lack usable imaging data or if there are missing reports from either parents or children regarding internalizing and/or externalizing behaviors. </w:t>
      </w:r>
      <w:r w:rsidR="003101B3">
        <w:t>Furthermore, s</w:t>
      </w:r>
      <w:r w:rsidR="002E6FFB" w:rsidRPr="002E6FFB">
        <w:t xml:space="preserve">ubjects </w:t>
      </w:r>
      <w:r w:rsidR="002E6FFB" w:rsidRPr="00F91235">
        <w:rPr>
          <w:color w:val="3A7C22" w:themeColor="accent6" w:themeShade="BF"/>
        </w:rPr>
        <w:t xml:space="preserve">currently </w:t>
      </w:r>
      <w:r w:rsidR="003101B3">
        <w:t>using</w:t>
      </w:r>
      <w:r w:rsidR="002E6FFB" w:rsidRPr="002E6FFB">
        <w:t xml:space="preserve"> antidepressant or antipsychotic medications </w:t>
      </w:r>
      <w:r w:rsidR="003101B3">
        <w:t xml:space="preserve">were excluded </w:t>
      </w:r>
      <w:r>
        <w:rPr>
          <w:color w:val="3A7C22" w:themeColor="accent6" w:themeShade="BF"/>
        </w:rPr>
        <w:t xml:space="preserve">(list of meds?) </w:t>
      </w:r>
      <w:r w:rsidR="003101B3">
        <w:rPr>
          <w:color w:val="3A7C22" w:themeColor="accent6" w:themeShade="BF"/>
        </w:rPr>
        <w:t>as</w:t>
      </w:r>
      <w:r w:rsidR="003101B3" w:rsidRPr="00F91235">
        <w:rPr>
          <w:color w:val="3A7C22" w:themeColor="accent6" w:themeShade="BF"/>
        </w:rPr>
        <w:t xml:space="preserve"> </w:t>
      </w:r>
      <w:r w:rsidR="002E6FFB" w:rsidRPr="00F91235">
        <w:rPr>
          <w:color w:val="3A7C22" w:themeColor="accent6" w:themeShade="BF"/>
        </w:rPr>
        <w:t xml:space="preserve">these drugs can significantly </w:t>
      </w:r>
      <w:r w:rsidR="002E6FFB" w:rsidRPr="002E6FFB">
        <w:t xml:space="preserve">affect brain </w:t>
      </w:r>
      <w:r w:rsidR="002E6FFB" w:rsidRPr="00D76A51">
        <w:t>structure.</w:t>
      </w:r>
      <w:r w:rsidRPr="00D76A51">
        <w:t xml:space="preserve"> Healthy control subjects </w:t>
      </w:r>
      <w:r w:rsidR="003101B3">
        <w:t>were</w:t>
      </w:r>
      <w:r w:rsidRPr="00D76A51">
        <w:t xml:space="preserve"> defined as subjects who did not meet </w:t>
      </w:r>
      <w:r w:rsidR="00034179" w:rsidRPr="00D76A51">
        <w:t xml:space="preserve">diagnostic criteria for </w:t>
      </w:r>
      <w:r w:rsidRPr="00D76A51">
        <w:t xml:space="preserve">any </w:t>
      </w:r>
      <w:r w:rsidR="00034179" w:rsidRPr="00D76A51">
        <w:t>present or current</w:t>
      </w:r>
      <w:r w:rsidR="00034179" w:rsidRPr="00034179">
        <w:t xml:space="preserve"> psychiatric disorder </w:t>
      </w:r>
      <w:r>
        <w:t xml:space="preserve">as assessed by the KSADS-5. </w:t>
      </w:r>
      <w:r w:rsidR="009520BB" w:rsidRPr="00725244">
        <w:t xml:space="preserve">A total of </w:t>
      </w:r>
      <w:r w:rsidR="009520BB">
        <w:t>6,</w:t>
      </w:r>
      <w:r>
        <w:t>261</w:t>
      </w:r>
      <w:r w:rsidR="009520BB" w:rsidRPr="00725244">
        <w:t xml:space="preserve"> participants were included in the study. </w:t>
      </w:r>
    </w:p>
    <w:p w14:paraId="16AC3590" w14:textId="04A0E5D6" w:rsidR="009520BB" w:rsidRDefault="00A820B6" w:rsidP="009520BB">
      <w:pPr>
        <w:jc w:val="center"/>
      </w:pPr>
      <w:r>
        <w:rPr>
          <w:noProof/>
          <w14:ligatures w14:val="standardContextual"/>
        </w:rPr>
        <w:drawing>
          <wp:inline distT="0" distB="0" distL="0" distR="0" wp14:anchorId="2B9DF3BF" wp14:editId="575FE889">
            <wp:extent cx="5374585" cy="4236441"/>
            <wp:effectExtent l="0" t="0" r="0" b="5715"/>
            <wp:docPr id="12118413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841392" name="Picture 1211841392"/>
                    <pic:cNvPicPr/>
                  </pic:nvPicPr>
                  <pic:blipFill rotWithShape="1">
                    <a:blip r:embed="rId17"/>
                    <a:srcRect l="11151" t="10587" r="16866" b="9117"/>
                    <a:stretch/>
                  </pic:blipFill>
                  <pic:spPr bwMode="auto">
                    <a:xfrm>
                      <a:off x="0" y="0"/>
                      <a:ext cx="5414213" cy="4267677"/>
                    </a:xfrm>
                    <a:prstGeom prst="rect">
                      <a:avLst/>
                    </a:prstGeom>
                    <a:ln>
                      <a:noFill/>
                    </a:ln>
                    <a:extLst>
                      <a:ext uri="{53640926-AAD7-44D8-BBD7-CCE9431645EC}">
                        <a14:shadowObscured xmlns:a14="http://schemas.microsoft.com/office/drawing/2010/main"/>
                      </a:ext>
                    </a:extLst>
                  </pic:spPr>
                </pic:pic>
              </a:graphicData>
            </a:graphic>
          </wp:inline>
        </w:drawing>
      </w:r>
    </w:p>
    <w:p w14:paraId="678F92E7" w14:textId="2DAA6FA0" w:rsidR="009520BB" w:rsidRDefault="009520BB" w:rsidP="009520BB">
      <w:pPr>
        <w:rPr>
          <w:rFonts w:eastAsiaTheme="majorEastAsia"/>
          <w:i/>
          <w:iCs/>
        </w:rPr>
      </w:pPr>
      <w:r w:rsidRPr="00496D86">
        <w:rPr>
          <w:b/>
          <w:bCs/>
          <w:i/>
          <w:iCs/>
        </w:rPr>
        <w:t>Figure 4.</w:t>
      </w:r>
      <w:r w:rsidRPr="00496D86">
        <w:rPr>
          <w:i/>
          <w:iCs/>
        </w:rPr>
        <w:t xml:space="preserve"> </w:t>
      </w:r>
      <w:r w:rsidRPr="00496D86">
        <w:rPr>
          <w:rFonts w:eastAsiaTheme="majorEastAsia"/>
          <w:i/>
          <w:iCs/>
        </w:rPr>
        <w:t>Flowchart</w:t>
      </w:r>
      <w:r>
        <w:rPr>
          <w:rFonts w:eastAsiaTheme="majorEastAsia"/>
          <w:i/>
          <w:iCs/>
        </w:rPr>
        <w:t xml:space="preserve"> of </w:t>
      </w:r>
      <w:r w:rsidRPr="00496D86">
        <w:rPr>
          <w:rFonts w:eastAsiaTheme="majorEastAsia"/>
          <w:i/>
          <w:iCs/>
        </w:rPr>
        <w:t>participant selection and subgroup classification at 2-year follow-up</w:t>
      </w:r>
      <w:r>
        <w:rPr>
          <w:rFonts w:eastAsiaTheme="majorEastAsia"/>
          <w:i/>
          <w:iCs/>
        </w:rPr>
        <w:t>.</w:t>
      </w:r>
    </w:p>
    <w:p w14:paraId="7AEAEE98" w14:textId="77777777" w:rsidR="005317AF" w:rsidRDefault="005317AF" w:rsidP="009520BB">
      <w:pPr>
        <w:rPr>
          <w:rFonts w:eastAsiaTheme="majorEastAsia"/>
          <w:i/>
          <w:iCs/>
        </w:rPr>
      </w:pPr>
    </w:p>
    <w:p w14:paraId="72B7E3D6" w14:textId="483CB50A" w:rsidR="00D2005B" w:rsidRPr="005D23F6" w:rsidRDefault="008C0CD7" w:rsidP="00D2005B">
      <w:r w:rsidRPr="008C0CD7">
        <w:t xml:space="preserve">For the healthy control group (n = 5,869), the mean age of participants was 9.48 years (SD = 0.51). The sex distribution included 47.5% female (n = 2,790), 0% identified as intersex-male (n </w:t>
      </w:r>
      <w:r w:rsidRPr="008C0CD7">
        <w:lastRenderedPageBreak/>
        <w:t>= 1), and 52.4% male (n = 3,078). The racial and ethnic composition of the group was as follows: 2.2% Asian (n = 131), 13.3% Black (n = 778), 19% Hispanic (n = 1,114), 9.8% identifying as Other (n = 574), and 55.8% White (n = 3,272).</w:t>
      </w:r>
      <w:r>
        <w:t xml:space="preserve"> </w:t>
      </w:r>
      <w:r w:rsidRPr="008C0CD7">
        <w:t>For the OCD group (n = 392), the mean age of participants was 9.46 years (SD = 0.5). The sex distribution included 47.7% female (n = 187) and 52.3% male (n = 205). The racial and ethnic composition was 1% Asian (n = 4), 15.1% Black (n = 59), 19.6% Hispanic (n = 77), 14.5% identifying as Other (n = 57), and 49.7% White (n = 195).</w:t>
      </w:r>
    </w:p>
    <w:p w14:paraId="599DD46D" w14:textId="77777777" w:rsidR="009520BB" w:rsidRPr="00676283" w:rsidRDefault="009520BB" w:rsidP="009520BB">
      <w:pPr>
        <w:pStyle w:val="Style2"/>
      </w:pPr>
      <w:bookmarkStart w:id="76" w:name="_Toc195193005"/>
      <w:r w:rsidRPr="00676283">
        <w:t>Modelling approach</w:t>
      </w:r>
      <w:bookmarkEnd w:id="75"/>
      <w:bookmarkEnd w:id="76"/>
    </w:p>
    <w:p w14:paraId="00A1B536" w14:textId="1AAC3AE2" w:rsidR="000F7E8F" w:rsidRPr="000F7E8F" w:rsidRDefault="009520BB" w:rsidP="000F7E8F">
      <w:r>
        <w:t>All analysis and data handling w</w:t>
      </w:r>
      <w:r w:rsidR="00762047">
        <w:t>as</w:t>
      </w:r>
      <w:r>
        <w:t xml:space="preserve"> done in</w:t>
      </w:r>
      <w:r w:rsidRPr="00D37B21">
        <w:t xml:space="preserve"> </w:t>
      </w:r>
      <w:commentRangeStart w:id="77"/>
      <w:r w:rsidRPr="00D37B21">
        <w:t xml:space="preserve">R </w:t>
      </w:r>
      <w:r w:rsidRPr="005E7B4A">
        <w:t xml:space="preserve">version 4.3.3. </w:t>
      </w:r>
      <w:commentRangeEnd w:id="77"/>
      <w:r w:rsidR="00762047">
        <w:rPr>
          <w:rStyle w:val="CommentReference"/>
        </w:rPr>
        <w:commentReference w:id="77"/>
      </w:r>
      <w:r w:rsidR="00395739">
        <w:t xml:space="preserve"> </w:t>
      </w:r>
      <w:r w:rsidR="000F7E8F" w:rsidRPr="000F7E8F">
        <w:t xml:space="preserve">We built </w:t>
      </w:r>
      <w:r w:rsidR="003538B3">
        <w:t>four</w:t>
      </w:r>
      <w:r w:rsidR="000F7E8F" w:rsidRPr="000F7E8F">
        <w:t xml:space="preserve"> </w:t>
      </w:r>
      <w:r w:rsidR="003538B3">
        <w:t xml:space="preserve">extreme gradient boosting </w:t>
      </w:r>
      <w:r w:rsidR="000F7E8F" w:rsidRPr="000F7E8F">
        <w:t>models</w:t>
      </w:r>
      <w:r w:rsidR="003538B3">
        <w:t xml:space="preserve"> using </w:t>
      </w:r>
      <w:r w:rsidR="003538B3" w:rsidRPr="000F7E8F">
        <w:t xml:space="preserve">XGBoost </w:t>
      </w:r>
      <w:r w:rsidR="003538B3">
        <w:t>3.0</w:t>
      </w:r>
      <w:r w:rsidR="00762047">
        <w:t xml:space="preserve"> from the xgboost package</w:t>
      </w:r>
      <w:r w:rsidR="003538B3">
        <w:t xml:space="preserve">. A separate model was </w:t>
      </w:r>
      <w:r w:rsidR="005817F5">
        <w:t>made</w:t>
      </w:r>
      <w:r w:rsidR="000F7E8F" w:rsidRPr="000F7E8F">
        <w:t xml:space="preserve"> for each symptom domain, resulting in four distinct prediction models:</w:t>
      </w:r>
    </w:p>
    <w:p w14:paraId="56B19B01" w14:textId="77777777" w:rsidR="000F7E8F" w:rsidRPr="000F7E8F" w:rsidRDefault="000F7E8F" w:rsidP="000F7E8F">
      <w:pPr>
        <w:pStyle w:val="ListParagraph"/>
        <w:numPr>
          <w:ilvl w:val="0"/>
          <w:numId w:val="51"/>
        </w:numPr>
      </w:pPr>
      <w:r w:rsidRPr="000F7E8F">
        <w:t>Parent-reported internalizing score</w:t>
      </w:r>
    </w:p>
    <w:p w14:paraId="76944CA7" w14:textId="77777777" w:rsidR="000F7E8F" w:rsidRPr="000F7E8F" w:rsidRDefault="000F7E8F" w:rsidP="000F7E8F">
      <w:pPr>
        <w:pStyle w:val="ListParagraph"/>
        <w:numPr>
          <w:ilvl w:val="0"/>
          <w:numId w:val="51"/>
        </w:numPr>
      </w:pPr>
      <w:r w:rsidRPr="000F7E8F">
        <w:t>Parent-reported externalizing score</w:t>
      </w:r>
    </w:p>
    <w:p w14:paraId="324D9F6D" w14:textId="77777777" w:rsidR="000F7E8F" w:rsidRPr="000F7E8F" w:rsidRDefault="000F7E8F" w:rsidP="000F7E8F">
      <w:pPr>
        <w:pStyle w:val="ListParagraph"/>
        <w:numPr>
          <w:ilvl w:val="0"/>
          <w:numId w:val="51"/>
        </w:numPr>
      </w:pPr>
      <w:r w:rsidRPr="000F7E8F">
        <w:t>Child-reported internalizing score</w:t>
      </w:r>
    </w:p>
    <w:p w14:paraId="7705D15A" w14:textId="393EC3FD" w:rsidR="000F7E8F" w:rsidRDefault="000F7E8F" w:rsidP="009520BB">
      <w:pPr>
        <w:pStyle w:val="ListParagraph"/>
        <w:numPr>
          <w:ilvl w:val="0"/>
          <w:numId w:val="51"/>
        </w:numPr>
      </w:pPr>
      <w:r w:rsidRPr="000F7E8F">
        <w:t>Child-reported externalizing score</w:t>
      </w:r>
    </w:p>
    <w:p w14:paraId="16EB3863" w14:textId="53A89001" w:rsidR="009520BB" w:rsidRPr="00013470" w:rsidRDefault="000F7E8F" w:rsidP="009520BB">
      <w:r w:rsidRPr="000F7E8F">
        <w:t>Each model used a set of 194 predictor variables derived from the Destrieux and A</w:t>
      </w:r>
      <w:r>
        <w:t>SEG</w:t>
      </w:r>
      <w:r w:rsidRPr="000F7E8F">
        <w:t xml:space="preserve"> brain regions. It is important to note that the target variable was excluded from the predictor set to avoid bias in the predictions.</w:t>
      </w:r>
      <w:r>
        <w:t xml:space="preserve"> </w:t>
      </w:r>
      <w:r w:rsidRPr="000F7E8F">
        <w:t xml:space="preserve">For handling missing data, we performed </w:t>
      </w:r>
      <w:r w:rsidR="00B57B2A" w:rsidRPr="00B57B2A">
        <w:t>mean imputation for several brain regions, specifically the cortical volumes in mm³ for the left hemisphere Destrieux regions: sulcus intermedius primus (NA=4), transverse temporal sulcus (NA=1), and total (NA=5), a</w:t>
      </w:r>
      <w:r w:rsidR="00B57B2A">
        <w:t>nd for</w:t>
      </w:r>
      <w:r w:rsidR="00B57B2A" w:rsidRPr="00B57B2A">
        <w:t xml:space="preserve"> the right hemisphere Destrieux regions: sulcus intermedius primus (NA=1), transverse temporal sulcus (NA=1), and total (NA=2), along with the overall Destrieux total (NA=7). </w:t>
      </w:r>
      <w:r w:rsidR="00126CAD" w:rsidRPr="00126CAD">
        <w:t xml:space="preserve">Additionally, we excluded two variables—the ASEG ROI right lesion volume and the ASEG ROI </w:t>
      </w:r>
      <w:ins w:id="78" w:author="Ina Drabløs [2]" w:date="2025-04-21T10:53:00Z" w16du:dateUtc="2025-04-21T08:53:00Z">
        <w:r w:rsidR="00762047">
          <w:t xml:space="preserve">left(?) </w:t>
        </w:r>
      </w:ins>
      <w:r w:rsidR="00126CAD" w:rsidRPr="00126CAD">
        <w:t>lesion volume—because over 30% of the data was missing</w:t>
      </w:r>
      <w:r w:rsidR="00B57B2A" w:rsidRPr="00B57B2A">
        <w:t>.</w:t>
      </w:r>
      <w:r w:rsidR="007742C1">
        <w:t xml:space="preserve"> </w:t>
      </w:r>
      <w:r w:rsidR="00126CAD">
        <w:t>T</w:t>
      </w:r>
      <w:r w:rsidRPr="000F7E8F">
        <w:t>arget variables were standardized using z-score transformation to enable clear comparisons across the datasets.</w:t>
      </w:r>
      <w:r w:rsidRPr="00B57B2A">
        <w:t xml:space="preserve"> </w:t>
      </w:r>
      <w:r w:rsidR="009520BB" w:rsidRPr="00B57B2A">
        <w:t xml:space="preserve">The dataset was then partitioned into training and testing subsets, with </w:t>
      </w:r>
      <w:r w:rsidR="005817F5">
        <w:t>8</w:t>
      </w:r>
      <w:r w:rsidR="009520BB" w:rsidRPr="00B57B2A">
        <w:t>0% of the</w:t>
      </w:r>
      <w:r w:rsidR="009520BB" w:rsidRPr="00356724">
        <w:t xml:space="preserve"> data (n=</w:t>
      </w:r>
      <w:r w:rsidR="00B57B2A">
        <w:t xml:space="preserve"> </w:t>
      </w:r>
      <w:r w:rsidR="005817F5">
        <w:t>5009</w:t>
      </w:r>
      <w:r w:rsidR="009520BB" w:rsidRPr="00356724">
        <w:t xml:space="preserve">) allocated for training and the remaining </w:t>
      </w:r>
      <w:r w:rsidR="005817F5">
        <w:t>2</w:t>
      </w:r>
      <w:r w:rsidR="009520BB" w:rsidRPr="00356724">
        <w:t>0% (n=</w:t>
      </w:r>
      <w:r w:rsidR="00B57B2A">
        <w:t>1</w:t>
      </w:r>
      <w:r w:rsidR="005817F5">
        <w:t>252</w:t>
      </w:r>
      <w:r w:rsidR="009520BB" w:rsidRPr="00356724">
        <w:t>) reserved for testing.</w:t>
      </w:r>
    </w:p>
    <w:p w14:paraId="58DED8D3" w14:textId="77777777" w:rsidR="009520BB" w:rsidRPr="00C50FFA" w:rsidRDefault="009520BB" w:rsidP="009520BB">
      <w:pPr>
        <w:pStyle w:val="Style3"/>
      </w:pPr>
      <w:bookmarkStart w:id="79" w:name="_Toc195193006"/>
      <w:commentRangeStart w:id="80"/>
      <w:r w:rsidRPr="00C50FFA">
        <w:t>Training</w:t>
      </w:r>
      <w:bookmarkEnd w:id="79"/>
      <w:commentRangeEnd w:id="80"/>
      <w:r w:rsidR="002431EB">
        <w:rPr>
          <w:rStyle w:val="CommentReference"/>
          <w:rFonts w:eastAsia="Times New Roman" w:cs="Times New Roman"/>
          <w:b w:val="0"/>
          <w:i w:val="0"/>
          <w:color w:val="auto"/>
        </w:rPr>
        <w:commentReference w:id="80"/>
      </w:r>
    </w:p>
    <w:p w14:paraId="49F4E7A7" w14:textId="4DBA35E3" w:rsidR="000F7E8F" w:rsidRDefault="000F7E8F" w:rsidP="000F7E8F">
      <w:bookmarkStart w:id="81" w:name="_Toc195193007"/>
      <w:r w:rsidRPr="000F7E8F">
        <w:t>This process involved exploring several parameters, including</w:t>
      </w:r>
      <w:r>
        <w:t xml:space="preserve"> n</w:t>
      </w:r>
      <w:r w:rsidRPr="000F7E8F">
        <w:t>umber of boosting rounds</w:t>
      </w:r>
      <w:r>
        <w:t>, t</w:t>
      </w:r>
      <w:r w:rsidRPr="000F7E8F">
        <w:t>ree depth</w:t>
      </w:r>
      <w:r>
        <w:t>, l</w:t>
      </w:r>
      <w:r w:rsidRPr="000F7E8F">
        <w:t>earning rate</w:t>
      </w:r>
      <w:r>
        <w:t>, and s</w:t>
      </w:r>
      <w:r w:rsidRPr="000F7E8F">
        <w:t>ubsampling ratios</w:t>
      </w:r>
      <w:r>
        <w:t xml:space="preserve">. </w:t>
      </w:r>
      <w:r w:rsidRPr="000F7E8F">
        <w:t xml:space="preserve">We optimized model selection by minimizing the </w:t>
      </w:r>
      <w:r w:rsidRPr="000F7E8F">
        <w:lastRenderedPageBreak/>
        <w:t xml:space="preserve">root-mean-square error (RMSE), which ensured high predictive accuracy. </w:t>
      </w:r>
      <w:r w:rsidR="00126CAD" w:rsidRPr="00126CAD">
        <w:t>The cross-validation (CV) results were visualized through plots that illustrated the interaction between boosting rounds and CV errors across varying tree depths and learning rates.</w:t>
      </w:r>
      <w:r w:rsidRPr="000F7E8F">
        <w:t xml:space="preserve"> These plots </w:t>
      </w:r>
      <w:r w:rsidR="00714932">
        <w:t>elucidate</w:t>
      </w:r>
      <w:r w:rsidRPr="000F7E8F">
        <w:t xml:space="preserve"> how model complexity and iterations influenced performance.</w:t>
      </w:r>
      <w:r>
        <w:t xml:space="preserve"> </w:t>
      </w:r>
      <w:r w:rsidRPr="000F7E8F">
        <w:t>Due to high class imbalance, we explored a range of subsample parameters. We noted that our subsamples exhibited significant discrepancies in class distribution, which informed our approach to balancing the datasets.</w:t>
      </w:r>
    </w:p>
    <w:p w14:paraId="5382E37D" w14:textId="45D9A753" w:rsidR="009520BB" w:rsidRDefault="009520BB" w:rsidP="009520BB">
      <w:pPr>
        <w:pStyle w:val="Style3"/>
      </w:pPr>
      <w:r>
        <w:t>Testing</w:t>
      </w:r>
      <w:bookmarkEnd w:id="81"/>
    </w:p>
    <w:p w14:paraId="400D9C16" w14:textId="6D250670" w:rsidR="000F7E8F" w:rsidRPr="000F7E8F" w:rsidRDefault="000F7E8F" w:rsidP="000F7E8F">
      <w:r w:rsidRPr="000F7E8F">
        <w:t xml:space="preserve">Once the optimal hyperparameters </w:t>
      </w:r>
      <w:r w:rsidR="00713937">
        <w:t>are</w:t>
      </w:r>
      <w:r w:rsidRPr="000F7E8F">
        <w:t xml:space="preserve"> identified, we evaluated</w:t>
      </w:r>
      <w:r w:rsidR="00126CAD">
        <w:t xml:space="preserve"> the</w:t>
      </w:r>
      <w:r w:rsidRPr="000F7E8F">
        <w:t xml:space="preserve"> feature importance for each model. Feature importance plots were created to identify the most influential predictors of symptom severity. Predictions were then generated using the trained mode</w:t>
      </w:r>
      <w:r w:rsidR="00713937">
        <w:t>l</w:t>
      </w:r>
      <w:r w:rsidRPr="000F7E8F">
        <w:t>.</w:t>
      </w:r>
      <w:r>
        <w:t xml:space="preserve"> </w:t>
      </w:r>
      <w:r w:rsidRPr="000F7E8F">
        <w:t>Feature Importance Analysis</w:t>
      </w:r>
      <w:r>
        <w:t xml:space="preserve">: </w:t>
      </w:r>
      <w:r w:rsidRPr="000F7E8F">
        <w:t>Using the results from the trained model, we conducted a feature importance analysis. This analysis identified the relative significance of each feature, which we displayed graphically, highlighting the top three features that significantly impacted our model's predictions. This methodological approach is crucial for both evaluating predictive accuracy and understanding the key variables that influence the model's decision-making processes.</w:t>
      </w:r>
      <w:r>
        <w:t xml:space="preserve"> Model performance evaluations: Apart from the RMSE, w</w:t>
      </w:r>
      <w:r w:rsidRPr="000F7E8F">
        <w:t>e</w:t>
      </w:r>
      <w:r>
        <w:t xml:space="preserve"> also</w:t>
      </w:r>
      <w:r w:rsidRPr="000F7E8F">
        <w:t xml:space="preserve"> calculated several performance metrics, including R-squared (R²) and mean absolute error (MAE), using the</w:t>
      </w:r>
      <w:r w:rsidRPr="000F7E8F">
        <w:rPr>
          <w:rFonts w:eastAsiaTheme="majorEastAsia"/>
        </w:rPr>
        <w:t> caret </w:t>
      </w:r>
      <w:r w:rsidRPr="000F7E8F">
        <w:t>package. This involved comparing the predictions generated by the model against the actual outcomes to assess the model’s ability to generalize to unseen data.</w:t>
      </w:r>
      <w:r>
        <w:t xml:space="preserve"> </w:t>
      </w:r>
      <w:r w:rsidRPr="000F7E8F">
        <w:t>To further assess our results, we conducted a permutation spread analysis, comparing the null models against our trained models as a way to validate our findings.</w:t>
      </w:r>
    </w:p>
    <w:p w14:paraId="19BDC767" w14:textId="32C6A864" w:rsidR="009A58B4" w:rsidRDefault="009520BB" w:rsidP="00713937">
      <w:pPr>
        <w:pStyle w:val="Style1"/>
      </w:pPr>
      <w:bookmarkStart w:id="82" w:name="_Toc194515214"/>
      <w:bookmarkStart w:id="83" w:name="_Toc195193008"/>
      <w:r>
        <w:t>Result</w:t>
      </w:r>
      <w:bookmarkStart w:id="84" w:name="_Toc195193010"/>
      <w:bookmarkEnd w:id="82"/>
      <w:bookmarkEnd w:id="83"/>
      <w:r w:rsidR="00713937">
        <w:t>s</w:t>
      </w:r>
    </w:p>
    <w:bookmarkEnd w:id="84"/>
    <w:p w14:paraId="7648BF83" w14:textId="77777777" w:rsidR="006A5D84" w:rsidRDefault="006A5D84" w:rsidP="007A69A2"/>
    <w:p w14:paraId="7949D8C0" w14:textId="77777777" w:rsidR="007A69A2" w:rsidRDefault="007A69A2" w:rsidP="007A69A2">
      <w:pPr>
        <w:pStyle w:val="Style1"/>
      </w:pPr>
      <w:bookmarkStart w:id="85" w:name="_Toc194515215"/>
      <w:bookmarkStart w:id="86" w:name="_Toc195193012"/>
      <w:r>
        <w:t>Discussion</w:t>
      </w:r>
      <w:bookmarkEnd w:id="85"/>
      <w:bookmarkEnd w:id="86"/>
    </w:p>
    <w:p w14:paraId="210D32DD" w14:textId="77777777" w:rsidR="007A69A2" w:rsidRDefault="007A69A2" w:rsidP="007A69A2">
      <w:pPr>
        <w:pStyle w:val="Style1"/>
      </w:pPr>
    </w:p>
    <w:p w14:paraId="0948E141" w14:textId="77777777" w:rsidR="00E66E5C" w:rsidRDefault="00E66E5C" w:rsidP="00AF7DD7"/>
    <w:p w14:paraId="5E4526D3" w14:textId="77777777" w:rsidR="00E66E5C" w:rsidRDefault="00E66E5C" w:rsidP="00AF7DD7"/>
    <w:p w14:paraId="50F42B72" w14:textId="77777777" w:rsidR="00E66E5C" w:rsidRDefault="00E66E5C" w:rsidP="00AF7DD7"/>
    <w:p w14:paraId="6721F49E" w14:textId="77777777" w:rsidR="00E66E5C" w:rsidRDefault="00E66E5C" w:rsidP="00AF7DD7"/>
    <w:p w14:paraId="1645D76A" w14:textId="77777777" w:rsidR="00E66E5C" w:rsidRDefault="00E66E5C" w:rsidP="00AF7DD7"/>
    <w:p w14:paraId="00C1DE4E" w14:textId="77777777" w:rsidR="00E66E5C" w:rsidRDefault="00E66E5C" w:rsidP="00AF7DD7"/>
    <w:p w14:paraId="09973DF5" w14:textId="77777777" w:rsidR="00E66E5C" w:rsidRDefault="00E66E5C" w:rsidP="00AF7DD7"/>
    <w:p w14:paraId="13298DA6" w14:textId="77777777" w:rsidR="00E66E5C" w:rsidRDefault="00E66E5C" w:rsidP="00AF7DD7"/>
    <w:p w14:paraId="40D29975" w14:textId="77777777" w:rsidR="00E66E5C" w:rsidRDefault="00E66E5C" w:rsidP="00AF7DD7"/>
    <w:p w14:paraId="77A7378C" w14:textId="77777777" w:rsidR="00E66E5C" w:rsidRDefault="00E66E5C" w:rsidP="00AF7DD7"/>
    <w:p w14:paraId="3B098B4C" w14:textId="77777777" w:rsidR="00E66E5C" w:rsidRDefault="00E66E5C" w:rsidP="00AF7DD7"/>
    <w:p w14:paraId="518931C8" w14:textId="77777777" w:rsidR="00E66E5C" w:rsidRDefault="00E66E5C" w:rsidP="00AF7DD7"/>
    <w:p w14:paraId="456A7E2D" w14:textId="77777777" w:rsidR="00E66E5C" w:rsidRDefault="00E66E5C" w:rsidP="00AF7DD7"/>
    <w:p w14:paraId="1B435C9C" w14:textId="77777777" w:rsidR="00E66E5C" w:rsidRDefault="00E66E5C" w:rsidP="00AF7DD7"/>
    <w:p w14:paraId="05B915AC" w14:textId="77777777" w:rsidR="00E66E5C" w:rsidRDefault="00E66E5C" w:rsidP="00AF7DD7"/>
    <w:p w14:paraId="6A8D2B23" w14:textId="77777777" w:rsidR="00E66E5C" w:rsidRDefault="00E66E5C" w:rsidP="00AF7DD7"/>
    <w:p w14:paraId="4F1CD8B0" w14:textId="77777777" w:rsidR="00E66E5C" w:rsidRDefault="00E66E5C" w:rsidP="00AF7DD7"/>
    <w:p w14:paraId="071605A0" w14:textId="77777777" w:rsidR="00E66E5C" w:rsidRDefault="00E66E5C" w:rsidP="00AF7DD7"/>
    <w:p w14:paraId="0D266D76" w14:textId="77777777" w:rsidR="00E66E5C" w:rsidRDefault="00E66E5C" w:rsidP="00AF7DD7"/>
    <w:p w14:paraId="4A67B0F4" w14:textId="77777777" w:rsidR="00E66E5C" w:rsidRDefault="00E66E5C" w:rsidP="00AF7DD7"/>
    <w:p w14:paraId="3736ACCA" w14:textId="77777777" w:rsidR="00E66E5C" w:rsidRDefault="00E66E5C" w:rsidP="00AF7DD7"/>
    <w:p w14:paraId="5B191399" w14:textId="77777777" w:rsidR="00E66E5C" w:rsidRDefault="00E66E5C" w:rsidP="00AF7DD7"/>
    <w:p w14:paraId="497C0013" w14:textId="77777777" w:rsidR="00E66E5C" w:rsidRDefault="00E66E5C" w:rsidP="00AF7DD7"/>
    <w:p w14:paraId="7BC04CF9" w14:textId="564D8ED1" w:rsidR="00B365C7" w:rsidRPr="00B365C7" w:rsidRDefault="00B365C7" w:rsidP="00654021">
      <w:pPr>
        <w:pStyle w:val="Style1"/>
      </w:pPr>
      <w:bookmarkStart w:id="87" w:name="_Toc195193013"/>
      <w:r>
        <w:t>References</w:t>
      </w:r>
      <w:bookmarkEnd w:id="87"/>
    </w:p>
    <w:p w14:paraId="374566F0" w14:textId="77777777" w:rsidR="00875B75" w:rsidRPr="00875B75" w:rsidRDefault="00B365C7" w:rsidP="00875B75">
      <w:pPr>
        <w:pStyle w:val="Bibliography"/>
      </w:pPr>
      <w:r w:rsidRPr="00B365C7">
        <w:fldChar w:fldCharType="begin"/>
      </w:r>
      <w:r w:rsidR="00875B75">
        <w:instrText xml:space="preserve"> ADDIN ZOTERO_BIBL {"uncited":[["http://zotero.org/users/13126831/items/5GVA3MHY"],["http://zotero.org/users/13126831/items/MUSPHGSQ"]],"omitted":[],"custom":[]} CSL_BIBLIOGRAPHY </w:instrText>
      </w:r>
      <w:r w:rsidRPr="00B365C7">
        <w:fldChar w:fldCharType="separate"/>
      </w:r>
      <w:r w:rsidR="00875B75" w:rsidRPr="00875B75">
        <w:t xml:space="preserve">Achenbach, McConaughy, S., Ivanova, M., &amp; Rescorla, L. (2017). Manual for the aseba brief problem monitor for ages 6–18 (bpm/6–18). </w:t>
      </w:r>
      <w:r w:rsidR="00875B75" w:rsidRPr="00875B75">
        <w:rPr>
          <w:i/>
          <w:iCs/>
        </w:rPr>
        <w:t>Burlington: University of Vermont Research Center for Children, Youth, and Families</w:t>
      </w:r>
      <w:r w:rsidR="00875B75" w:rsidRPr="00875B75">
        <w:t>.</w:t>
      </w:r>
    </w:p>
    <w:p w14:paraId="7C8AE6E4" w14:textId="77777777" w:rsidR="00875B75" w:rsidRPr="00875B75" w:rsidRDefault="00875B75" w:rsidP="00875B75">
      <w:pPr>
        <w:pStyle w:val="Bibliography"/>
      </w:pPr>
      <w:r w:rsidRPr="00875B75">
        <w:t xml:space="preserve">Achenbach, T. M. (2001). </w:t>
      </w:r>
      <w:r w:rsidRPr="00875B75">
        <w:rPr>
          <w:i/>
          <w:iCs/>
        </w:rPr>
        <w:t>Manual for the ASEBA school-age forms &amp; profiles: Child behavior checklist for ages 6-18, teacher’s report form, youth self-report: An integrated system of multi-informant assessment</w:t>
      </w:r>
      <w:r w:rsidRPr="00875B75">
        <w:t>. ASEBA.</w:t>
      </w:r>
    </w:p>
    <w:p w14:paraId="77C8B3A2" w14:textId="77777777" w:rsidR="00875B75" w:rsidRPr="00875B75" w:rsidRDefault="00875B75" w:rsidP="00875B75">
      <w:pPr>
        <w:pStyle w:val="Bibliography"/>
      </w:pPr>
      <w:r w:rsidRPr="00875B75">
        <w:t xml:space="preserve">Achenbach, T. M. (2009). </w:t>
      </w:r>
      <w:r w:rsidRPr="00875B75">
        <w:rPr>
          <w:i/>
          <w:iCs/>
        </w:rPr>
        <w:t>The Achenbach system of empirically based assessment (ASEBA): Development, findings, theory, and applications</w:t>
      </w:r>
      <w:r w:rsidRPr="00875B75">
        <w:t>. University of Vermont, Research Center for Children, Youth, &amp; Families.</w:t>
      </w:r>
    </w:p>
    <w:p w14:paraId="69A042F6" w14:textId="77777777" w:rsidR="00875B75" w:rsidRPr="00875B75" w:rsidRDefault="00875B75" w:rsidP="00875B75">
      <w:pPr>
        <w:pStyle w:val="Bibliography"/>
      </w:pPr>
      <w:r w:rsidRPr="00875B75">
        <w:lastRenderedPageBreak/>
        <w:t xml:space="preserve">Achenbach, T. M., McConaughy, S. H., Ivanova, M. Y., &amp; Rescorla, L. A. (2011). Manual for the ASEBA brief problem monitor (BPM). </w:t>
      </w:r>
      <w:r w:rsidRPr="00875B75">
        <w:rPr>
          <w:i/>
          <w:iCs/>
        </w:rPr>
        <w:t>Burlington, VT: ASEBA</w:t>
      </w:r>
      <w:r w:rsidRPr="00875B75">
        <w:t xml:space="preserve">, </w:t>
      </w:r>
      <w:r w:rsidRPr="00875B75">
        <w:rPr>
          <w:i/>
          <w:iCs/>
        </w:rPr>
        <w:t>33</w:t>
      </w:r>
      <w:r w:rsidRPr="00875B75">
        <w:t>.</w:t>
      </w:r>
    </w:p>
    <w:p w14:paraId="4435D3F9" w14:textId="77777777" w:rsidR="00875B75" w:rsidRPr="00875B75" w:rsidRDefault="00875B75" w:rsidP="00875B75">
      <w:pPr>
        <w:pStyle w:val="Bibliography"/>
      </w:pPr>
      <w:r w:rsidRPr="00875B75">
        <w:t xml:space="preserve">American Psychiatric Association. (2013). </w:t>
      </w:r>
      <w:r w:rsidRPr="00875B75">
        <w:rPr>
          <w:i/>
          <w:iCs/>
        </w:rPr>
        <w:t>Diagnostic and statistical manual of mental disorders: DSM-5</w:t>
      </w:r>
      <w:r w:rsidRPr="00875B75">
        <w:t xml:space="preserve"> (5th ed.). American Psychiatric Association.</w:t>
      </w:r>
    </w:p>
    <w:p w14:paraId="6011D3EB" w14:textId="77777777" w:rsidR="00875B75" w:rsidRPr="00875B75" w:rsidRDefault="00875B75" w:rsidP="00875B75">
      <w:pPr>
        <w:pStyle w:val="Bibliography"/>
      </w:pPr>
      <w:r w:rsidRPr="00875B75">
        <w:rPr>
          <w:i/>
          <w:iCs/>
        </w:rPr>
        <w:t>ASEBA</w:t>
      </w:r>
      <w:r w:rsidRPr="00875B75">
        <w:t>. (2019, January 14). https://aseba.org/aseba-overview/</w:t>
      </w:r>
    </w:p>
    <w:p w14:paraId="26FBBDC2" w14:textId="77777777" w:rsidR="00875B75" w:rsidRPr="00875B75" w:rsidRDefault="00875B75" w:rsidP="00875B75">
      <w:pPr>
        <w:pStyle w:val="Bibliography"/>
      </w:pPr>
      <w:r w:rsidRPr="00875B75">
        <w:t xml:space="preserve">Barch, D. M., Albaugh, M. D., Avenevoli, S., Chang, L., Clark, D. B., Glantz, M. D., Hudziak, J. J., Jernigan, T. L., Tapert, S. F., Yurgelun-Todd, D., Alia-Klein, N., Potter, A. S., Paulus, M. P., Prouty, D., Zucker, R. A., &amp; Sher, K. J. (2018). Demographic, physical and mental health assessments in the adolescent brain and cognitive development study: Rationale and description. </w:t>
      </w:r>
      <w:r w:rsidRPr="00875B75">
        <w:rPr>
          <w:i/>
          <w:iCs/>
        </w:rPr>
        <w:t>Dev Cogn Neurosci</w:t>
      </w:r>
      <w:r w:rsidRPr="00875B75">
        <w:t xml:space="preserve">, </w:t>
      </w:r>
      <w:r w:rsidRPr="00875B75">
        <w:rPr>
          <w:i/>
          <w:iCs/>
        </w:rPr>
        <w:t>32</w:t>
      </w:r>
      <w:r w:rsidRPr="00875B75">
        <w:t>, 55–66. https://doi.org/10.1016/j.dcn.2017.10.010</w:t>
      </w:r>
    </w:p>
    <w:p w14:paraId="22AB77B9" w14:textId="77777777" w:rsidR="00875B75" w:rsidRPr="00875B75" w:rsidRDefault="00875B75" w:rsidP="00875B75">
      <w:pPr>
        <w:pStyle w:val="Bibliography"/>
      </w:pPr>
      <w:r w:rsidRPr="00875B75">
        <w:t xml:space="preserve">Biffen, S. C., Warton, C. M. R., Dodge, N. C., Molteno, C. D., Jacobson, J. L., Jacobson, S. W., &amp; Meintjes, E. M. (2020). Validity of automated FreeSurfer segmentation compared to manual tracing in detecting prenatal alcohol exposure-related subcortical and corpus callosal alterations in 9- to 11-year-old children. </w:t>
      </w:r>
      <w:r w:rsidRPr="00875B75">
        <w:rPr>
          <w:i/>
          <w:iCs/>
        </w:rPr>
        <w:t>NeuroImage : Clinical</w:t>
      </w:r>
      <w:r w:rsidRPr="00875B75">
        <w:t xml:space="preserve">, </w:t>
      </w:r>
      <w:r w:rsidRPr="00875B75">
        <w:rPr>
          <w:i/>
          <w:iCs/>
        </w:rPr>
        <w:t>28</w:t>
      </w:r>
      <w:r w:rsidRPr="00875B75">
        <w:t>, 102368. https://doi.org/10.1016/j.nicl.2020.102368</w:t>
      </w:r>
    </w:p>
    <w:p w14:paraId="271CA92F" w14:textId="77777777" w:rsidR="00875B75" w:rsidRPr="00875B75" w:rsidRDefault="00875B75" w:rsidP="00875B75">
      <w:pPr>
        <w:pStyle w:val="Bibliography"/>
      </w:pPr>
      <w:r w:rsidRPr="00875B75">
        <w:t xml:space="preserve">Bragdon, L. B., &amp; Coles, M. E. (2017). Examining Heterogeneity of Obsessive-Compulsive Disorder: Evidence for Subgroups Based on Motivations. </w:t>
      </w:r>
      <w:r w:rsidRPr="00875B75">
        <w:rPr>
          <w:i/>
          <w:iCs/>
        </w:rPr>
        <w:t>J Anxiety Disord</w:t>
      </w:r>
      <w:r w:rsidRPr="00875B75">
        <w:t xml:space="preserve">, </w:t>
      </w:r>
      <w:r w:rsidRPr="00875B75">
        <w:rPr>
          <w:i/>
          <w:iCs/>
        </w:rPr>
        <w:t>45</w:t>
      </w:r>
      <w:r w:rsidRPr="00875B75">
        <w:t>, 64–71. https://doi.org/10.1016/j.janxdis.2016.12.002</w:t>
      </w:r>
    </w:p>
    <w:p w14:paraId="119333AA" w14:textId="77777777" w:rsidR="00875B75" w:rsidRPr="00875B75" w:rsidRDefault="00875B75" w:rsidP="00875B75">
      <w:pPr>
        <w:pStyle w:val="Bibliography"/>
      </w:pPr>
      <w:r w:rsidRPr="00875B75">
        <w:t xml:space="preserve">Breiman, L. (2017). </w:t>
      </w:r>
      <w:r w:rsidRPr="00875B75">
        <w:rPr>
          <w:i/>
          <w:iCs/>
        </w:rPr>
        <w:t>Classification and Regression Trees</w:t>
      </w:r>
      <w:r w:rsidRPr="00875B75">
        <w:t>. Routledge. https://doi.org/10.1201/9781315139470</w:t>
      </w:r>
    </w:p>
    <w:p w14:paraId="5731AE17" w14:textId="77777777" w:rsidR="00875B75" w:rsidRPr="00875B75" w:rsidRDefault="00875B75" w:rsidP="00875B75">
      <w:pPr>
        <w:pStyle w:val="Bibliography"/>
      </w:pPr>
      <w:r w:rsidRPr="00875B75">
        <w:t xml:space="preserve">Brennan, B. P., &amp; Rauch, S. L. (2017). Functional Neuroimaging Studies in Obsessive-Compulsive Disorder: Overview and Synthesis. In C. Pittenger &amp; C. Pittenger (Eds.), </w:t>
      </w:r>
      <w:r w:rsidRPr="00875B75">
        <w:rPr>
          <w:i/>
          <w:iCs/>
        </w:rPr>
        <w:lastRenderedPageBreak/>
        <w:t>Obsessive-compulsive Disorder: Phenomenology, Pathophysiology, and Treatment</w:t>
      </w:r>
      <w:r w:rsidRPr="00875B75">
        <w:t xml:space="preserve"> (p. 0). Oxford University Press. https://doi.org/10.1093/med/9780190228163.003.0021</w:t>
      </w:r>
    </w:p>
    <w:p w14:paraId="27F07E13" w14:textId="77777777" w:rsidR="00875B75" w:rsidRPr="00875B75" w:rsidRDefault="00875B75" w:rsidP="00875B75">
      <w:pPr>
        <w:pStyle w:val="Bibliography"/>
      </w:pPr>
      <w:r w:rsidRPr="00875B75">
        <w:t xml:space="preserve">Casey, B. j., Jones, R. M., &amp; Hare, T. A. (2008). The Adolescent Brain. </w:t>
      </w:r>
      <w:r w:rsidRPr="00875B75">
        <w:rPr>
          <w:i/>
          <w:iCs/>
        </w:rPr>
        <w:t>Annals of the New York Academy of Sciences</w:t>
      </w:r>
      <w:r w:rsidRPr="00875B75">
        <w:t xml:space="preserve">, </w:t>
      </w:r>
      <w:r w:rsidRPr="00875B75">
        <w:rPr>
          <w:i/>
          <w:iCs/>
        </w:rPr>
        <w:t>1124</w:t>
      </w:r>
      <w:r w:rsidRPr="00875B75">
        <w:t>(1), 111–126. https://doi.org/10.1196/annals.1440.010</w:t>
      </w:r>
    </w:p>
    <w:p w14:paraId="502170F3" w14:textId="77777777" w:rsidR="00875B75" w:rsidRPr="00875B75" w:rsidRDefault="00875B75" w:rsidP="00875B75">
      <w:pPr>
        <w:pStyle w:val="Bibliography"/>
      </w:pPr>
      <w:r w:rsidRPr="00875B75">
        <w:t xml:space="preserve">Casey, Cannonier, T., Conley, M. I., Cohen, A. O., Barch, D. M., Heitzeg, M. M., Soules, M. E., Teslovich, T., Dellarco, D. V., Garavan, H., Orr, C. A., Wager, T. D., Banich, M. T., Speer, N. K., Sutherland, M. T., Riedel, M. C., Dick, A. S., Bjork, J. M., Thomas, K. M., … ABCD Imaging Acquisition Workgroup. (2018). The Adolescent Brain Cognitive Development (ABCD) study: Imaging acquisition across 21 sites. </w:t>
      </w:r>
      <w:r w:rsidRPr="00875B75">
        <w:rPr>
          <w:i/>
          <w:iCs/>
        </w:rPr>
        <w:t>Developmental Cognitive Neuroscience</w:t>
      </w:r>
      <w:r w:rsidRPr="00875B75">
        <w:t xml:space="preserve">, </w:t>
      </w:r>
      <w:r w:rsidRPr="00875B75">
        <w:rPr>
          <w:i/>
          <w:iCs/>
        </w:rPr>
        <w:t>32</w:t>
      </w:r>
      <w:r w:rsidRPr="00875B75">
        <w:t>, 43–54. https://doi.org/10.1016/j.dcn.2018.03.001</w:t>
      </w:r>
    </w:p>
    <w:p w14:paraId="2DF6F026" w14:textId="77777777" w:rsidR="00875B75" w:rsidRPr="00875B75" w:rsidRDefault="00875B75" w:rsidP="00875B75">
      <w:pPr>
        <w:pStyle w:val="Bibliography"/>
      </w:pPr>
      <w:r w:rsidRPr="00875B75">
        <w:t xml:space="preserve">Cyr, M., Pagliaccio, D., Yanes-Lukin, P., Goldberg, P., Fontaine, M., Rynn, M. A., &amp; Marsh, R. (2021). Altered fronto-amygdalar functional connectivity predicts response to cognitive behavioral therapy in pediatric obsessive-compulsive disorder. </w:t>
      </w:r>
      <w:r w:rsidRPr="00875B75">
        <w:rPr>
          <w:i/>
          <w:iCs/>
        </w:rPr>
        <w:t>Depression and Anxiety</w:t>
      </w:r>
      <w:r w:rsidRPr="00875B75">
        <w:t xml:space="preserve">, </w:t>
      </w:r>
      <w:r w:rsidRPr="00875B75">
        <w:rPr>
          <w:i/>
          <w:iCs/>
        </w:rPr>
        <w:t>38</w:t>
      </w:r>
      <w:r w:rsidRPr="00875B75">
        <w:t>(8), 836–845. https://doi.org/10.1002/da.23187</w:t>
      </w:r>
    </w:p>
    <w:p w14:paraId="75679B6C" w14:textId="77777777" w:rsidR="00875B75" w:rsidRPr="00875B75" w:rsidRDefault="00875B75" w:rsidP="00875B75">
      <w:pPr>
        <w:pStyle w:val="Bibliography"/>
      </w:pPr>
      <w:r w:rsidRPr="00875B75">
        <w:t xml:space="preserve">Dale, A. M., Fischl, B., &amp; Sereno, M. I. (1999). Cortical Surface-Based Analysis: I. Segmentation and Surface Reconstruction. </w:t>
      </w:r>
      <w:r w:rsidRPr="00875B75">
        <w:rPr>
          <w:i/>
          <w:iCs/>
        </w:rPr>
        <w:t>Neuroimage</w:t>
      </w:r>
      <w:r w:rsidRPr="00875B75">
        <w:t xml:space="preserve">, </w:t>
      </w:r>
      <w:r w:rsidRPr="00875B75">
        <w:rPr>
          <w:i/>
          <w:iCs/>
        </w:rPr>
        <w:t>9</w:t>
      </w:r>
      <w:r w:rsidRPr="00875B75">
        <w:t>(2), 179–194. https://doi.org/10.1006/nimg.1998.0395</w:t>
      </w:r>
    </w:p>
    <w:p w14:paraId="22C2723A" w14:textId="77777777" w:rsidR="00875B75" w:rsidRPr="00875B75" w:rsidRDefault="00875B75" w:rsidP="00875B75">
      <w:pPr>
        <w:pStyle w:val="Bibliography"/>
      </w:pPr>
      <w:r w:rsidRPr="00875B75">
        <w:t xml:space="preserve">Dale, A. M., &amp; Sereno, M. I. (1993). Improved Localizadon of Cortical Activity by Combining EEG and MEG with MRI Cortical Surface Reconstruction: A Linear Approach. </w:t>
      </w:r>
      <w:r w:rsidRPr="00875B75">
        <w:rPr>
          <w:i/>
          <w:iCs/>
        </w:rPr>
        <w:t>J Cogn Neurosci</w:t>
      </w:r>
      <w:r w:rsidRPr="00875B75">
        <w:t xml:space="preserve">, </w:t>
      </w:r>
      <w:r w:rsidRPr="00875B75">
        <w:rPr>
          <w:i/>
          <w:iCs/>
        </w:rPr>
        <w:t>5</w:t>
      </w:r>
      <w:r w:rsidRPr="00875B75">
        <w:t>(2), 162–176. https://doi.org/10.1162/jocn.1993.5.2.162</w:t>
      </w:r>
    </w:p>
    <w:p w14:paraId="18A4D571" w14:textId="77777777" w:rsidR="00875B75" w:rsidRPr="00875B75" w:rsidRDefault="00875B75" w:rsidP="00875B75">
      <w:pPr>
        <w:pStyle w:val="Bibliography"/>
      </w:pPr>
      <w:r w:rsidRPr="00875B75">
        <w:t xml:space="preserve">De Los Reyes, A., &amp; Kazdin, A. E. (2005). Informant Discrepancies in the Assessment of Childhood Psychopathology: A Critical Review, Theoretical Framework, and </w:t>
      </w:r>
      <w:r w:rsidRPr="00875B75">
        <w:lastRenderedPageBreak/>
        <w:t xml:space="preserve">Recommendations for Further Study. </w:t>
      </w:r>
      <w:r w:rsidRPr="00875B75">
        <w:rPr>
          <w:i/>
          <w:iCs/>
        </w:rPr>
        <w:t>Psychological Bulletin</w:t>
      </w:r>
      <w:r w:rsidRPr="00875B75">
        <w:t xml:space="preserve">, </w:t>
      </w:r>
      <w:r w:rsidRPr="00875B75">
        <w:rPr>
          <w:i/>
          <w:iCs/>
        </w:rPr>
        <w:t>131</w:t>
      </w:r>
      <w:r w:rsidRPr="00875B75">
        <w:t>(4), 483–509. https://doi.org/10.1037/0033-2909.131.4.483</w:t>
      </w:r>
    </w:p>
    <w:p w14:paraId="069D16A3" w14:textId="77777777" w:rsidR="00875B75" w:rsidRPr="00875B75" w:rsidRDefault="00875B75" w:rsidP="00875B75">
      <w:pPr>
        <w:pStyle w:val="Bibliography"/>
      </w:pPr>
      <w:r w:rsidRPr="00875B75">
        <w:t xml:space="preserve">de Mathis, M. A., Diniz, J. B., Hounie, A. G., Shavitt, R. G., Fossaluza, V., Ferrão, Y., Leckman, J. F., de Bragança Pereira, C., do Rosario, M. C., &amp; Miguel, E. C. (2013). Trajectory in obsessive-compulsive disorder comorbidities. </w:t>
      </w:r>
      <w:r w:rsidRPr="00875B75">
        <w:rPr>
          <w:i/>
          <w:iCs/>
        </w:rPr>
        <w:t>Eur Neuropsychopharmacol</w:t>
      </w:r>
      <w:r w:rsidRPr="00875B75">
        <w:t xml:space="preserve">, </w:t>
      </w:r>
      <w:r w:rsidRPr="00875B75">
        <w:rPr>
          <w:i/>
          <w:iCs/>
        </w:rPr>
        <w:t>23</w:t>
      </w:r>
      <w:r w:rsidRPr="00875B75">
        <w:t>(7), 594–601. https://doi.org/10.1016/j.euroneuro.2012.08.006</w:t>
      </w:r>
    </w:p>
    <w:p w14:paraId="537A22BC" w14:textId="77777777" w:rsidR="00875B75" w:rsidRPr="00875B75" w:rsidRDefault="00875B75" w:rsidP="00875B75">
      <w:pPr>
        <w:pStyle w:val="Bibliography"/>
      </w:pPr>
      <w:r w:rsidRPr="00875B75">
        <w:t xml:space="preserve">de Wit, S. J., Alonso, P., Schweren, L., Mataix-Cols, D., Lochner, C., Menchón, J. M., Stein, D. J., Fouche, J.-P., Soriano-Mas, C., Sato, J. R., Hoexter, M. Q., Denys, D., Nakamae, T., Nishida, S., Kwon, J. S., Jang, J. H., Busatto, G. F., Cardoner, N., Cath, D. C., … van den Heuvel, O. A. (2014). Multicenter Voxel-Based Morphometry Mega-Analysis of Structural Brain Scans in Obsessive-Compulsive Disorder. </w:t>
      </w:r>
      <w:r w:rsidRPr="00875B75">
        <w:rPr>
          <w:i/>
          <w:iCs/>
        </w:rPr>
        <w:t>American Journal of Psychiatry</w:t>
      </w:r>
      <w:r w:rsidRPr="00875B75">
        <w:t xml:space="preserve">, </w:t>
      </w:r>
      <w:r w:rsidRPr="00875B75">
        <w:rPr>
          <w:i/>
          <w:iCs/>
        </w:rPr>
        <w:t>171</w:t>
      </w:r>
      <w:r w:rsidRPr="00875B75">
        <w:t>(3), 340–349. https://doi.org/10.1176/appi.ajp.2013.13040574</w:t>
      </w:r>
    </w:p>
    <w:p w14:paraId="0F9376FE" w14:textId="77777777" w:rsidR="00875B75" w:rsidRPr="00875B75" w:rsidRDefault="00875B75" w:rsidP="00875B75">
      <w:pPr>
        <w:pStyle w:val="Bibliography"/>
      </w:pPr>
      <w:r w:rsidRPr="00875B75">
        <w:t xml:space="preserve">Destrieux, C., Fischl, B., Dale, A., &amp; Halgren, E. (2010). Automatic parcellation of human cortical gyri and sulci using standard anatomical nomenclature. </w:t>
      </w:r>
      <w:r w:rsidRPr="00875B75">
        <w:rPr>
          <w:i/>
          <w:iCs/>
        </w:rPr>
        <w:t>NeuroImage</w:t>
      </w:r>
      <w:r w:rsidRPr="00875B75">
        <w:t xml:space="preserve">, </w:t>
      </w:r>
      <w:r w:rsidRPr="00875B75">
        <w:rPr>
          <w:i/>
          <w:iCs/>
        </w:rPr>
        <w:t>53</w:t>
      </w:r>
      <w:r w:rsidRPr="00875B75">
        <w:t>(1), 1–15. https://doi.org/10.1016/j.neuroimage.2010.06.010</w:t>
      </w:r>
    </w:p>
    <w:p w14:paraId="2748A8F2" w14:textId="77777777" w:rsidR="00875B75" w:rsidRPr="00875B75" w:rsidRDefault="00875B75" w:rsidP="00875B75">
      <w:pPr>
        <w:pStyle w:val="Bibliography"/>
      </w:pPr>
      <w:r w:rsidRPr="00875B75">
        <w:t xml:space="preserve">Enrico, P., Delvecchio, G., Turtulici, N., Pigoni, A., Villa, F. M., Perlini, C., Rossetti, M. G., Bellani, M., Lasalvia, A., Bonetto, C., Scocco, P., D’Agostino, A., Torresani, S., Imbesi, M., Bellini, F., Veronese, A., Bocchio-Chiavetto, L., Gennarelli, M., Balestrieri, M., … Brambilla, P. (2021). Classification of Psychoses Based on Immunological Features: A Machine Learning Study in a Large Cohort of First-Episode and Chronic Patients. </w:t>
      </w:r>
      <w:r w:rsidRPr="00875B75">
        <w:rPr>
          <w:i/>
          <w:iCs/>
        </w:rPr>
        <w:t>Schizophrenia Bulletin</w:t>
      </w:r>
      <w:r w:rsidRPr="00875B75">
        <w:t xml:space="preserve">, </w:t>
      </w:r>
      <w:r w:rsidRPr="00875B75">
        <w:rPr>
          <w:i/>
          <w:iCs/>
        </w:rPr>
        <w:t>47</w:t>
      </w:r>
      <w:r w:rsidRPr="00875B75">
        <w:t>(4), 1141–1155. https://doi.org/10.1093/schbul/sbaa190</w:t>
      </w:r>
    </w:p>
    <w:p w14:paraId="29860802" w14:textId="77777777" w:rsidR="00875B75" w:rsidRPr="00875B75" w:rsidRDefault="00875B75" w:rsidP="00875B75">
      <w:pPr>
        <w:pStyle w:val="Bibliography"/>
      </w:pPr>
      <w:r w:rsidRPr="00875B75">
        <w:lastRenderedPageBreak/>
        <w:t xml:space="preserve">Fischl, B., &amp; Dale, A. M. (2000). Measuring the Thickness of the Human Cerebral Cortex from Magnetic Resonance Images. </w:t>
      </w:r>
      <w:r w:rsidRPr="00875B75">
        <w:rPr>
          <w:i/>
          <w:iCs/>
        </w:rPr>
        <w:t>Proc Natl Acad Sci U S A</w:t>
      </w:r>
      <w:r w:rsidRPr="00875B75">
        <w:t xml:space="preserve">, </w:t>
      </w:r>
      <w:r w:rsidRPr="00875B75">
        <w:rPr>
          <w:i/>
          <w:iCs/>
        </w:rPr>
        <w:t>97</w:t>
      </w:r>
      <w:r w:rsidRPr="00875B75">
        <w:t>(20), 11050–11055. https://doi.org/10.1073/pnas.200033797</w:t>
      </w:r>
    </w:p>
    <w:p w14:paraId="15EE0221" w14:textId="77777777" w:rsidR="00875B75" w:rsidRPr="00875B75" w:rsidRDefault="00875B75" w:rsidP="00875B75">
      <w:pPr>
        <w:pStyle w:val="Bibliography"/>
      </w:pPr>
      <w:r w:rsidRPr="00875B75">
        <w:t xml:space="preserve">Fischl, B., Liu, A., &amp; Dale, A. M. (2001). Automated manifold surgery: Constructing geometrically accurate and topologically correct models of the human cerebral cortex. </w:t>
      </w:r>
      <w:r w:rsidRPr="00875B75">
        <w:rPr>
          <w:i/>
          <w:iCs/>
        </w:rPr>
        <w:t>IEEE Trans Med Imaging</w:t>
      </w:r>
      <w:r w:rsidRPr="00875B75">
        <w:t xml:space="preserve">, </w:t>
      </w:r>
      <w:r w:rsidRPr="00875B75">
        <w:rPr>
          <w:i/>
          <w:iCs/>
        </w:rPr>
        <w:t>20</w:t>
      </w:r>
      <w:r w:rsidRPr="00875B75">
        <w:t>(1), 70–80. https://doi.org/10.1109/42.906426</w:t>
      </w:r>
    </w:p>
    <w:p w14:paraId="66D477D0" w14:textId="77777777" w:rsidR="00875B75" w:rsidRPr="00875B75" w:rsidRDefault="00875B75" w:rsidP="00875B75">
      <w:pPr>
        <w:pStyle w:val="Bibliography"/>
      </w:pPr>
      <w:r w:rsidRPr="00875B75">
        <w:t xml:space="preserve">Fischl, B., Salat, D. H., Busa, E., Albert, M., Dieterich, M., Haselgrove, C., van der Kouwe, A., Killiany, R., Kennedy, D., Klaveness, S., Montillo, A., Makris, N., Rosen, B., &amp; Dale, A. M. (2002). Whole brain segmentation: Automated labeling of neuroanatomical structures in the human brain. </w:t>
      </w:r>
      <w:r w:rsidRPr="00875B75">
        <w:rPr>
          <w:i/>
          <w:iCs/>
        </w:rPr>
        <w:t>Neuron</w:t>
      </w:r>
      <w:r w:rsidRPr="00875B75">
        <w:t xml:space="preserve">, </w:t>
      </w:r>
      <w:r w:rsidRPr="00875B75">
        <w:rPr>
          <w:i/>
          <w:iCs/>
        </w:rPr>
        <w:t>33</w:t>
      </w:r>
      <w:r w:rsidRPr="00875B75">
        <w:t>(3), 341–355. https://doi.org/10.1016/s0896-6273(02)00569-x</w:t>
      </w:r>
    </w:p>
    <w:p w14:paraId="00055FE0" w14:textId="77777777" w:rsidR="00875B75" w:rsidRPr="00875B75" w:rsidRDefault="00875B75" w:rsidP="00875B75">
      <w:pPr>
        <w:pStyle w:val="Bibliography"/>
      </w:pPr>
      <w:r w:rsidRPr="00875B75">
        <w:t xml:space="preserve">Fischl, B., Sereno, M. I., Tootell, R. B. H., &amp; Dale, A. M. (1999). High-resolution intersubject averaging and a coordinate system for the cortical surface. </w:t>
      </w:r>
      <w:r w:rsidRPr="00875B75">
        <w:rPr>
          <w:i/>
          <w:iCs/>
        </w:rPr>
        <w:t>Hum. Brain Mapp</w:t>
      </w:r>
      <w:r w:rsidRPr="00875B75">
        <w:t xml:space="preserve">, </w:t>
      </w:r>
      <w:r w:rsidRPr="00875B75">
        <w:rPr>
          <w:i/>
          <w:iCs/>
        </w:rPr>
        <w:t>8</w:t>
      </w:r>
      <w:r w:rsidRPr="00875B75">
        <w:t>(4), 272–284.</w:t>
      </w:r>
    </w:p>
    <w:p w14:paraId="693BCAC5" w14:textId="77777777" w:rsidR="00875B75" w:rsidRPr="00875B75" w:rsidRDefault="00875B75" w:rsidP="00875B75">
      <w:pPr>
        <w:pStyle w:val="Bibliography"/>
      </w:pPr>
      <w:r w:rsidRPr="00875B75">
        <w:t xml:space="preserve">Friedman, J. H. (2001). Greedy Function Approximation: A Gradient Boosting Machine. </w:t>
      </w:r>
      <w:r w:rsidRPr="00875B75">
        <w:rPr>
          <w:i/>
          <w:iCs/>
        </w:rPr>
        <w:t>The Annals of Statistics</w:t>
      </w:r>
      <w:r w:rsidRPr="00875B75">
        <w:t xml:space="preserve">, </w:t>
      </w:r>
      <w:r w:rsidRPr="00875B75">
        <w:rPr>
          <w:i/>
          <w:iCs/>
        </w:rPr>
        <w:t>29</w:t>
      </w:r>
      <w:r w:rsidRPr="00875B75">
        <w:t>(5), 1189–1232.</w:t>
      </w:r>
    </w:p>
    <w:p w14:paraId="35DEE2D3" w14:textId="77777777" w:rsidR="00875B75" w:rsidRPr="00875B75" w:rsidRDefault="00875B75" w:rsidP="00875B75">
      <w:pPr>
        <w:pStyle w:val="Bibliography"/>
      </w:pPr>
      <w:r w:rsidRPr="00875B75">
        <w:t xml:space="preserve">Friston, Karl. J., Ashburner, J., Frith, C. D., Poline, J.-B., Heather, J. D., &amp; Frackowiak, R. S. J. (1995). Spatial registration and normalization of images. </w:t>
      </w:r>
      <w:r w:rsidRPr="00875B75">
        <w:rPr>
          <w:i/>
          <w:iCs/>
        </w:rPr>
        <w:t>Hum. Brain Mapp</w:t>
      </w:r>
      <w:r w:rsidRPr="00875B75">
        <w:t xml:space="preserve">, </w:t>
      </w:r>
      <w:r w:rsidRPr="00875B75">
        <w:rPr>
          <w:i/>
          <w:iCs/>
        </w:rPr>
        <w:t>3</w:t>
      </w:r>
      <w:r w:rsidRPr="00875B75">
        <w:t>(3), 165–189. https://doi.org/10.1002/hbm.460030303</w:t>
      </w:r>
    </w:p>
    <w:p w14:paraId="42B098A3" w14:textId="77777777" w:rsidR="00875B75" w:rsidRPr="00875B75" w:rsidRDefault="00875B75" w:rsidP="00875B75">
      <w:pPr>
        <w:pStyle w:val="Bibliography"/>
      </w:pPr>
      <w:r w:rsidRPr="00875B75">
        <w:t xml:space="preserve">Garavan, H., Bartsch, H., Conway, K., Decastro, A., Goldstein, R. Z., Heeringa, S., Jernigan, T., Potter, A., Thompson, W., &amp; Zahs, D. (2018). Recruiting the ABCD sample: Design considerations and procedures. </w:t>
      </w:r>
      <w:r w:rsidRPr="00875B75">
        <w:rPr>
          <w:i/>
          <w:iCs/>
        </w:rPr>
        <w:t>Developmental Cognitive Neuroscience</w:t>
      </w:r>
      <w:r w:rsidRPr="00875B75">
        <w:t xml:space="preserve">, </w:t>
      </w:r>
      <w:r w:rsidRPr="00875B75">
        <w:rPr>
          <w:i/>
          <w:iCs/>
        </w:rPr>
        <w:t>32</w:t>
      </w:r>
      <w:r w:rsidRPr="00875B75">
        <w:t>, 16–22. https://doi.org/10.1016/j.dcn.2018.04.004</w:t>
      </w:r>
    </w:p>
    <w:p w14:paraId="0BDC72D8" w14:textId="77777777" w:rsidR="00875B75" w:rsidRPr="00875B75" w:rsidRDefault="00875B75" w:rsidP="00875B75">
      <w:pPr>
        <w:pStyle w:val="Bibliography"/>
      </w:pPr>
      <w:r w:rsidRPr="00875B75">
        <w:lastRenderedPageBreak/>
        <w:t xml:space="preserve">Graybiel, A. M., &amp; Rauch, S. L. (2000). Toward a Neurobiology of Obsessive-Compulsive Disorder. </w:t>
      </w:r>
      <w:r w:rsidRPr="00875B75">
        <w:rPr>
          <w:i/>
          <w:iCs/>
        </w:rPr>
        <w:t>Neuron</w:t>
      </w:r>
      <w:r w:rsidRPr="00875B75">
        <w:t xml:space="preserve">, </w:t>
      </w:r>
      <w:r w:rsidRPr="00875B75">
        <w:rPr>
          <w:i/>
          <w:iCs/>
        </w:rPr>
        <w:t>28</w:t>
      </w:r>
      <w:r w:rsidRPr="00875B75">
        <w:t>(2), 343–347. https://doi.org/10.1016/S0896-6273(00)00113-6</w:t>
      </w:r>
    </w:p>
    <w:p w14:paraId="232E82D7" w14:textId="77777777" w:rsidR="00875B75" w:rsidRPr="00875B75" w:rsidRDefault="00875B75" w:rsidP="00875B75">
      <w:pPr>
        <w:pStyle w:val="Bibliography"/>
      </w:pPr>
      <w:r w:rsidRPr="00875B75">
        <w:t xml:space="preserve">Guzick, A. G., Cooke, D. L., McNamara, J. P. H., Reid, A. M., Graziano, P. A., Lewin, A. B., Murphy, T. K., Goodman, W. K., Storch, E. A., &amp; Geffken, G. R. (2019). Parents’ Perceptions of Internalizing and Externalizing Features in Childhood OCD. </w:t>
      </w:r>
      <w:r w:rsidRPr="00875B75">
        <w:rPr>
          <w:i/>
          <w:iCs/>
        </w:rPr>
        <w:t>Child Psychiatry Hum Dev</w:t>
      </w:r>
      <w:r w:rsidRPr="00875B75">
        <w:t xml:space="preserve">, </w:t>
      </w:r>
      <w:r w:rsidRPr="00875B75">
        <w:rPr>
          <w:i/>
          <w:iCs/>
        </w:rPr>
        <w:t>50</w:t>
      </w:r>
      <w:r w:rsidRPr="00875B75">
        <w:t>(4), 692–701. https://doi.org/10.1007/s10578-019-00873-w</w:t>
      </w:r>
    </w:p>
    <w:p w14:paraId="4A5E38B0" w14:textId="77777777" w:rsidR="00875B75" w:rsidRPr="00875B75" w:rsidRDefault="00875B75" w:rsidP="00875B75">
      <w:pPr>
        <w:pStyle w:val="Bibliography"/>
      </w:pPr>
      <w:r w:rsidRPr="00875B75">
        <w:t xml:space="preserve">Haist, F., &amp; Jernigan, T. L. (2023). </w:t>
      </w:r>
      <w:r w:rsidRPr="00875B75">
        <w:rPr>
          <w:i/>
          <w:iCs/>
        </w:rPr>
        <w:t>Adolescent Brain Cognitive Development Study (ABCD)—Annual Release 5.1</w:t>
      </w:r>
      <w:r w:rsidRPr="00875B75">
        <w:t>. https://doi.org/10.15154/Z563-ZD24</w:t>
      </w:r>
    </w:p>
    <w:p w14:paraId="1BB195D3" w14:textId="77777777" w:rsidR="00875B75" w:rsidRPr="00875B75" w:rsidRDefault="00875B75" w:rsidP="00875B75">
      <w:pPr>
        <w:pStyle w:val="Bibliography"/>
      </w:pPr>
      <w:r w:rsidRPr="00875B75">
        <w:t xml:space="preserve">Hu, X., Du, M., Chen, L., Li, L., Zhou, M., Zhang, L., Liu, Q., Lu, L., Mreedha, K., Huang, X., &amp; Gong, Q. (2017). Meta-analytic investigations of common and distinct grey matter alterations in youths and adults with obsessive-compulsive disorder. </w:t>
      </w:r>
      <w:r w:rsidRPr="00875B75">
        <w:rPr>
          <w:i/>
          <w:iCs/>
        </w:rPr>
        <w:t>Neuroscience &amp; Biobehavioral Reviews</w:t>
      </w:r>
      <w:r w:rsidRPr="00875B75">
        <w:t xml:space="preserve">, </w:t>
      </w:r>
      <w:r w:rsidRPr="00875B75">
        <w:rPr>
          <w:i/>
          <w:iCs/>
        </w:rPr>
        <w:t>78</w:t>
      </w:r>
      <w:r w:rsidRPr="00875B75">
        <w:t>, 91–103. https://doi.org/10.1016/j.neubiorev.2017.04.012</w:t>
      </w:r>
    </w:p>
    <w:p w14:paraId="06CD89FC" w14:textId="77777777" w:rsidR="00875B75" w:rsidRPr="00875B75" w:rsidRDefault="00875B75" w:rsidP="00875B75">
      <w:pPr>
        <w:pStyle w:val="Bibliography"/>
      </w:pPr>
      <w:r w:rsidRPr="00875B75">
        <w:t xml:space="preserve">James, G., Witten, D., Hastie, T., &amp; Tibshirani, R. (2021). </w:t>
      </w:r>
      <w:r w:rsidRPr="00875B75">
        <w:rPr>
          <w:i/>
          <w:iCs/>
        </w:rPr>
        <w:t>An Introduction to Statistical Learning: With Applications in R</w:t>
      </w:r>
      <w:r w:rsidRPr="00875B75">
        <w:t>. Springer US. https://doi.org/10.1007/978-1-0716-1418-1</w:t>
      </w:r>
    </w:p>
    <w:p w14:paraId="16334338" w14:textId="77777777" w:rsidR="00875B75" w:rsidRPr="00875B75" w:rsidRDefault="00875B75" w:rsidP="00875B75">
      <w:pPr>
        <w:pStyle w:val="Bibliography"/>
      </w:pPr>
      <w:r w:rsidRPr="00875B75">
        <w:t xml:space="preserve">Jovicich, J., Czanner, S., Greve, D., Haley, E., van der Kouwe, A., Gollub, R., Kennedy, D., Schmitt, F., Brown, G., MacFall, J., Fischl, B., &amp; Dale, A. (2006). Reliability in multi-site structural MRI studies: Effects of gradient non-linearity correction on phantom and human data. </w:t>
      </w:r>
      <w:r w:rsidRPr="00875B75">
        <w:rPr>
          <w:i/>
          <w:iCs/>
        </w:rPr>
        <w:t>NeuroImage</w:t>
      </w:r>
      <w:r w:rsidRPr="00875B75">
        <w:t xml:space="preserve">, </w:t>
      </w:r>
      <w:r w:rsidRPr="00875B75">
        <w:rPr>
          <w:i/>
          <w:iCs/>
        </w:rPr>
        <w:t>30</w:t>
      </w:r>
      <w:r w:rsidRPr="00875B75">
        <w:t>(2), 436–443. https://doi.org/10.1016/j.neuroimage.2005.09.046</w:t>
      </w:r>
    </w:p>
    <w:p w14:paraId="47A67770" w14:textId="77777777" w:rsidR="00875B75" w:rsidRPr="00875B75" w:rsidRDefault="00875B75" w:rsidP="00875B75">
      <w:pPr>
        <w:pStyle w:val="Bibliography"/>
      </w:pPr>
      <w:r w:rsidRPr="00875B75">
        <w:t xml:space="preserve">Karcher, N. R., &amp; Barch, D. M. (2021). The ABCD study: Understanding the development of risk for mental and physical health outcomes. </w:t>
      </w:r>
      <w:r w:rsidRPr="00875B75">
        <w:rPr>
          <w:i/>
          <w:iCs/>
        </w:rPr>
        <w:t>Neuropsychopharmacology</w:t>
      </w:r>
      <w:r w:rsidRPr="00875B75">
        <w:t xml:space="preserve">, </w:t>
      </w:r>
      <w:r w:rsidRPr="00875B75">
        <w:rPr>
          <w:i/>
          <w:iCs/>
        </w:rPr>
        <w:t>46</w:t>
      </w:r>
      <w:r w:rsidRPr="00875B75">
        <w:t>(1), 131–142. https://doi.org/10.1038/s41386-020-0736-6</w:t>
      </w:r>
    </w:p>
    <w:p w14:paraId="5840D116" w14:textId="77777777" w:rsidR="00875B75" w:rsidRPr="00875B75" w:rsidRDefault="00875B75" w:rsidP="00875B75">
      <w:pPr>
        <w:pStyle w:val="Bibliography"/>
      </w:pPr>
      <w:r w:rsidRPr="00875B75">
        <w:lastRenderedPageBreak/>
        <w:t xml:space="preserve">Kessler, R. C., Ormel, J., Petukhova, M., McLaughlin, K. A., Green, J. G., Russo, L. J., Stein, D. J., Zaslavsky, A. M., Aguilar-Gaxiola, S., Alonso, J., Andrade, L., Benjet, C., de Girolamo, G., de Graaf, R., Demyttenaere, K., Fayyad, J., Haro, J. M., Hu, C. yi, Karam, A., … Üstün, T. B. (2011). Development of Lifetime Comorbidity in the World Health Organization World Mental Health Surveys. </w:t>
      </w:r>
      <w:r w:rsidRPr="00875B75">
        <w:rPr>
          <w:i/>
          <w:iCs/>
        </w:rPr>
        <w:t>Arch Gen Psychiatry</w:t>
      </w:r>
      <w:r w:rsidRPr="00875B75">
        <w:t xml:space="preserve">, </w:t>
      </w:r>
      <w:r w:rsidRPr="00875B75">
        <w:rPr>
          <w:i/>
          <w:iCs/>
        </w:rPr>
        <w:t>68</w:t>
      </w:r>
      <w:r w:rsidRPr="00875B75">
        <w:t>(1), 90–100. https://doi.org/10.1001/archgenpsychiatry.2010.180</w:t>
      </w:r>
    </w:p>
    <w:p w14:paraId="49A22B2F" w14:textId="77777777" w:rsidR="00875B75" w:rsidRPr="00875B75" w:rsidRDefault="00875B75" w:rsidP="00875B75">
      <w:pPr>
        <w:pStyle w:val="Bibliography"/>
      </w:pPr>
      <w:r w:rsidRPr="00875B75">
        <w:t xml:space="preserve">Kobak, K. A., Kratochvil, C., Stanger, C., &amp; Kaufman, J. (2013). Computerized screening of comorbidity in adolescents with substance or psychiatric disorders. </w:t>
      </w:r>
      <w:r w:rsidRPr="00875B75">
        <w:rPr>
          <w:i/>
          <w:iCs/>
        </w:rPr>
        <w:t>Anxiety Disorders and Depression.(La Jolaa, CA)</w:t>
      </w:r>
      <w:r w:rsidRPr="00875B75">
        <w:t>.</w:t>
      </w:r>
    </w:p>
    <w:p w14:paraId="6D5F7D04" w14:textId="77777777" w:rsidR="00875B75" w:rsidRPr="00875B75" w:rsidRDefault="00875B75" w:rsidP="00875B75">
      <w:pPr>
        <w:pStyle w:val="Bibliography"/>
      </w:pPr>
      <w:r w:rsidRPr="00875B75">
        <w:t xml:space="preserve">Luxburg, U. von, &amp; Schoelkopf, B. (2008). </w:t>
      </w:r>
      <w:r w:rsidRPr="00875B75">
        <w:rPr>
          <w:i/>
          <w:iCs/>
        </w:rPr>
        <w:t>Statistical Learning Theory: Models, Concepts, and Results</w:t>
      </w:r>
      <w:r w:rsidRPr="00875B75">
        <w:t xml:space="preserve"> (No. arXiv:0810.4752). arXiv. https://doi.org/10.48550/arXiv.0810.4752</w:t>
      </w:r>
    </w:p>
    <w:p w14:paraId="034C0595" w14:textId="77777777" w:rsidR="00875B75" w:rsidRPr="00875B75" w:rsidRDefault="00875B75" w:rsidP="00875B75">
      <w:pPr>
        <w:pStyle w:val="Bibliography"/>
      </w:pPr>
      <w:r w:rsidRPr="00875B75">
        <w:t xml:space="preserve">Munkvold, L., Lundervold, A., Lie, S. A., &amp; Manger, T. (2009). Should there be separate parent and teacher-based categories of ODD? Evidence from a general population. </w:t>
      </w:r>
      <w:r w:rsidRPr="00875B75">
        <w:rPr>
          <w:i/>
          <w:iCs/>
        </w:rPr>
        <w:t>J Child Psychol Psychiatry</w:t>
      </w:r>
      <w:r w:rsidRPr="00875B75">
        <w:t xml:space="preserve">, </w:t>
      </w:r>
      <w:r w:rsidRPr="00875B75">
        <w:rPr>
          <w:i/>
          <w:iCs/>
        </w:rPr>
        <w:t>50</w:t>
      </w:r>
      <w:r w:rsidRPr="00875B75">
        <w:t>(10), 1264–1272. https://doi.org/10.1111/j.1469-7610.2009.02091.x</w:t>
      </w:r>
    </w:p>
    <w:p w14:paraId="167ED3AA" w14:textId="77777777" w:rsidR="00875B75" w:rsidRPr="00875B75" w:rsidRDefault="00875B75" w:rsidP="00875B75">
      <w:pPr>
        <w:pStyle w:val="Bibliography"/>
      </w:pPr>
      <w:r w:rsidRPr="00875B75">
        <w:t xml:space="preserve">Nazeer, A., Latif, F., Mondal, A., Azeem, M. W., &amp; Greydanus, D. E. (2020). Obsessive-compulsive disorder in children and adolescents: Epidemiology, diagnosis and management. </w:t>
      </w:r>
      <w:r w:rsidRPr="00875B75">
        <w:rPr>
          <w:i/>
          <w:iCs/>
        </w:rPr>
        <w:t>Translational Pediatrics</w:t>
      </w:r>
      <w:r w:rsidRPr="00875B75">
        <w:t xml:space="preserve">, </w:t>
      </w:r>
      <w:r w:rsidRPr="00875B75">
        <w:rPr>
          <w:i/>
          <w:iCs/>
        </w:rPr>
        <w:t>9</w:t>
      </w:r>
      <w:r w:rsidRPr="00875B75">
        <w:t>(Suppl 1), S76.</w:t>
      </w:r>
    </w:p>
    <w:p w14:paraId="1A8ACC85" w14:textId="77777777" w:rsidR="00875B75" w:rsidRPr="00875B75" w:rsidRDefault="00875B75" w:rsidP="00875B75">
      <w:pPr>
        <w:pStyle w:val="Bibliography"/>
      </w:pPr>
      <w:r w:rsidRPr="00875B75">
        <w:t xml:space="preserve">Nelson, E. C., Hanna, G. L., Hudziak, J. J., Botteron, K. N., Heath, A. C., &amp; Todd, R. D. (2001). Obsessive-Compulsive Scale of the Child Behavior Checklist: Specificity, Sensitivity, and Predictive Power. </w:t>
      </w:r>
      <w:r w:rsidRPr="00875B75">
        <w:rPr>
          <w:i/>
          <w:iCs/>
        </w:rPr>
        <w:t>Pediatrics</w:t>
      </w:r>
      <w:r w:rsidRPr="00875B75">
        <w:t xml:space="preserve">, </w:t>
      </w:r>
      <w:r w:rsidRPr="00875B75">
        <w:rPr>
          <w:i/>
          <w:iCs/>
        </w:rPr>
        <w:t>108</w:t>
      </w:r>
      <w:r w:rsidRPr="00875B75">
        <w:t>(1), e14–e14. https://doi.org/10.1542/peds.108.1.e14</w:t>
      </w:r>
    </w:p>
    <w:p w14:paraId="59D4D7CA" w14:textId="77777777" w:rsidR="00875B75" w:rsidRPr="00875B75" w:rsidRDefault="00875B75" w:rsidP="00875B75">
      <w:pPr>
        <w:pStyle w:val="Bibliography"/>
      </w:pPr>
      <w:r w:rsidRPr="00875B75">
        <w:lastRenderedPageBreak/>
        <w:t xml:space="preserve">Offord, D. R., Boyle, M. H., Racine, Y., Szatmari, P., Fleming, J. E., Sanford, M., &amp; Lipman, E. L. (1996). Integrating Assessment Data from Multiple Informants. </w:t>
      </w:r>
      <w:r w:rsidRPr="00875B75">
        <w:rPr>
          <w:i/>
          <w:iCs/>
        </w:rPr>
        <w:t>Journal of the American Academy of Child &amp; Adolescent Psychiatry</w:t>
      </w:r>
      <w:r w:rsidRPr="00875B75">
        <w:t xml:space="preserve">, </w:t>
      </w:r>
      <w:r w:rsidRPr="00875B75">
        <w:rPr>
          <w:i/>
          <w:iCs/>
        </w:rPr>
        <w:t>35</w:t>
      </w:r>
      <w:r w:rsidRPr="00875B75">
        <w:t>(8), 1078–1085. https://doi.org/10.1097/00004583-199608000-00019</w:t>
      </w:r>
    </w:p>
    <w:p w14:paraId="5567598A" w14:textId="77777777" w:rsidR="00875B75" w:rsidRPr="00875B75" w:rsidRDefault="00875B75" w:rsidP="00875B75">
      <w:pPr>
        <w:pStyle w:val="Bibliography"/>
      </w:pPr>
      <w:r w:rsidRPr="00875B75">
        <w:t xml:space="preserve">Pagliaccio, D., Durham, K., Fitzgerald, K. D., &amp; Marsh, R. (2021). Obsessive-Compulsive Symptoms Among Children in the Adolescent Brain and Cognitive Development Study: Clinical, Cognitive, and Brain Connectivity Correlates. </w:t>
      </w:r>
      <w:r w:rsidRPr="00875B75">
        <w:rPr>
          <w:i/>
          <w:iCs/>
        </w:rPr>
        <w:t>Biol Psychiatry Cogn Neurosci Neuroimaging</w:t>
      </w:r>
      <w:r w:rsidRPr="00875B75">
        <w:t xml:space="preserve">, </w:t>
      </w:r>
      <w:r w:rsidRPr="00875B75">
        <w:rPr>
          <w:i/>
          <w:iCs/>
        </w:rPr>
        <w:t>6</w:t>
      </w:r>
      <w:r w:rsidRPr="00875B75">
        <w:t>(4), 399–409. https://doi.org/10.1016/j.bpsc.2020.10.019</w:t>
      </w:r>
    </w:p>
    <w:p w14:paraId="78E2F851" w14:textId="77777777" w:rsidR="00875B75" w:rsidRPr="00875B75" w:rsidRDefault="00875B75" w:rsidP="00875B75">
      <w:pPr>
        <w:pStyle w:val="Bibliography"/>
      </w:pPr>
      <w:r w:rsidRPr="00875B75">
        <w:t xml:space="preserve">Picó-Pérez, M., Moreira, P. S., de Melo Ferreira, V., Radua, J., Mataix-Cols, D., Sousa, N., Soriano-Mas, C., &amp; Morgado, P. (2020). Modality-specific overlaps in brain structure and function in obsessive-compulsive disorder: Multimodal meta-analysis of case-control MRI studies. </w:t>
      </w:r>
      <w:r w:rsidRPr="00875B75">
        <w:rPr>
          <w:i/>
          <w:iCs/>
        </w:rPr>
        <w:t>Neuroscience &amp; Biobehavioral Reviews</w:t>
      </w:r>
      <w:r w:rsidRPr="00875B75">
        <w:t xml:space="preserve">, </w:t>
      </w:r>
      <w:r w:rsidRPr="00875B75">
        <w:rPr>
          <w:i/>
          <w:iCs/>
        </w:rPr>
        <w:t>112</w:t>
      </w:r>
      <w:r w:rsidRPr="00875B75">
        <w:t>, 83–94. https://doi.org/10.1016/j.neubiorev.2020.01.033</w:t>
      </w:r>
    </w:p>
    <w:p w14:paraId="365D3EED" w14:textId="77777777" w:rsidR="00875B75" w:rsidRPr="00875B75" w:rsidRDefault="00875B75" w:rsidP="00875B75">
      <w:pPr>
        <w:pStyle w:val="Bibliography"/>
      </w:pPr>
      <w:r w:rsidRPr="00875B75">
        <w:t xml:space="preserve">Ren, H., Wang, X., Wang, S., &amp; Zhang, Z. (2019). Predict Fluid Intelligence of Adolescent Using Ensemble Learning. In K. M. Pohl, W. K. Thompson, E. Adeli, &amp; M. G. Linguraru (Eds.), </w:t>
      </w:r>
      <w:r w:rsidRPr="00875B75">
        <w:rPr>
          <w:i/>
          <w:iCs/>
        </w:rPr>
        <w:t>Adolescent Brain Cognitive Development Neurocognitive Prediction</w:t>
      </w:r>
      <w:r w:rsidRPr="00875B75">
        <w:t xml:space="preserve"> (pp. 66–73). Springer International Publishing.</w:t>
      </w:r>
    </w:p>
    <w:p w14:paraId="3243DB8C" w14:textId="77777777" w:rsidR="00875B75" w:rsidRPr="00875B75" w:rsidRDefault="00875B75" w:rsidP="00875B75">
      <w:pPr>
        <w:pStyle w:val="Bibliography"/>
      </w:pPr>
      <w:r w:rsidRPr="00875B75">
        <w:t xml:space="preserve">Reuter, M., Tisdall, M. D., Qureshi, A., Buckner, R. L., van der Kouwe, A. J. W., &amp; Fischl, B. (2015). Head motion during MRI acquisition reduces gray matter volume and thickness estimates. </w:t>
      </w:r>
      <w:r w:rsidRPr="00875B75">
        <w:rPr>
          <w:i/>
          <w:iCs/>
        </w:rPr>
        <w:t>Neuroimage</w:t>
      </w:r>
      <w:r w:rsidRPr="00875B75">
        <w:t xml:space="preserve">, </w:t>
      </w:r>
      <w:r w:rsidRPr="00875B75">
        <w:rPr>
          <w:i/>
          <w:iCs/>
        </w:rPr>
        <w:t>107</w:t>
      </w:r>
      <w:r w:rsidRPr="00875B75">
        <w:t>, 107–115. https://doi.org/10.1016/j.neuroimage.2014.12.006</w:t>
      </w:r>
    </w:p>
    <w:p w14:paraId="704A4E57" w14:textId="77777777" w:rsidR="00875B75" w:rsidRPr="00875B75" w:rsidRDefault="00875B75" w:rsidP="00875B75">
      <w:pPr>
        <w:pStyle w:val="Bibliography"/>
      </w:pPr>
      <w:r w:rsidRPr="00875B75">
        <w:t xml:space="preserve">Reyes, A. D. L. (2013). Strategic objectives for improving understanding of informant discrepancies in developmental psychopathology research. </w:t>
      </w:r>
      <w:r w:rsidRPr="00875B75">
        <w:rPr>
          <w:i/>
          <w:iCs/>
        </w:rPr>
        <w:t>Development and Psychopathology</w:t>
      </w:r>
      <w:r w:rsidRPr="00875B75">
        <w:t xml:space="preserve">, </w:t>
      </w:r>
      <w:r w:rsidRPr="00875B75">
        <w:rPr>
          <w:i/>
          <w:iCs/>
        </w:rPr>
        <w:t>25</w:t>
      </w:r>
      <w:r w:rsidRPr="00875B75">
        <w:t>(3), 669–682. https://doi.org/10.1017/S0954579413000096</w:t>
      </w:r>
    </w:p>
    <w:p w14:paraId="6DAC608E" w14:textId="77777777" w:rsidR="00875B75" w:rsidRPr="00875B75" w:rsidRDefault="00875B75" w:rsidP="00875B75">
      <w:pPr>
        <w:pStyle w:val="Bibliography"/>
      </w:pPr>
      <w:r w:rsidRPr="00875B75">
        <w:lastRenderedPageBreak/>
        <w:t xml:space="preserve">Ryan, M. (2025). </w:t>
      </w:r>
      <w:r w:rsidRPr="00875B75">
        <w:rPr>
          <w:i/>
          <w:iCs/>
        </w:rPr>
        <w:t>Machine Learning for Tabular Data.</w:t>
      </w:r>
      <w:r w:rsidRPr="00875B75">
        <w:t xml:space="preserve"> (1st ed.). Manning Publications Co. LLC.</w:t>
      </w:r>
    </w:p>
    <w:p w14:paraId="090118A8" w14:textId="77777777" w:rsidR="00875B75" w:rsidRPr="00875B75" w:rsidRDefault="00875B75" w:rsidP="00875B75">
      <w:pPr>
        <w:pStyle w:val="Bibliography"/>
      </w:pPr>
      <w:r w:rsidRPr="00875B75">
        <w:t xml:space="preserve">Saragosa-Harris, N. M., Chaku, N., MacSweeney, N., Guazzelli Williamson, V., Scheuplein, M., Feola, B., Cardenas-Iniguez, C., Demir-Lira, E., McNeilly, E. A., Huffman, L. G., Whitmore, L., Michalska, K. J., Damme, K. S., Rakesh, D., &amp; Mills, K. L. (2022). A practical guide for researchers and reviewers using the ABCD Study and other large longitudinal datasets. </w:t>
      </w:r>
      <w:r w:rsidRPr="00875B75">
        <w:rPr>
          <w:i/>
          <w:iCs/>
        </w:rPr>
        <w:t>Developmental Cognitive Neuroscience</w:t>
      </w:r>
      <w:r w:rsidRPr="00875B75">
        <w:t xml:space="preserve">, </w:t>
      </w:r>
      <w:r w:rsidRPr="00875B75">
        <w:rPr>
          <w:i/>
          <w:iCs/>
        </w:rPr>
        <w:t>55</w:t>
      </w:r>
      <w:r w:rsidRPr="00875B75">
        <w:t>, 101115. https://doi.org/10.1016/j.dcn.2022.101115</w:t>
      </w:r>
    </w:p>
    <w:p w14:paraId="0A1B9C42" w14:textId="77777777" w:rsidR="00875B75" w:rsidRPr="00875B75" w:rsidRDefault="00875B75" w:rsidP="00875B75">
      <w:pPr>
        <w:pStyle w:val="Bibliography"/>
      </w:pPr>
      <w:r w:rsidRPr="00875B75">
        <w:t xml:space="preserve">Satterthwaite, T. D., Wolf, D. H., Loughead, J., Ruparel, K., Elliott, M. A., Hakonarson, H., Gur, R. C., &amp; Gur, R. E. (2012). Impact of in-scanner head motion on multiple measures of functional connectivity: Relevance for studies of neurodevelopment in youth. </w:t>
      </w:r>
      <w:r w:rsidRPr="00875B75">
        <w:rPr>
          <w:i/>
          <w:iCs/>
        </w:rPr>
        <w:t>Neuroimage</w:t>
      </w:r>
      <w:r w:rsidRPr="00875B75">
        <w:t xml:space="preserve">, </w:t>
      </w:r>
      <w:r w:rsidRPr="00875B75">
        <w:rPr>
          <w:i/>
          <w:iCs/>
        </w:rPr>
        <w:t>60</w:t>
      </w:r>
      <w:r w:rsidRPr="00875B75">
        <w:t>(1), 623–632. https://doi.org/10.1016/j.neuroimage.2011.12.063</w:t>
      </w:r>
    </w:p>
    <w:p w14:paraId="60463E6E" w14:textId="77777777" w:rsidR="00875B75" w:rsidRPr="00875B75" w:rsidRDefault="00875B75" w:rsidP="00875B75">
      <w:pPr>
        <w:pStyle w:val="Bibliography"/>
      </w:pPr>
      <w:r w:rsidRPr="00875B75">
        <w:t xml:space="preserve">Schapire, R. E., &amp; Freund, Y. (2012). </w:t>
      </w:r>
      <w:r w:rsidRPr="00875B75">
        <w:rPr>
          <w:i/>
          <w:iCs/>
        </w:rPr>
        <w:t>Boosting: Foundations and Algorithms</w:t>
      </w:r>
      <w:r w:rsidRPr="00875B75">
        <w:t>. The MIT Press. https://doi.org/10.7551/mitpress/8291.001.0001</w:t>
      </w:r>
    </w:p>
    <w:p w14:paraId="01D5F37B" w14:textId="77777777" w:rsidR="00875B75" w:rsidRPr="00875B75" w:rsidRDefault="00875B75" w:rsidP="00875B75">
      <w:pPr>
        <w:pStyle w:val="Bibliography"/>
      </w:pPr>
      <w:r w:rsidRPr="00875B75">
        <w:t xml:space="preserve">Ségonne, F., Dale, A. M., Busa, E., Glessner, M., Salat, D., Hahn, H. K., &amp; Fischl, B. (2004). A hybrid approach to the skull stripping problem in MRI. </w:t>
      </w:r>
      <w:r w:rsidRPr="00875B75">
        <w:rPr>
          <w:i/>
          <w:iCs/>
        </w:rPr>
        <w:t>Neuroimage</w:t>
      </w:r>
      <w:r w:rsidRPr="00875B75">
        <w:t xml:space="preserve">, </w:t>
      </w:r>
      <w:r w:rsidRPr="00875B75">
        <w:rPr>
          <w:i/>
          <w:iCs/>
        </w:rPr>
        <w:t>22</w:t>
      </w:r>
      <w:r w:rsidRPr="00875B75">
        <w:t>(3), 1060–1075. https://doi.org/10.1016/s1053-8119(04)00188-0</w:t>
      </w:r>
    </w:p>
    <w:p w14:paraId="07EA7048" w14:textId="77777777" w:rsidR="00875B75" w:rsidRPr="00875B75" w:rsidRDefault="00875B75" w:rsidP="00875B75">
      <w:pPr>
        <w:pStyle w:val="Bibliography"/>
      </w:pPr>
      <w:r w:rsidRPr="00875B75">
        <w:t xml:space="preserve">Segonne, F., Pacheco, J., &amp; Fischl, B. (2007). Geometrically Accurate Topology-Correction of Cortical Surfaces Using Nonseparating Loops. </w:t>
      </w:r>
      <w:r w:rsidRPr="00875B75">
        <w:rPr>
          <w:i/>
          <w:iCs/>
        </w:rPr>
        <w:t>IEEE Trans Med Imaging</w:t>
      </w:r>
      <w:r w:rsidRPr="00875B75">
        <w:t xml:space="preserve">, </w:t>
      </w:r>
      <w:r w:rsidRPr="00875B75">
        <w:rPr>
          <w:i/>
          <w:iCs/>
        </w:rPr>
        <w:t>26</w:t>
      </w:r>
      <w:r w:rsidRPr="00875B75">
        <w:t>(4), 518–529. https://doi.org/10.1109/TMI.2006.887364</w:t>
      </w:r>
    </w:p>
    <w:p w14:paraId="47E22F48" w14:textId="77777777" w:rsidR="00875B75" w:rsidRPr="00875B75" w:rsidRDefault="00875B75" w:rsidP="00875B75">
      <w:pPr>
        <w:pStyle w:val="Bibliography"/>
      </w:pPr>
      <w:r w:rsidRPr="00875B75">
        <w:t xml:space="preserve">Shen, X., Zhang, Q., Zheng, H., &amp; Qi, W. (2024). </w:t>
      </w:r>
      <w:r w:rsidRPr="00875B75">
        <w:rPr>
          <w:i/>
          <w:iCs/>
        </w:rPr>
        <w:t>Harnessing XGBoost for Robust Biomarker Selection of Obsessive-Compulsive Disorder (OCD) from Adolescent Brain Cognitive Development (ABCD) data</w:t>
      </w:r>
      <w:r w:rsidRPr="00875B75">
        <w:t xml:space="preserve"> (No. arXiv:2407.00028). arXiv. https://doi.org/10.48550/arXiv.2407.00028</w:t>
      </w:r>
    </w:p>
    <w:p w14:paraId="4B3CC5AC" w14:textId="77777777" w:rsidR="00875B75" w:rsidRPr="00875B75" w:rsidRDefault="00875B75" w:rsidP="00875B75">
      <w:pPr>
        <w:pStyle w:val="Bibliography"/>
      </w:pPr>
      <w:r w:rsidRPr="00875B75">
        <w:lastRenderedPageBreak/>
        <w:t xml:space="preserve">Shephard, E., Stern, E. R., van den Heuvel, O. A., Costa, D. L. C., Batistuzzo, M. C., Godoy, P. B. G., Lopes, A. C., Brunoni, A. R., Hoexter, M. Q., Shavitt, R. G., Reddy, Y. C. J., Lochner, C., Stein, D. J., Simpson, H. B., &amp; Miguel, E. C. (2021). Toward a neurocircuit-based taxonomy to guide treatment of obsessive–compulsive disorder. </w:t>
      </w:r>
      <w:r w:rsidRPr="00875B75">
        <w:rPr>
          <w:i/>
          <w:iCs/>
        </w:rPr>
        <w:t>Mol Psychiatry</w:t>
      </w:r>
      <w:r w:rsidRPr="00875B75">
        <w:t xml:space="preserve">, </w:t>
      </w:r>
      <w:r w:rsidRPr="00875B75">
        <w:rPr>
          <w:i/>
          <w:iCs/>
        </w:rPr>
        <w:t>26</w:t>
      </w:r>
      <w:r w:rsidRPr="00875B75">
        <w:t>(9), 4583–4604. https://doi.org/10.1038/s41380-020-01007-8</w:t>
      </w:r>
    </w:p>
    <w:p w14:paraId="757830F2" w14:textId="77777777" w:rsidR="00875B75" w:rsidRPr="00875B75" w:rsidRDefault="00875B75" w:rsidP="00875B75">
      <w:pPr>
        <w:pStyle w:val="Bibliography"/>
      </w:pPr>
      <w:r w:rsidRPr="00875B75">
        <w:t xml:space="preserve">Shmueli, G. (2011, January 5). </w:t>
      </w:r>
      <w:r w:rsidRPr="00875B75">
        <w:rPr>
          <w:i/>
          <w:iCs/>
        </w:rPr>
        <w:t>To Explain or to Predict?</w:t>
      </w:r>
      <w:r w:rsidRPr="00875B75">
        <w:t xml:space="preserve"> arXiv.Org. https://doi.org/10.1214/10-STS330</w:t>
      </w:r>
    </w:p>
    <w:p w14:paraId="1EFAAF79" w14:textId="77777777" w:rsidR="00875B75" w:rsidRPr="00875B75" w:rsidRDefault="00875B75" w:rsidP="00875B75">
      <w:pPr>
        <w:pStyle w:val="Bibliography"/>
      </w:pPr>
      <w:r w:rsidRPr="00875B75">
        <w:t xml:space="preserve">Slade, T., &amp; Watson, D. (2006). The structure of common DSM-IV and ICD-10 mental disorders in the Australian general population. </w:t>
      </w:r>
      <w:r w:rsidRPr="00875B75">
        <w:rPr>
          <w:i/>
          <w:iCs/>
        </w:rPr>
        <w:t>Psychol. Med</w:t>
      </w:r>
      <w:r w:rsidRPr="00875B75">
        <w:t xml:space="preserve">, </w:t>
      </w:r>
      <w:r w:rsidRPr="00875B75">
        <w:rPr>
          <w:i/>
          <w:iCs/>
        </w:rPr>
        <w:t>36</w:t>
      </w:r>
      <w:r w:rsidRPr="00875B75">
        <w:t>(11), 1593–1600. https://doi.org/10.1017/S0033291706008452</w:t>
      </w:r>
    </w:p>
    <w:p w14:paraId="122A7CAB" w14:textId="77777777" w:rsidR="00875B75" w:rsidRPr="00875B75" w:rsidRDefault="00875B75" w:rsidP="00875B75">
      <w:pPr>
        <w:pStyle w:val="Bibliography"/>
      </w:pPr>
      <w:r w:rsidRPr="00875B75">
        <w:t xml:space="preserve">Sled, J. G., Zijdenbos, A. P., &amp; Evans, A. C. (1998). A nonparametric method for automatic correction of intensity nonuniformity in MRI data. </w:t>
      </w:r>
      <w:r w:rsidRPr="00875B75">
        <w:rPr>
          <w:i/>
          <w:iCs/>
        </w:rPr>
        <w:t>IEEE Trans Med Imaging</w:t>
      </w:r>
      <w:r w:rsidRPr="00875B75">
        <w:t xml:space="preserve">, </w:t>
      </w:r>
      <w:r w:rsidRPr="00875B75">
        <w:rPr>
          <w:i/>
          <w:iCs/>
        </w:rPr>
        <w:t>17</w:t>
      </w:r>
      <w:r w:rsidRPr="00875B75">
        <w:t>(1), 87–97. https://doi.org/10.1109/42.668698</w:t>
      </w:r>
    </w:p>
    <w:p w14:paraId="02FD5915" w14:textId="77777777" w:rsidR="00875B75" w:rsidRPr="00875B75" w:rsidRDefault="00875B75" w:rsidP="00875B75">
      <w:pPr>
        <w:pStyle w:val="Bibliography"/>
      </w:pPr>
      <w:r w:rsidRPr="00875B75">
        <w:t xml:space="preserve">Stern, E. R., Collins, K. A., Bragdon, L. B., Eng, G. K., Recchia, N., Coffey, B. J., Leibu, E., Murrough, J. W., Tobe, R. H., Iosifescu, D. V., Burdick, K. E., &amp; Goodman, W. K. (2025). Randomized Controlled Trial of the Effects of High-Dose Ondansetron on Clinical Symptoms and Brain Connectivity in Obsessive-Compulsive and Tic Disorders. </w:t>
      </w:r>
      <w:r w:rsidRPr="00875B75">
        <w:rPr>
          <w:i/>
          <w:iCs/>
        </w:rPr>
        <w:t>American Journal of Psychiatry</w:t>
      </w:r>
      <w:r w:rsidRPr="00875B75">
        <w:t xml:space="preserve">, </w:t>
      </w:r>
      <w:r w:rsidRPr="00875B75">
        <w:rPr>
          <w:i/>
          <w:iCs/>
        </w:rPr>
        <w:t>182</w:t>
      </w:r>
      <w:r w:rsidRPr="00875B75">
        <w:t>(3), 285–296. https://doi.org/10.1176/appi.ajp.20240294</w:t>
      </w:r>
    </w:p>
    <w:p w14:paraId="4C4F2D81" w14:textId="77777777" w:rsidR="00875B75" w:rsidRPr="00875B75" w:rsidRDefault="00875B75" w:rsidP="00875B75">
      <w:pPr>
        <w:pStyle w:val="Bibliography"/>
      </w:pPr>
      <w:r w:rsidRPr="00875B75">
        <w:t xml:space="preserve">Tisdall, M. D., Hess, A. T., Reuter, M., Meintjes, E. M., Fischl, B., &amp; van der Kouwe, A. J. W. (2012). Volumetric navigators for prospective motion correction and selective reacquisition in neuroanatomical MRI. </w:t>
      </w:r>
      <w:r w:rsidRPr="00875B75">
        <w:rPr>
          <w:i/>
          <w:iCs/>
        </w:rPr>
        <w:t>Magnetic Resonance Medicine</w:t>
      </w:r>
      <w:r w:rsidRPr="00875B75">
        <w:t xml:space="preserve">, </w:t>
      </w:r>
      <w:r w:rsidRPr="00875B75">
        <w:rPr>
          <w:i/>
          <w:iCs/>
        </w:rPr>
        <w:t>68</w:t>
      </w:r>
      <w:r w:rsidRPr="00875B75">
        <w:t>(2), 389–399. https://doi.org/10.1002/mrm.23228</w:t>
      </w:r>
    </w:p>
    <w:p w14:paraId="14919485" w14:textId="77777777" w:rsidR="00875B75" w:rsidRPr="00875B75" w:rsidRDefault="00875B75" w:rsidP="00875B75">
      <w:pPr>
        <w:pStyle w:val="Bibliography"/>
      </w:pPr>
      <w:r w:rsidRPr="00875B75">
        <w:lastRenderedPageBreak/>
        <w:t xml:space="preserve">Tisdall, M. D., Reuter, M., Qureshi, A., Buckner, R. L., Fischl, B., &amp; van der Kouwe, A. J. W. (2016). Prospective motion correction with volumetric navigators (vNavs) reduces the bias and variance in brain morphometry induced by subject motion. </w:t>
      </w:r>
      <w:r w:rsidRPr="00875B75">
        <w:rPr>
          <w:i/>
          <w:iCs/>
        </w:rPr>
        <w:t>Neuroimage</w:t>
      </w:r>
      <w:r w:rsidRPr="00875B75">
        <w:t xml:space="preserve">, </w:t>
      </w:r>
      <w:r w:rsidRPr="00875B75">
        <w:rPr>
          <w:i/>
          <w:iCs/>
        </w:rPr>
        <w:t>127</w:t>
      </w:r>
      <w:r w:rsidRPr="00875B75">
        <w:t>, 11–22. https://doi.org/10.1016/j.neuroimage.2015.11.054</w:t>
      </w:r>
    </w:p>
    <w:p w14:paraId="2FFB76F4" w14:textId="77777777" w:rsidR="00875B75" w:rsidRPr="00875B75" w:rsidRDefault="00875B75" w:rsidP="00875B75">
      <w:pPr>
        <w:pStyle w:val="Bibliography"/>
      </w:pPr>
      <w:r w:rsidRPr="00875B75">
        <w:t xml:space="preserve">van den Heuvel, O. A., Boedhoe, P. S. W., Bertolin, S., Bruin, W. B., Francks, C., Ivanov, I., Jahanshad, N., Kong, X.-Z., Kwon, J. S., O’Neill, J., Paus, T., Patel, Y., Piras, F., Schmaal, L., Soriano-Mas, C., Spalletta, G., van Wingen, G. A., Yun, J.-Y., Vriend, C., … ENIGMA-OCD working group. (2022). An overview of the first 5 years of the ENIGMA obsessive-compulsive disorder working group: The power of worldwide collaboration. </w:t>
      </w:r>
      <w:r w:rsidRPr="00875B75">
        <w:rPr>
          <w:i/>
          <w:iCs/>
        </w:rPr>
        <w:t>Human Brain Mapping</w:t>
      </w:r>
      <w:r w:rsidRPr="00875B75">
        <w:t xml:space="preserve">, </w:t>
      </w:r>
      <w:r w:rsidRPr="00875B75">
        <w:rPr>
          <w:i/>
          <w:iCs/>
        </w:rPr>
        <w:t>43</w:t>
      </w:r>
      <w:r w:rsidRPr="00875B75">
        <w:t>(1), 23–36. https://doi.org/10.1002/hbm.24972</w:t>
      </w:r>
    </w:p>
    <w:p w14:paraId="5D0F30CD" w14:textId="77777777" w:rsidR="00875B75" w:rsidRPr="00875B75" w:rsidRDefault="00875B75" w:rsidP="00875B75">
      <w:pPr>
        <w:pStyle w:val="Bibliography"/>
      </w:pPr>
      <w:r w:rsidRPr="00875B75">
        <w:t xml:space="preserve">van den Heuvel, O. A., Remijnse, P. L., Mataix-Cols, D., Vrenken, H., Groenewegen, H. J., Uylings, H. B. M., van Balkom, A. J. L. M., &amp; Veltman, D. J. (2009). The major symptom dimensions of obsessive-compulsive disorder are mediated by partially distinct neural systems. </w:t>
      </w:r>
      <w:r w:rsidRPr="00875B75">
        <w:rPr>
          <w:i/>
          <w:iCs/>
        </w:rPr>
        <w:t>Brain: A Journal of Neurology</w:t>
      </w:r>
      <w:r w:rsidRPr="00875B75">
        <w:t xml:space="preserve">, </w:t>
      </w:r>
      <w:r w:rsidRPr="00875B75">
        <w:rPr>
          <w:i/>
          <w:iCs/>
        </w:rPr>
        <w:t>132</w:t>
      </w:r>
      <w:r w:rsidRPr="00875B75">
        <w:t>(Pt 4), 853–868. https://doi.org/10.1093/brain/awn267</w:t>
      </w:r>
    </w:p>
    <w:p w14:paraId="2AD01139" w14:textId="77777777" w:rsidR="00875B75" w:rsidRPr="00875B75" w:rsidRDefault="00875B75" w:rsidP="00875B75">
      <w:pPr>
        <w:pStyle w:val="Bibliography"/>
      </w:pPr>
      <w:r w:rsidRPr="00875B75">
        <w:t xml:space="preserve">van den Heuvel, O. A., van Wingen, G., Soriano-Mas, C., Alonso, P., Chamberlain, S. R., Nakamae, T., Denys, D., Goudriaan, A. E., &amp; Veltman, D. J. (2016). Brain circuitry of compulsivity. </w:t>
      </w:r>
      <w:r w:rsidRPr="00875B75">
        <w:rPr>
          <w:i/>
          <w:iCs/>
        </w:rPr>
        <w:t>European Neuropsychopharmacology: The Journal of the European College of Neuropsychopharmacology</w:t>
      </w:r>
      <w:r w:rsidRPr="00875B75">
        <w:t xml:space="preserve">, </w:t>
      </w:r>
      <w:r w:rsidRPr="00875B75">
        <w:rPr>
          <w:i/>
          <w:iCs/>
        </w:rPr>
        <w:t>26</w:t>
      </w:r>
      <w:r w:rsidRPr="00875B75">
        <w:t>(5), 810–827. https://doi.org/10.1016/j.euroneuro.2015.12.005</w:t>
      </w:r>
    </w:p>
    <w:p w14:paraId="0B318F01" w14:textId="77777777" w:rsidR="00875B75" w:rsidRPr="00875B75" w:rsidRDefault="00875B75" w:rsidP="00875B75">
      <w:pPr>
        <w:pStyle w:val="Bibliography"/>
      </w:pPr>
      <w:r w:rsidRPr="00875B75">
        <w:t xml:space="preserve">Vygotsky, L. S. (1978). </w:t>
      </w:r>
      <w:r w:rsidRPr="00875B75">
        <w:rPr>
          <w:i/>
          <w:iCs/>
        </w:rPr>
        <w:t>Mind in society: The development of higher psychological processes</w:t>
      </w:r>
      <w:r w:rsidRPr="00875B75">
        <w:t xml:space="preserve"> (Vol. 86). Harvard university press.</w:t>
      </w:r>
    </w:p>
    <w:p w14:paraId="0747BDEF" w14:textId="77777777" w:rsidR="00875B75" w:rsidRPr="00875B75" w:rsidRDefault="00875B75" w:rsidP="00875B75">
      <w:pPr>
        <w:pStyle w:val="Bibliography"/>
      </w:pPr>
      <w:r w:rsidRPr="00875B75">
        <w:lastRenderedPageBreak/>
        <w:t xml:space="preserve">Wald, L., Schmitt, F., &amp; Dale, A. (2001). Systematic spatial distortion in MRI due to gradient non-linearities. </w:t>
      </w:r>
      <w:r w:rsidRPr="00875B75">
        <w:rPr>
          <w:i/>
          <w:iCs/>
        </w:rPr>
        <w:t>NeuroImage (Orlando, Fla.)</w:t>
      </w:r>
      <w:r w:rsidRPr="00875B75">
        <w:t xml:space="preserve">, </w:t>
      </w:r>
      <w:r w:rsidRPr="00875B75">
        <w:rPr>
          <w:i/>
          <w:iCs/>
        </w:rPr>
        <w:t>13</w:t>
      </w:r>
      <w:r w:rsidRPr="00875B75">
        <w:t>(6), 50–50. https://doi.org/10.1016/S1053-8119(01)91393-X</w:t>
      </w:r>
    </w:p>
    <w:p w14:paraId="664E1F83" w14:textId="77777777" w:rsidR="00875B75" w:rsidRPr="00875B75" w:rsidRDefault="00875B75" w:rsidP="00875B75">
      <w:pPr>
        <w:pStyle w:val="Bibliography"/>
      </w:pPr>
      <w:r w:rsidRPr="00875B75">
        <w:t xml:space="preserve">Wang, Z., Fontaine, M., Cyr, M., Rynn, M. A., Simpson, H. B., Marsh, R., &amp; Pagliaccio, D. (2022). Subcortical shape in pediatric and adult obsessive-compulsive disorder. </w:t>
      </w:r>
      <w:r w:rsidRPr="00875B75">
        <w:rPr>
          <w:i/>
          <w:iCs/>
        </w:rPr>
        <w:t>Depression and Anxiety</w:t>
      </w:r>
      <w:r w:rsidRPr="00875B75">
        <w:t xml:space="preserve">, </w:t>
      </w:r>
      <w:r w:rsidRPr="00875B75">
        <w:rPr>
          <w:i/>
          <w:iCs/>
        </w:rPr>
        <w:t>39</w:t>
      </w:r>
      <w:r w:rsidRPr="00875B75">
        <w:t>(6), 504–514. https://doi.org/10.1002/da.23261</w:t>
      </w:r>
    </w:p>
    <w:p w14:paraId="5E1BCC70" w14:textId="77777777" w:rsidR="00875B75" w:rsidRPr="00875B75" w:rsidRDefault="00875B75" w:rsidP="00875B75">
      <w:pPr>
        <w:pStyle w:val="Bibliography"/>
      </w:pPr>
      <w:r w:rsidRPr="00875B75">
        <w:t xml:space="preserve">Weisz, J. R., Doss, A. J., &amp; Hawley, K. M. (2005). Youth Psychotherapy Outcome Research: A Review and Critique of the Evidence Base. </w:t>
      </w:r>
      <w:r w:rsidRPr="00875B75">
        <w:rPr>
          <w:i/>
          <w:iCs/>
        </w:rPr>
        <w:t>Annual Review of Psychology</w:t>
      </w:r>
      <w:r w:rsidRPr="00875B75">
        <w:t xml:space="preserve">, </w:t>
      </w:r>
      <w:r w:rsidRPr="00875B75">
        <w:rPr>
          <w:i/>
          <w:iCs/>
        </w:rPr>
        <w:t>56</w:t>
      </w:r>
      <w:r w:rsidRPr="00875B75">
        <w:t>(Volume 56, 2005), 337–363. https://doi.org/10.1146/annurev.psych.55.090902.141449</w:t>
      </w:r>
    </w:p>
    <w:p w14:paraId="6B7EDB72" w14:textId="77777777" w:rsidR="00875B75" w:rsidRPr="00875B75" w:rsidRDefault="00875B75" w:rsidP="00875B75">
      <w:pPr>
        <w:pStyle w:val="Bibliography"/>
      </w:pPr>
      <w:r w:rsidRPr="00875B75">
        <w:t xml:space="preserve">Wells, W. M., Viola, P., Atsumi, H., Nakajima, S., &amp; Kikinis, R. (1996). Multi-modal volume registration by maximization of mutual information. </w:t>
      </w:r>
      <w:r w:rsidRPr="00875B75">
        <w:rPr>
          <w:i/>
          <w:iCs/>
        </w:rPr>
        <w:t>Med Image Anal</w:t>
      </w:r>
      <w:r w:rsidRPr="00875B75">
        <w:t xml:space="preserve">, </w:t>
      </w:r>
      <w:r w:rsidRPr="00875B75">
        <w:rPr>
          <w:i/>
          <w:iCs/>
        </w:rPr>
        <w:t>1</w:t>
      </w:r>
      <w:r w:rsidRPr="00875B75">
        <w:t>(1), 35–51. https://doi.org/10.1016/S1361-8415(01)80004-9</w:t>
      </w:r>
    </w:p>
    <w:p w14:paraId="7CB5A0CB" w14:textId="77777777" w:rsidR="00875B75" w:rsidRPr="00875B75" w:rsidRDefault="00875B75" w:rsidP="00875B75">
      <w:pPr>
        <w:pStyle w:val="Bibliography"/>
      </w:pPr>
      <w:r w:rsidRPr="00875B75">
        <w:t xml:space="preserve">White, N., Roddey, C., Shankaranarayanan, A., Han, E., Rettmann, D., Santos, J., Kuperman, J., &amp; Dale, A. (2010). PROMO: Real-time prospective motion correction in MRI using image-based tracking. </w:t>
      </w:r>
      <w:r w:rsidRPr="00875B75">
        <w:rPr>
          <w:i/>
          <w:iCs/>
        </w:rPr>
        <w:t>Magn. Reson. Med</w:t>
      </w:r>
      <w:r w:rsidRPr="00875B75">
        <w:t xml:space="preserve">, </w:t>
      </w:r>
      <w:r w:rsidRPr="00875B75">
        <w:rPr>
          <w:i/>
          <w:iCs/>
        </w:rPr>
        <w:t>63</w:t>
      </w:r>
      <w:r w:rsidRPr="00875B75">
        <w:t>(1), 91–105. https://doi.org/10.1002/mrm.22176</w:t>
      </w:r>
    </w:p>
    <w:p w14:paraId="5EE679AA" w14:textId="77777777" w:rsidR="00875B75" w:rsidRPr="00875B75" w:rsidRDefault="00875B75" w:rsidP="00875B75">
      <w:pPr>
        <w:pStyle w:val="Bibliography"/>
      </w:pPr>
      <w:r w:rsidRPr="00875B75">
        <w:t xml:space="preserve">Wu, X., Yu, G., Zhang, K., Feng, J., Zhang, J., Sahakian, B. J., &amp; Robbins, T. W. (2022). Symptom-Based Profiling and Multimodal Neuroimaging of a Large Preteenage Population Identifies Distinct Obsessive-Compulsive Disorder–like Subtypes With Neurocognitive Differences. </w:t>
      </w:r>
      <w:r w:rsidRPr="00875B75">
        <w:rPr>
          <w:i/>
          <w:iCs/>
        </w:rPr>
        <w:t>Biological Psychiatry : Cognitive Neuroscience and Neuroimaging</w:t>
      </w:r>
      <w:r w:rsidRPr="00875B75">
        <w:t xml:space="preserve">, </w:t>
      </w:r>
      <w:r w:rsidRPr="00875B75">
        <w:rPr>
          <w:i/>
          <w:iCs/>
        </w:rPr>
        <w:t>7</w:t>
      </w:r>
      <w:r w:rsidRPr="00875B75">
        <w:t>(11), 1078–1089. https://doi.org/10.1016/j.bpsc.2021.06.011</w:t>
      </w:r>
    </w:p>
    <w:p w14:paraId="4AD65A94" w14:textId="77777777" w:rsidR="00875B75" w:rsidRPr="00875B75" w:rsidRDefault="00875B75" w:rsidP="00875B75">
      <w:pPr>
        <w:pStyle w:val="Bibliography"/>
      </w:pPr>
      <w:r w:rsidRPr="00875B75">
        <w:t xml:space="preserve">XGBoost Developers. (2022). </w:t>
      </w:r>
      <w:r w:rsidRPr="00875B75">
        <w:rPr>
          <w:i/>
          <w:iCs/>
        </w:rPr>
        <w:t>XGBoost Parameters—Xgboost 3.1.0-dev documentation</w:t>
      </w:r>
      <w:r w:rsidRPr="00875B75">
        <w:t>. https://xgboost.readthedocs.io/en/latest/parameter.html#general-parameters</w:t>
      </w:r>
    </w:p>
    <w:p w14:paraId="1C5DC838" w14:textId="77777777" w:rsidR="00875B75" w:rsidRPr="00875B75" w:rsidRDefault="00875B75" w:rsidP="00875B75">
      <w:pPr>
        <w:pStyle w:val="Bibliography"/>
      </w:pPr>
      <w:r w:rsidRPr="00875B75">
        <w:lastRenderedPageBreak/>
        <w:t xml:space="preserve">Xie, C., Ma, L., Jiang, N., Huang, R., Li, L., Gong, L., He, C., Xiao, C., Liu, W., Xu, S., &amp; Zhang, Z. (2017). Imbalanced functional link between reward circuits and the cognitive control system in patients with obsessive-compulsive disorder. </w:t>
      </w:r>
      <w:r w:rsidRPr="00875B75">
        <w:rPr>
          <w:i/>
          <w:iCs/>
        </w:rPr>
        <w:t>Brain Imaging Behav</w:t>
      </w:r>
      <w:r w:rsidRPr="00875B75">
        <w:t xml:space="preserve">, </w:t>
      </w:r>
      <w:r w:rsidRPr="00875B75">
        <w:rPr>
          <w:i/>
          <w:iCs/>
        </w:rPr>
        <w:t>11</w:t>
      </w:r>
      <w:r w:rsidRPr="00875B75">
        <w:t>(4), 1099–1109. https://doi.org/10.1007/s11682-016-9585-7</w:t>
      </w:r>
    </w:p>
    <w:p w14:paraId="54D6C7C3" w14:textId="77777777" w:rsidR="00875B75" w:rsidRPr="00875B75" w:rsidRDefault="00875B75" w:rsidP="00875B75">
      <w:pPr>
        <w:pStyle w:val="Bibliography"/>
      </w:pPr>
      <w:r w:rsidRPr="00875B75">
        <w:t xml:space="preserve">Zucker, R. A., Gonzalez, R., Feldstein Ewing, S. W., Paulus, M. P., Arroyo, J., Fuligni, A., Morris, A. S., Sanchez, M., &amp; Wills, T. (2018). Assessment of culture and environment in the Adolescent Brain and Cognitive Development Study: Rationale, description of measures, and early data. </w:t>
      </w:r>
      <w:r w:rsidRPr="00875B75">
        <w:rPr>
          <w:i/>
          <w:iCs/>
        </w:rPr>
        <w:t>Developmental Cognitive Neuroscience</w:t>
      </w:r>
      <w:r w:rsidRPr="00875B75">
        <w:t xml:space="preserve">, </w:t>
      </w:r>
      <w:r w:rsidRPr="00875B75">
        <w:rPr>
          <w:i/>
          <w:iCs/>
        </w:rPr>
        <w:t>32</w:t>
      </w:r>
      <w:r w:rsidRPr="00875B75">
        <w:t>, 107–120. https://doi.org/10.1016/j.dcn.2018.03.004</w:t>
      </w:r>
    </w:p>
    <w:p w14:paraId="47D85E6C" w14:textId="6757F420" w:rsidR="00B365C7" w:rsidRPr="00E32E04" w:rsidRDefault="00B365C7" w:rsidP="00B365C7">
      <w:pPr>
        <w:rPr>
          <w:color w:val="215E99" w:themeColor="text2" w:themeTint="BF"/>
        </w:rPr>
      </w:pPr>
      <w:r w:rsidRPr="00B365C7">
        <w:rPr>
          <w:color w:val="000000" w:themeColor="text1"/>
        </w:rPr>
        <w:fldChar w:fldCharType="end"/>
      </w:r>
    </w:p>
    <w:sectPr w:rsidR="00B365C7" w:rsidRPr="00E32E04" w:rsidSect="004864AF">
      <w:footerReference w:type="even" r:id="rId18"/>
      <w:footerReference w:type="default" r:id="rId19"/>
      <w:footerReference w:type="firs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Ina Drabløs" w:date="2025-03-12T16:15:00Z" w:initials="ID">
    <w:p w14:paraId="1539E8E0" w14:textId="77777777" w:rsidR="001F7D0D" w:rsidRDefault="00A276A6" w:rsidP="001F7D0D">
      <w:pPr>
        <w:pStyle w:val="CommentText"/>
      </w:pPr>
      <w:r>
        <w:rPr>
          <w:rStyle w:val="CommentReference"/>
        </w:rPr>
        <w:annotationRef/>
      </w:r>
      <w:r w:rsidR="001F7D0D">
        <w:t>I would consider having this first section as more of a general introductory overview of your thesis - informing readers of what they can expect. So what are the main features of OCD (which you already have included here), what are some issues or discrepancies (just very briefly mentioning differences in self- vs parental report and why this might be relevant in terms of diagnosis/treatment), and what is relevant in terms of brain development(/discrepancies) for adolescents with OCD. This is just a suggestion, but it might be beneficial to try to tie everything together - present the ”story” that is to come, and WHY your thesis has value/adds knowledge! (And then delve deeper in the following paragraphs)</w:t>
      </w:r>
    </w:p>
  </w:comment>
  <w:comment w:id="4" w:author="Margrete Soya Heimvik" w:date="2025-04-02T11:47:00Z" w:initials="MH">
    <w:p w14:paraId="32A997D0" w14:textId="77777777" w:rsidR="0089078D" w:rsidRDefault="0089078D" w:rsidP="0089078D">
      <w:r>
        <w:rPr>
          <w:rStyle w:val="CommentReference"/>
        </w:rPr>
        <w:annotationRef/>
      </w:r>
      <w:r>
        <w:rPr>
          <w:color w:val="000000"/>
          <w:sz w:val="20"/>
          <w:szCs w:val="20"/>
        </w:rPr>
        <w:t>Still working on this paragraph :D</w:t>
      </w:r>
    </w:p>
  </w:comment>
  <w:comment w:id="5" w:author="Margrete Soya Heimvik" w:date="2025-04-06T17:59:00Z" w:initials="MH">
    <w:p w14:paraId="38C61559" w14:textId="77777777" w:rsidR="00FD68E5" w:rsidRDefault="00B076C8" w:rsidP="00FD68E5">
      <w:r>
        <w:rPr>
          <w:rStyle w:val="CommentReference"/>
        </w:rPr>
        <w:annotationRef/>
      </w:r>
      <w:r w:rsidR="00FD68E5">
        <w:rPr>
          <w:sz w:val="20"/>
          <w:szCs w:val="20"/>
        </w:rPr>
        <w:t>This is a note to myself, check the Introduction from Apri 4 2025, I think I made changes on that one that are not on this version!!!</w:t>
      </w:r>
    </w:p>
  </w:comment>
  <w:comment w:id="7" w:author="Ina Drabløs [2]" w:date="2025-04-04T14:20:00Z" w:initials="ID">
    <w:p w14:paraId="021830EB" w14:textId="09C9AC09" w:rsidR="008852D6" w:rsidRDefault="008852D6" w:rsidP="008852D6">
      <w:r>
        <w:rPr>
          <w:rStyle w:val="CommentReference"/>
        </w:rPr>
        <w:annotationRef/>
      </w:r>
      <w:r>
        <w:rPr>
          <w:sz w:val="20"/>
          <w:szCs w:val="20"/>
        </w:rPr>
        <w:t>Does this model only focus on externalizing (compulsions) symptoms, or is there anything to mention about internalising symptoms as well?</w:t>
      </w:r>
    </w:p>
  </w:comment>
  <w:comment w:id="8" w:author="Ina Drabløs" w:date="2025-04-03T13:10:00Z" w:initials="ID">
    <w:p w14:paraId="04F56B39" w14:textId="5E986224" w:rsidR="00B77E92" w:rsidRDefault="00B77E92" w:rsidP="00B77E92">
      <w:pPr>
        <w:pStyle w:val="CommentText"/>
      </w:pPr>
      <w:r>
        <w:rPr>
          <w:rStyle w:val="CommentReference"/>
        </w:rPr>
        <w:annotationRef/>
      </w:r>
      <w:r>
        <w:t xml:space="preserve">Statements seem a little contradictory. Im not too familiar with these circuits and symptoms so ignore the alteration if it does not make sense. </w:t>
      </w:r>
    </w:p>
  </w:comment>
  <w:comment w:id="9" w:author="Ina Drabløs [2]" w:date="2025-04-04T14:30:00Z" w:initials="ID">
    <w:p w14:paraId="5A01EEFE" w14:textId="77777777" w:rsidR="008852D6" w:rsidRDefault="008852D6" w:rsidP="008852D6">
      <w:r>
        <w:rPr>
          <w:rStyle w:val="CommentReference"/>
        </w:rPr>
        <w:annotationRef/>
      </w:r>
      <w:r>
        <w:rPr>
          <w:sz w:val="20"/>
          <w:szCs w:val="20"/>
        </w:rPr>
        <w:t>Not necessarily the best way to rewrite this, but your original sentence was slightly repetitive so make some adjustments</w:t>
      </w:r>
    </w:p>
  </w:comment>
  <w:comment w:id="18" w:author="Ina Drabløs" w:date="2025-04-03T13:21:00Z" w:initials="ID">
    <w:p w14:paraId="6980DEB0" w14:textId="662E71E6" w:rsidR="00573D67" w:rsidRDefault="00573D67" w:rsidP="00573D67">
      <w:pPr>
        <w:pStyle w:val="CommentText"/>
      </w:pPr>
      <w:r>
        <w:rPr>
          <w:rStyle w:val="CommentReference"/>
        </w:rPr>
        <w:annotationRef/>
      </w:r>
      <w:r>
        <w:t>If only mentioned in figure text before - also write out the first occurence in text</w:t>
      </w:r>
    </w:p>
  </w:comment>
  <w:comment w:id="20" w:author="Ina Drabløs" w:date="2025-04-03T13:37:00Z" w:initials="ID">
    <w:p w14:paraId="70F3DA92" w14:textId="77777777" w:rsidR="00226F37" w:rsidRDefault="00226F37" w:rsidP="00226F37">
      <w:pPr>
        <w:pStyle w:val="CommentText"/>
      </w:pPr>
      <w:r>
        <w:rPr>
          <w:rStyle w:val="CommentReference"/>
        </w:rPr>
        <w:annotationRef/>
      </w:r>
      <w:r>
        <w:t xml:space="preserve">I think you could benefit from a few more ”introductory” sentences here - establishing that this also pertains to adolescents with OCD, which age range is considered as adolescence (if not here, then at an earlier point), and that these are structural deviations when comparing adolescents with OCD to those without OCD(?) - basically if the developmental trajectories of different brain volumes/tissues/measurements are different. </w:t>
      </w:r>
      <w:r>
        <w:br/>
      </w:r>
      <w:r>
        <w:br/>
        <w:t>Also think about whether to stick with terms such as ”reductions” or ”increased”, or rather describing it as ”smaller/larger thickness/volumes” (do you know if the cortical thickness is actually decreasing in size, or simply that the cortical thickness is smaller than the average adolescent?)</w:t>
      </w:r>
    </w:p>
  </w:comment>
  <w:comment w:id="21" w:author="Ina Drabløs [2]" w:date="2025-04-04T14:35:00Z" w:initials="ID">
    <w:p w14:paraId="477BFDB3" w14:textId="77777777" w:rsidR="009E4060" w:rsidRDefault="009E4060" w:rsidP="009E4060">
      <w:r>
        <w:rPr>
          <w:rStyle w:val="CommentReference"/>
        </w:rPr>
        <w:annotationRef/>
      </w:r>
      <w:r>
        <w:rPr>
          <w:sz w:val="20"/>
          <w:szCs w:val="20"/>
        </w:rPr>
        <w:t>Again, consider whether this is the most accurate term</w:t>
      </w:r>
    </w:p>
  </w:comment>
  <w:comment w:id="22" w:author="Ina Drabløs [2]" w:date="2025-04-04T14:36:00Z" w:initials="ID">
    <w:p w14:paraId="753AFE58" w14:textId="77777777" w:rsidR="009E4060" w:rsidRDefault="009E4060" w:rsidP="009E4060">
      <w:r>
        <w:rPr>
          <w:rStyle w:val="CommentReference"/>
        </w:rPr>
        <w:annotationRef/>
      </w:r>
      <w:r>
        <w:rPr>
          <w:sz w:val="20"/>
          <w:szCs w:val="20"/>
        </w:rPr>
        <w:t>again, maybe larger instead?</w:t>
      </w:r>
    </w:p>
  </w:comment>
  <w:comment w:id="23" w:author="Ina Drabløs [2]" w:date="2025-04-04T14:38:00Z" w:initials="ID">
    <w:p w14:paraId="1395D908" w14:textId="77777777" w:rsidR="003D47A1" w:rsidRDefault="003D47A1" w:rsidP="003D47A1">
      <w:r>
        <w:rPr>
          <w:rStyle w:val="CommentReference"/>
        </w:rPr>
        <w:annotationRef/>
      </w:r>
      <w:r>
        <w:rPr>
          <w:sz w:val="20"/>
          <w:szCs w:val="20"/>
        </w:rPr>
        <w:t>The thalamus is also a subcortical structure but mentioned above</w:t>
      </w:r>
    </w:p>
  </w:comment>
  <w:comment w:id="24" w:author="Ina Drabløs" w:date="2025-04-03T13:40:00Z" w:initials="ID">
    <w:p w14:paraId="07DC1D49" w14:textId="5F557127" w:rsidR="00226F37" w:rsidRDefault="00226F37" w:rsidP="00226F37">
      <w:pPr>
        <w:pStyle w:val="CommentText"/>
      </w:pPr>
      <w:r>
        <w:rPr>
          <w:rStyle w:val="CommentReference"/>
        </w:rPr>
        <w:annotationRef/>
      </w:r>
      <w:r>
        <w:t>Younger as in adolescents? or children or young adults?</w:t>
      </w:r>
    </w:p>
  </w:comment>
  <w:comment w:id="25" w:author="Margrete Soya Heimvik" w:date="2025-04-10T17:58:00Z" w:initials="MH">
    <w:p w14:paraId="607A3DEF" w14:textId="77777777" w:rsidR="002E6FFB" w:rsidRDefault="002E6FFB" w:rsidP="002E6FFB">
      <w:r>
        <w:rPr>
          <w:rStyle w:val="CommentReference"/>
        </w:rPr>
        <w:annotationRef/>
      </w:r>
      <w:r>
        <w:rPr>
          <w:color w:val="000000"/>
          <w:sz w:val="20"/>
          <w:szCs w:val="20"/>
        </w:rPr>
        <w:t xml:space="preserve">Introduce medications </w:t>
      </w:r>
    </w:p>
  </w:comment>
  <w:comment w:id="27" w:author="Ina Drabløs [2]" w:date="2025-04-04T14:42:00Z" w:initials="ID">
    <w:p w14:paraId="11F06CCA" w14:textId="03C5E540" w:rsidR="008103F1" w:rsidRDefault="008103F1" w:rsidP="008103F1">
      <w:r>
        <w:rPr>
          <w:rStyle w:val="CommentReference"/>
        </w:rPr>
        <w:annotationRef/>
      </w:r>
      <w:r>
        <w:rPr>
          <w:sz w:val="20"/>
          <w:szCs w:val="20"/>
        </w:rPr>
        <w:t>Include in reference list</w:t>
      </w:r>
    </w:p>
  </w:comment>
  <w:comment w:id="28" w:author="Ina Drabløs [2]" w:date="2025-04-04T14:44:00Z" w:initials="ID">
    <w:p w14:paraId="63B81FCE" w14:textId="77777777" w:rsidR="008103F1" w:rsidRDefault="008103F1" w:rsidP="008103F1">
      <w:r>
        <w:rPr>
          <w:rStyle w:val="CommentReference"/>
        </w:rPr>
        <w:annotationRef/>
      </w:r>
      <w:r>
        <w:rPr>
          <w:sz w:val="20"/>
          <w:szCs w:val="20"/>
        </w:rPr>
        <w:t xml:space="preserve">Might be redundant, this has already been stated across the sentences above. </w:t>
      </w:r>
    </w:p>
  </w:comment>
  <w:comment w:id="29" w:author="Ina Drabløs [2]" w:date="2025-04-04T14:49:00Z" w:initials="ID">
    <w:p w14:paraId="315C6ADF" w14:textId="77777777" w:rsidR="00ED3F59" w:rsidRDefault="00ED3F59" w:rsidP="00ED3F59">
      <w:r>
        <w:rPr>
          <w:rStyle w:val="CommentReference"/>
        </w:rPr>
        <w:annotationRef/>
      </w:r>
      <w:r>
        <w:rPr>
          <w:sz w:val="20"/>
          <w:szCs w:val="20"/>
        </w:rPr>
        <w:t>as in the psychological functioning of babies? Or do you mean young children? Or babies psychosocial functioning/development?</w:t>
      </w:r>
    </w:p>
  </w:comment>
  <w:comment w:id="31" w:author="Ina Drabløs [2]" w:date="2025-04-04T14:51:00Z" w:initials="ID">
    <w:p w14:paraId="61BB1BEB" w14:textId="77777777" w:rsidR="00E35390" w:rsidRDefault="00ED3F59" w:rsidP="00E35390">
      <w:r>
        <w:rPr>
          <w:rStyle w:val="CommentReference"/>
        </w:rPr>
        <w:annotationRef/>
      </w:r>
      <w:r w:rsidR="00E35390">
        <w:rPr>
          <w:sz w:val="20"/>
          <w:szCs w:val="20"/>
        </w:rPr>
        <w:t>Everything under here is not within my expertise so Øystein should probably have a closer look, but I have made a few comments that might(?) be helpful. In my opinion, your paragraphs here are good!</w:t>
      </w:r>
    </w:p>
  </w:comment>
  <w:comment w:id="34" w:author="Ina Drabløs [2]" w:date="2025-04-04T14:56:00Z" w:initials="ID">
    <w:p w14:paraId="57B47284" w14:textId="03988E8B" w:rsidR="000E1E95" w:rsidRDefault="000E1E95" w:rsidP="000E1E95">
      <w:r>
        <w:rPr>
          <w:rStyle w:val="CommentReference"/>
        </w:rPr>
        <w:annotationRef/>
      </w:r>
      <w:r>
        <w:rPr>
          <w:sz w:val="20"/>
          <w:szCs w:val="20"/>
        </w:rPr>
        <w:t xml:space="preserve">Machine learning in neuroscience in general, or SLT or predictive modeling? </w:t>
      </w:r>
    </w:p>
    <w:p w14:paraId="409A0DD1" w14:textId="77777777" w:rsidR="000E1E95" w:rsidRDefault="000E1E95" w:rsidP="000E1E95"/>
    <w:p w14:paraId="4B970925" w14:textId="77777777" w:rsidR="000E1E95" w:rsidRDefault="000E1E95" w:rsidP="000E1E95">
      <w:r>
        <w:rPr>
          <w:sz w:val="20"/>
          <w:szCs w:val="20"/>
        </w:rPr>
        <w:t>You start with something more general (SLT/machine learning), then narrow it to supervised learning, then back to machine learning - a little confusing</w:t>
      </w:r>
    </w:p>
  </w:comment>
  <w:comment w:id="38" w:author="Ina Drabløs [2]" w:date="2025-04-04T15:39:00Z" w:initials="ID">
    <w:p w14:paraId="718AAF7F" w14:textId="77777777" w:rsidR="005B22CF" w:rsidRDefault="005B22CF" w:rsidP="005B22CF">
      <w:r>
        <w:rPr>
          <w:rStyle w:val="CommentReference"/>
        </w:rPr>
        <w:annotationRef/>
      </w:r>
      <w:r>
        <w:rPr>
          <w:sz w:val="20"/>
          <w:szCs w:val="20"/>
        </w:rPr>
        <w:t>Great figure!</w:t>
      </w:r>
    </w:p>
  </w:comment>
  <w:comment w:id="39" w:author="Ina Drabløs [2]" w:date="2025-04-04T15:40:00Z" w:initials="ID">
    <w:p w14:paraId="514B261D" w14:textId="77777777" w:rsidR="005B22CF" w:rsidRDefault="005B22CF" w:rsidP="005B22CF">
      <w:r>
        <w:rPr>
          <w:rStyle w:val="CommentReference"/>
        </w:rPr>
        <w:annotationRef/>
      </w:r>
      <w:r>
        <w:rPr>
          <w:sz w:val="20"/>
          <w:szCs w:val="20"/>
        </w:rPr>
        <w:t>consider short definition</w:t>
      </w:r>
    </w:p>
  </w:comment>
  <w:comment w:id="41" w:author="Ina Drabløs [2]" w:date="2025-04-04T15:44:00Z" w:initials="ID">
    <w:p w14:paraId="79F1D060" w14:textId="77777777" w:rsidR="005B22CF" w:rsidRDefault="005B22CF" w:rsidP="005B22CF">
      <w:r>
        <w:rPr>
          <w:rStyle w:val="CommentReference"/>
        </w:rPr>
        <w:annotationRef/>
      </w:r>
      <w:r>
        <w:rPr>
          <w:sz w:val="20"/>
          <w:szCs w:val="20"/>
        </w:rPr>
        <w:t>also a good figure - these are simple and informative!</w:t>
      </w:r>
    </w:p>
  </w:comment>
  <w:comment w:id="42" w:author="Ina Drabløs [2]" w:date="2025-04-04T15:46:00Z" w:initials="ID">
    <w:p w14:paraId="03954571" w14:textId="77777777" w:rsidR="005B22CF" w:rsidRDefault="005B22CF" w:rsidP="005B22CF">
      <w:r>
        <w:rPr>
          <w:rStyle w:val="CommentReference"/>
        </w:rPr>
        <w:annotationRef/>
      </w:r>
      <w:r>
        <w:rPr>
          <w:sz w:val="20"/>
          <w:szCs w:val="20"/>
        </w:rPr>
        <w:t>This is the first use of this term, perhaps clarity in advance?</w:t>
      </w:r>
    </w:p>
  </w:comment>
  <w:comment w:id="43" w:author="Ina Drabløs [2]" w:date="2025-04-04T15:47:00Z" w:initials="ID">
    <w:p w14:paraId="46D8DD9B" w14:textId="77777777" w:rsidR="005B22CF" w:rsidRDefault="005B22CF" w:rsidP="005B22CF">
      <w:r>
        <w:rPr>
          <w:rStyle w:val="CommentReference"/>
        </w:rPr>
        <w:annotationRef/>
      </w:r>
      <w:r>
        <w:rPr>
          <w:sz w:val="20"/>
          <w:szCs w:val="20"/>
        </w:rPr>
        <w:t>Don’t think this has been explaned/defined either?</w:t>
      </w:r>
    </w:p>
  </w:comment>
  <w:comment w:id="44" w:author="Ina Drabløs [2]" w:date="2025-04-04T15:49:00Z" w:initials="ID">
    <w:p w14:paraId="22291567" w14:textId="77777777" w:rsidR="005B22CF" w:rsidRDefault="005B22CF" w:rsidP="005B22CF">
      <w:r>
        <w:rPr>
          <w:rStyle w:val="CommentReference"/>
        </w:rPr>
        <w:annotationRef/>
      </w:r>
      <w:r>
        <w:rPr>
          <w:sz w:val="20"/>
          <w:szCs w:val="20"/>
        </w:rPr>
        <w:t>This is also not very understandable for general neuroscience person</w:t>
      </w:r>
    </w:p>
  </w:comment>
  <w:comment w:id="45" w:author="Ina Drabløs [2]" w:date="2025-04-04T15:51:00Z" w:initials="ID">
    <w:p w14:paraId="665A2131" w14:textId="77777777" w:rsidR="00D9785D" w:rsidRDefault="00D9785D" w:rsidP="00D9785D">
      <w:r>
        <w:rPr>
          <w:rStyle w:val="CommentReference"/>
        </w:rPr>
        <w:annotationRef/>
      </w:r>
      <w:r>
        <w:rPr>
          <w:sz w:val="20"/>
          <w:szCs w:val="20"/>
        </w:rPr>
        <w:t>determines (?)</w:t>
      </w:r>
    </w:p>
  </w:comment>
  <w:comment w:id="48" w:author="Ina Drabløs [2]" w:date="2025-04-04T15:54:00Z" w:initials="ID">
    <w:p w14:paraId="63ADD95C" w14:textId="77777777" w:rsidR="00112991" w:rsidRDefault="00D9785D" w:rsidP="00112991">
      <w:r>
        <w:rPr>
          <w:rStyle w:val="CommentReference"/>
        </w:rPr>
        <w:annotationRef/>
      </w:r>
      <w:r w:rsidR="00112991">
        <w:rPr>
          <w:sz w:val="20"/>
          <w:szCs w:val="20"/>
        </w:rPr>
        <w:t>personally I do not think you need to name specific coding functions/names in the text, unless you are considering including specific formulas you are using (ignore this if you really feel it helps you explain/is difficult without these)</w:t>
      </w:r>
    </w:p>
  </w:comment>
  <w:comment w:id="49" w:author="Ina Drabløs [2]" w:date="2025-04-04T15:56:00Z" w:initials="ID">
    <w:p w14:paraId="07A3FC3B" w14:textId="77777777" w:rsidR="00112991" w:rsidRDefault="00112991" w:rsidP="00112991">
      <w:r>
        <w:rPr>
          <w:rStyle w:val="CommentReference"/>
        </w:rPr>
        <w:annotationRef/>
      </w:r>
      <w:r>
        <w:rPr>
          <w:sz w:val="20"/>
          <w:szCs w:val="20"/>
        </w:rPr>
        <w:t>This paragraph is great!</w:t>
      </w:r>
    </w:p>
  </w:comment>
  <w:comment w:id="77" w:author="Ina Drabløs [2]" w:date="2025-04-21T10:51:00Z" w:initials="ID">
    <w:p w14:paraId="4B858FB7" w14:textId="77777777" w:rsidR="00762047" w:rsidRDefault="00762047" w:rsidP="00762047">
      <w:r>
        <w:rPr>
          <w:rStyle w:val="CommentReference"/>
        </w:rPr>
        <w:annotationRef/>
      </w:r>
      <w:r>
        <w:rPr>
          <w:sz w:val="20"/>
          <w:szCs w:val="20"/>
        </w:rPr>
        <w:t>Ref to R core team, google the version and they have a preferred in-text reference</w:t>
      </w:r>
    </w:p>
  </w:comment>
  <w:comment w:id="80" w:author="Ina Drabløs [2]" w:date="2025-04-21T10:55:00Z" w:initials="ID">
    <w:p w14:paraId="3A04CD46" w14:textId="77777777" w:rsidR="002431EB" w:rsidRDefault="002431EB" w:rsidP="002431EB">
      <w:r>
        <w:rPr>
          <w:rStyle w:val="CommentReference"/>
        </w:rPr>
        <w:annotationRef/>
      </w:r>
      <w:r>
        <w:rPr>
          <w:sz w:val="20"/>
          <w:szCs w:val="20"/>
        </w:rPr>
        <w:t xml:space="preserve">This and the testing paragraph seem good to me, but here I would also ask Øystein to have a loo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539E8E0" w15:done="0"/>
  <w15:commentEx w15:paraId="32A997D0" w15:paraIdParent="1539E8E0" w15:done="0"/>
  <w15:commentEx w15:paraId="38C61559" w15:paraIdParent="1539E8E0" w15:done="0"/>
  <w15:commentEx w15:paraId="021830EB" w15:done="0"/>
  <w15:commentEx w15:paraId="04F56B39" w15:done="0"/>
  <w15:commentEx w15:paraId="5A01EEFE" w15:done="0"/>
  <w15:commentEx w15:paraId="6980DEB0" w15:done="0"/>
  <w15:commentEx w15:paraId="70F3DA92" w15:done="0"/>
  <w15:commentEx w15:paraId="477BFDB3" w15:done="0"/>
  <w15:commentEx w15:paraId="753AFE58" w15:done="0"/>
  <w15:commentEx w15:paraId="1395D908" w15:done="0"/>
  <w15:commentEx w15:paraId="07DC1D49" w15:done="0"/>
  <w15:commentEx w15:paraId="607A3DEF" w15:done="0"/>
  <w15:commentEx w15:paraId="11F06CCA" w15:done="0"/>
  <w15:commentEx w15:paraId="63B81FCE" w15:done="0"/>
  <w15:commentEx w15:paraId="315C6ADF" w15:done="0"/>
  <w15:commentEx w15:paraId="61BB1BEB" w15:done="0"/>
  <w15:commentEx w15:paraId="4B970925" w15:done="0"/>
  <w15:commentEx w15:paraId="718AAF7F" w15:done="0"/>
  <w15:commentEx w15:paraId="514B261D" w15:done="0"/>
  <w15:commentEx w15:paraId="79F1D060" w15:done="0"/>
  <w15:commentEx w15:paraId="03954571" w15:done="0"/>
  <w15:commentEx w15:paraId="46D8DD9B" w15:done="0"/>
  <w15:commentEx w15:paraId="22291567" w15:done="0"/>
  <w15:commentEx w15:paraId="665A2131" w15:done="0"/>
  <w15:commentEx w15:paraId="63ADD95C" w15:done="0"/>
  <w15:commentEx w15:paraId="07A3FC3B" w15:done="0"/>
  <w15:commentEx w15:paraId="4B858FB7" w15:done="0"/>
  <w15:commentEx w15:paraId="3A04CD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A43BD15" w16cex:dateUtc="2025-03-12T15:15:00Z"/>
  <w16cex:commentExtensible w16cex:durableId="11937927" w16cex:dateUtc="2025-04-02T09:47:00Z"/>
  <w16cex:commentExtensible w16cex:durableId="333B4D1A" w16cex:dateUtc="2025-04-06T15:59:00Z"/>
  <w16cex:commentExtensible w16cex:durableId="65BAA0EA" w16cex:dateUtc="2025-04-04T12:20:00Z"/>
  <w16cex:commentExtensible w16cex:durableId="65FA7C78" w16cex:dateUtc="2025-04-03T11:10:00Z"/>
  <w16cex:commentExtensible w16cex:durableId="37D61035" w16cex:dateUtc="2025-04-04T12:30:00Z"/>
  <w16cex:commentExtensible w16cex:durableId="7F4FB8B5" w16cex:dateUtc="2025-04-03T11:21:00Z"/>
  <w16cex:commentExtensible w16cex:durableId="5481D347" w16cex:dateUtc="2025-04-03T11:37:00Z"/>
  <w16cex:commentExtensible w16cex:durableId="16FBEBAB" w16cex:dateUtc="2025-04-04T12:35:00Z"/>
  <w16cex:commentExtensible w16cex:durableId="06CDEBCA" w16cex:dateUtc="2025-04-04T12:36:00Z"/>
  <w16cex:commentExtensible w16cex:durableId="67C27731" w16cex:dateUtc="2025-04-04T12:38:00Z"/>
  <w16cex:commentExtensible w16cex:durableId="66BFA36F" w16cex:dateUtc="2025-04-03T11:40:00Z"/>
  <w16cex:commentExtensible w16cex:durableId="63983EF3" w16cex:dateUtc="2025-04-10T15:58:00Z"/>
  <w16cex:commentExtensible w16cex:durableId="154E8721" w16cex:dateUtc="2025-04-04T12:42:00Z"/>
  <w16cex:commentExtensible w16cex:durableId="57D0A559" w16cex:dateUtc="2025-04-04T12:44:00Z"/>
  <w16cex:commentExtensible w16cex:durableId="19FAAAD4" w16cex:dateUtc="2025-04-04T12:49:00Z"/>
  <w16cex:commentExtensible w16cex:durableId="5BC12C4F" w16cex:dateUtc="2025-04-04T12:51:00Z"/>
  <w16cex:commentExtensible w16cex:durableId="1D427ECD" w16cex:dateUtc="2025-04-04T12:56:00Z"/>
  <w16cex:commentExtensible w16cex:durableId="0849C600" w16cex:dateUtc="2025-04-04T13:39:00Z"/>
  <w16cex:commentExtensible w16cex:durableId="4477B0A6" w16cex:dateUtc="2025-04-04T13:40:00Z"/>
  <w16cex:commentExtensible w16cex:durableId="7A4857C4" w16cex:dateUtc="2025-04-04T13:44:00Z"/>
  <w16cex:commentExtensible w16cex:durableId="2974332D" w16cex:dateUtc="2025-04-04T13:46:00Z"/>
  <w16cex:commentExtensible w16cex:durableId="52703B10" w16cex:dateUtc="2025-04-04T13:47:00Z"/>
  <w16cex:commentExtensible w16cex:durableId="19A2D1E4" w16cex:dateUtc="2025-04-04T13:49:00Z"/>
  <w16cex:commentExtensible w16cex:durableId="701FBD60" w16cex:dateUtc="2025-04-04T13:51:00Z"/>
  <w16cex:commentExtensible w16cex:durableId="3D33EBD9" w16cex:dateUtc="2025-04-04T13:54:00Z"/>
  <w16cex:commentExtensible w16cex:durableId="2AF099B3" w16cex:dateUtc="2025-04-04T13:56:00Z"/>
  <w16cex:commentExtensible w16cex:durableId="741F953F" w16cex:dateUtc="2025-04-21T08:51:00Z"/>
  <w16cex:commentExtensible w16cex:durableId="194B3430" w16cex:dateUtc="2025-04-21T08: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539E8E0" w16cid:durableId="1A43BD15"/>
  <w16cid:commentId w16cid:paraId="32A997D0" w16cid:durableId="11937927"/>
  <w16cid:commentId w16cid:paraId="38C61559" w16cid:durableId="333B4D1A"/>
  <w16cid:commentId w16cid:paraId="021830EB" w16cid:durableId="65BAA0EA"/>
  <w16cid:commentId w16cid:paraId="04F56B39" w16cid:durableId="65FA7C78"/>
  <w16cid:commentId w16cid:paraId="5A01EEFE" w16cid:durableId="37D61035"/>
  <w16cid:commentId w16cid:paraId="6980DEB0" w16cid:durableId="7F4FB8B5"/>
  <w16cid:commentId w16cid:paraId="70F3DA92" w16cid:durableId="5481D347"/>
  <w16cid:commentId w16cid:paraId="477BFDB3" w16cid:durableId="16FBEBAB"/>
  <w16cid:commentId w16cid:paraId="753AFE58" w16cid:durableId="06CDEBCA"/>
  <w16cid:commentId w16cid:paraId="1395D908" w16cid:durableId="67C27731"/>
  <w16cid:commentId w16cid:paraId="07DC1D49" w16cid:durableId="66BFA36F"/>
  <w16cid:commentId w16cid:paraId="607A3DEF" w16cid:durableId="63983EF3"/>
  <w16cid:commentId w16cid:paraId="11F06CCA" w16cid:durableId="154E8721"/>
  <w16cid:commentId w16cid:paraId="63B81FCE" w16cid:durableId="57D0A559"/>
  <w16cid:commentId w16cid:paraId="315C6ADF" w16cid:durableId="19FAAAD4"/>
  <w16cid:commentId w16cid:paraId="61BB1BEB" w16cid:durableId="5BC12C4F"/>
  <w16cid:commentId w16cid:paraId="4B970925" w16cid:durableId="1D427ECD"/>
  <w16cid:commentId w16cid:paraId="718AAF7F" w16cid:durableId="0849C600"/>
  <w16cid:commentId w16cid:paraId="514B261D" w16cid:durableId="4477B0A6"/>
  <w16cid:commentId w16cid:paraId="79F1D060" w16cid:durableId="7A4857C4"/>
  <w16cid:commentId w16cid:paraId="03954571" w16cid:durableId="2974332D"/>
  <w16cid:commentId w16cid:paraId="46D8DD9B" w16cid:durableId="52703B10"/>
  <w16cid:commentId w16cid:paraId="22291567" w16cid:durableId="19A2D1E4"/>
  <w16cid:commentId w16cid:paraId="665A2131" w16cid:durableId="701FBD60"/>
  <w16cid:commentId w16cid:paraId="63ADD95C" w16cid:durableId="3D33EBD9"/>
  <w16cid:commentId w16cid:paraId="07A3FC3B" w16cid:durableId="2AF099B3"/>
  <w16cid:commentId w16cid:paraId="4B858FB7" w16cid:durableId="741F953F"/>
  <w16cid:commentId w16cid:paraId="3A04CD46" w16cid:durableId="194B34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6C48E7" w14:textId="77777777" w:rsidR="006775F9" w:rsidRDefault="006775F9" w:rsidP="000314D7">
      <w:r>
        <w:separator/>
      </w:r>
    </w:p>
  </w:endnote>
  <w:endnote w:type="continuationSeparator" w:id="0">
    <w:p w14:paraId="1B7AAD6A" w14:textId="77777777" w:rsidR="006775F9" w:rsidRDefault="006775F9" w:rsidP="00031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 w:name="-webkit-standard">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inherit">
    <w:altName w:val="Cambria"/>
    <w:panose1 w:val="020B0604020202020204"/>
    <w:charset w:val="00"/>
    <w:family w:val="roman"/>
    <w:pitch w:val="default"/>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67753701"/>
      <w:docPartObj>
        <w:docPartGallery w:val="Page Numbers (Bottom of Page)"/>
        <w:docPartUnique/>
      </w:docPartObj>
    </w:sdtPr>
    <w:sdtContent>
      <w:p w14:paraId="7DAC0B92" w14:textId="0B556583" w:rsidR="000E1520" w:rsidRDefault="000E1520" w:rsidP="009C13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F92D4D" w14:textId="77777777" w:rsidR="000E1520" w:rsidRDefault="000E1520" w:rsidP="000E15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33FB84" w14:textId="0AC62454" w:rsidR="009C1375" w:rsidRDefault="009C1375" w:rsidP="003F4343">
    <w:pPr>
      <w:pStyle w:val="Footer"/>
      <w:framePr w:wrap="none" w:vAnchor="text" w:hAnchor="margin" w:xAlign="right" w:y="1"/>
      <w:rPr>
        <w:rStyle w:val="PageNumber"/>
      </w:rPr>
    </w:pPr>
  </w:p>
  <w:p w14:paraId="72CA3508" w14:textId="5799A64B" w:rsidR="009C1375" w:rsidRDefault="009C1375" w:rsidP="009C1375">
    <w:pPr>
      <w:pStyle w:val="Footer"/>
      <w:framePr w:wrap="none" w:vAnchor="text" w:hAnchor="margin" w:xAlign="right" w:y="1"/>
      <w:ind w:right="360"/>
      <w:rPr>
        <w:rStyle w:val="PageNumber"/>
      </w:rPr>
    </w:pPr>
  </w:p>
  <w:p w14:paraId="2368B477" w14:textId="60914D00" w:rsidR="000E1520" w:rsidRDefault="000E1520" w:rsidP="009C1375">
    <w:pPr>
      <w:pStyle w:val="Footer"/>
      <w:framePr w:wrap="none" w:vAnchor="text" w:hAnchor="margin" w:xAlign="right" w:y="1"/>
      <w:ind w:right="360"/>
      <w:rPr>
        <w:rStyle w:val="PageNumber"/>
      </w:rPr>
    </w:pPr>
  </w:p>
  <w:p w14:paraId="7714E9FE" w14:textId="15E77A09" w:rsidR="000E1520" w:rsidRDefault="000E1520" w:rsidP="000E152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31914085"/>
      <w:docPartObj>
        <w:docPartGallery w:val="Page Numbers (Bottom of Page)"/>
        <w:docPartUnique/>
      </w:docPartObj>
    </w:sdtPr>
    <w:sdtContent>
      <w:p w14:paraId="4445B0F3" w14:textId="69E0DA4F" w:rsidR="009C1375" w:rsidRDefault="009C1375" w:rsidP="003F43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17F4E4DA" w14:textId="77777777" w:rsidR="009C1375" w:rsidRDefault="009C1375" w:rsidP="009C137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31B3F7" w14:textId="77777777" w:rsidR="006775F9" w:rsidRDefault="006775F9" w:rsidP="000314D7">
      <w:r>
        <w:separator/>
      </w:r>
    </w:p>
  </w:footnote>
  <w:footnote w:type="continuationSeparator" w:id="0">
    <w:p w14:paraId="7743FFDF" w14:textId="77777777" w:rsidR="006775F9" w:rsidRDefault="006775F9" w:rsidP="000314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4B21FD"/>
    <w:multiLevelType w:val="multilevel"/>
    <w:tmpl w:val="280EE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685672"/>
    <w:multiLevelType w:val="multilevel"/>
    <w:tmpl w:val="4B28C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6C0466"/>
    <w:multiLevelType w:val="multilevel"/>
    <w:tmpl w:val="E4D2E89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53279F2"/>
    <w:multiLevelType w:val="hybridMultilevel"/>
    <w:tmpl w:val="F224ED8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DC3AB3"/>
    <w:multiLevelType w:val="multilevel"/>
    <w:tmpl w:val="4FE21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21299B"/>
    <w:multiLevelType w:val="hybridMultilevel"/>
    <w:tmpl w:val="D4B262E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667F83"/>
    <w:multiLevelType w:val="multilevel"/>
    <w:tmpl w:val="4C5A9F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1F8155F"/>
    <w:multiLevelType w:val="hybridMultilevel"/>
    <w:tmpl w:val="9B48C038"/>
    <w:lvl w:ilvl="0" w:tplc="39E0BCC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4C367F"/>
    <w:multiLevelType w:val="hybridMultilevel"/>
    <w:tmpl w:val="E098C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427072"/>
    <w:multiLevelType w:val="multilevel"/>
    <w:tmpl w:val="20082D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B611FE7"/>
    <w:multiLevelType w:val="multilevel"/>
    <w:tmpl w:val="1E7E1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D045A0E"/>
    <w:multiLevelType w:val="multilevel"/>
    <w:tmpl w:val="1700B7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DA15AF7"/>
    <w:multiLevelType w:val="multilevel"/>
    <w:tmpl w:val="D9D44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E8A5D72"/>
    <w:multiLevelType w:val="multilevel"/>
    <w:tmpl w:val="2C400B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38978EF"/>
    <w:multiLevelType w:val="hybridMultilevel"/>
    <w:tmpl w:val="6494F8D4"/>
    <w:lvl w:ilvl="0" w:tplc="39E0BCC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B860FA"/>
    <w:multiLevelType w:val="multilevel"/>
    <w:tmpl w:val="53622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C946249"/>
    <w:multiLevelType w:val="multilevel"/>
    <w:tmpl w:val="AB3223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DF427EB"/>
    <w:multiLevelType w:val="multilevel"/>
    <w:tmpl w:val="16F8A7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F4806EE"/>
    <w:multiLevelType w:val="multilevel"/>
    <w:tmpl w:val="F7F86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8740BAB"/>
    <w:multiLevelType w:val="multilevel"/>
    <w:tmpl w:val="818671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9E41E96"/>
    <w:multiLevelType w:val="multilevel"/>
    <w:tmpl w:val="31A021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B2A79EC"/>
    <w:multiLevelType w:val="multilevel"/>
    <w:tmpl w:val="6ECE5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BE169A4"/>
    <w:multiLevelType w:val="multilevel"/>
    <w:tmpl w:val="F46208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F8E64CD"/>
    <w:multiLevelType w:val="multilevel"/>
    <w:tmpl w:val="AE821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05371C8"/>
    <w:multiLevelType w:val="multilevel"/>
    <w:tmpl w:val="B3BA68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35269A9"/>
    <w:multiLevelType w:val="hybridMultilevel"/>
    <w:tmpl w:val="839A0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446770B"/>
    <w:multiLevelType w:val="multilevel"/>
    <w:tmpl w:val="58C6F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856403C"/>
    <w:multiLevelType w:val="multilevel"/>
    <w:tmpl w:val="ED7658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9713C70"/>
    <w:multiLevelType w:val="multilevel"/>
    <w:tmpl w:val="C89CA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A6E2CEB"/>
    <w:multiLevelType w:val="multilevel"/>
    <w:tmpl w:val="FA36AE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A846CD8"/>
    <w:multiLevelType w:val="multilevel"/>
    <w:tmpl w:val="B03C8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E0A0CAF"/>
    <w:multiLevelType w:val="multilevel"/>
    <w:tmpl w:val="818081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1EE680D"/>
    <w:multiLevelType w:val="multilevel"/>
    <w:tmpl w:val="07162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A3E44CF"/>
    <w:multiLevelType w:val="multilevel"/>
    <w:tmpl w:val="12A489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EE258FF"/>
    <w:multiLevelType w:val="multilevel"/>
    <w:tmpl w:val="EAA680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FE17BAE"/>
    <w:multiLevelType w:val="hybridMultilevel"/>
    <w:tmpl w:val="06FE99D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61D7381E"/>
    <w:multiLevelType w:val="multilevel"/>
    <w:tmpl w:val="39FA74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3643C91"/>
    <w:multiLevelType w:val="hybridMultilevel"/>
    <w:tmpl w:val="297613F0"/>
    <w:lvl w:ilvl="0" w:tplc="E4D4462A">
      <w:start w:val="3"/>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60756F4"/>
    <w:multiLevelType w:val="hybridMultilevel"/>
    <w:tmpl w:val="438EFA66"/>
    <w:lvl w:ilvl="0" w:tplc="AFA620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C74073"/>
    <w:multiLevelType w:val="multilevel"/>
    <w:tmpl w:val="5DFAAB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6DA0EE8"/>
    <w:multiLevelType w:val="hybridMultilevel"/>
    <w:tmpl w:val="ACC24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8985C7C"/>
    <w:multiLevelType w:val="multilevel"/>
    <w:tmpl w:val="A7BC6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B0F65C5"/>
    <w:multiLevelType w:val="multilevel"/>
    <w:tmpl w:val="0674F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2B54E8C"/>
    <w:multiLevelType w:val="multilevel"/>
    <w:tmpl w:val="3E7440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2C3748D"/>
    <w:multiLevelType w:val="multilevel"/>
    <w:tmpl w:val="2E3E7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54A58BB"/>
    <w:multiLevelType w:val="multilevel"/>
    <w:tmpl w:val="944A8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6CC4604"/>
    <w:multiLevelType w:val="multilevel"/>
    <w:tmpl w:val="9168AE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78356DD6"/>
    <w:multiLevelType w:val="multilevel"/>
    <w:tmpl w:val="D416D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98B1EA0"/>
    <w:multiLevelType w:val="multilevel"/>
    <w:tmpl w:val="4DBED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9C66793"/>
    <w:multiLevelType w:val="multilevel"/>
    <w:tmpl w:val="A288D77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7C867509"/>
    <w:multiLevelType w:val="multilevel"/>
    <w:tmpl w:val="547CA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FE07808"/>
    <w:multiLevelType w:val="hybridMultilevel"/>
    <w:tmpl w:val="471C6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10673051">
    <w:abstractNumId w:val="38"/>
  </w:num>
  <w:num w:numId="2" w16cid:durableId="49116651">
    <w:abstractNumId w:val="45"/>
  </w:num>
  <w:num w:numId="3" w16cid:durableId="917128964">
    <w:abstractNumId w:val="46"/>
  </w:num>
  <w:num w:numId="4" w16cid:durableId="1421178754">
    <w:abstractNumId w:val="43"/>
  </w:num>
  <w:num w:numId="5" w16cid:durableId="466169287">
    <w:abstractNumId w:val="36"/>
  </w:num>
  <w:num w:numId="6" w16cid:durableId="915821295">
    <w:abstractNumId w:val="27"/>
  </w:num>
  <w:num w:numId="7" w16cid:durableId="101146351">
    <w:abstractNumId w:val="10"/>
  </w:num>
  <w:num w:numId="8" w16cid:durableId="75716019">
    <w:abstractNumId w:val="5"/>
  </w:num>
  <w:num w:numId="9" w16cid:durableId="1999993435">
    <w:abstractNumId w:val="40"/>
  </w:num>
  <w:num w:numId="10" w16cid:durableId="1628970331">
    <w:abstractNumId w:val="35"/>
  </w:num>
  <w:num w:numId="11" w16cid:durableId="1148938673">
    <w:abstractNumId w:val="3"/>
  </w:num>
  <w:num w:numId="12" w16cid:durableId="1755079919">
    <w:abstractNumId w:val="37"/>
  </w:num>
  <w:num w:numId="13" w16cid:durableId="1851486757">
    <w:abstractNumId w:val="16"/>
  </w:num>
  <w:num w:numId="14" w16cid:durableId="1411192856">
    <w:abstractNumId w:val="41"/>
  </w:num>
  <w:num w:numId="15" w16cid:durableId="1105417321">
    <w:abstractNumId w:val="4"/>
  </w:num>
  <w:num w:numId="16" w16cid:durableId="1557008603">
    <w:abstractNumId w:val="26"/>
  </w:num>
  <w:num w:numId="17" w16cid:durableId="2030329127">
    <w:abstractNumId w:val="30"/>
  </w:num>
  <w:num w:numId="18" w16cid:durableId="1192845146">
    <w:abstractNumId w:val="48"/>
  </w:num>
  <w:num w:numId="19" w16cid:durableId="839197748">
    <w:abstractNumId w:val="32"/>
  </w:num>
  <w:num w:numId="20" w16cid:durableId="1734427201">
    <w:abstractNumId w:val="50"/>
  </w:num>
  <w:num w:numId="21" w16cid:durableId="554387785">
    <w:abstractNumId w:val="0"/>
  </w:num>
  <w:num w:numId="22" w16cid:durableId="1768308593">
    <w:abstractNumId w:val="24"/>
  </w:num>
  <w:num w:numId="23" w16cid:durableId="179315705">
    <w:abstractNumId w:val="22"/>
  </w:num>
  <w:num w:numId="24" w16cid:durableId="499658570">
    <w:abstractNumId w:val="11"/>
  </w:num>
  <w:num w:numId="25" w16cid:durableId="1312909142">
    <w:abstractNumId w:val="49"/>
  </w:num>
  <w:num w:numId="26" w16cid:durableId="1153720906">
    <w:abstractNumId w:val="47"/>
  </w:num>
  <w:num w:numId="27" w16cid:durableId="182742819">
    <w:abstractNumId w:val="15"/>
  </w:num>
  <w:num w:numId="28" w16cid:durableId="725684271">
    <w:abstractNumId w:val="21"/>
  </w:num>
  <w:num w:numId="29" w16cid:durableId="1620603098">
    <w:abstractNumId w:val="19"/>
  </w:num>
  <w:num w:numId="30" w16cid:durableId="1936016581">
    <w:abstractNumId w:val="12"/>
  </w:num>
  <w:num w:numId="31" w16cid:durableId="2070109407">
    <w:abstractNumId w:val="18"/>
  </w:num>
  <w:num w:numId="32" w16cid:durableId="1897005399">
    <w:abstractNumId w:val="39"/>
  </w:num>
  <w:num w:numId="33" w16cid:durableId="1401906815">
    <w:abstractNumId w:val="31"/>
  </w:num>
  <w:num w:numId="34" w16cid:durableId="1719165843">
    <w:abstractNumId w:val="25"/>
  </w:num>
  <w:num w:numId="35" w16cid:durableId="1950619075">
    <w:abstractNumId w:val="8"/>
  </w:num>
  <w:num w:numId="36" w16cid:durableId="884213997">
    <w:abstractNumId w:val="42"/>
  </w:num>
  <w:num w:numId="37" w16cid:durableId="1967080626">
    <w:abstractNumId w:val="33"/>
  </w:num>
  <w:num w:numId="38" w16cid:durableId="17897513">
    <w:abstractNumId w:val="2"/>
  </w:num>
  <w:num w:numId="39" w16cid:durableId="206840516">
    <w:abstractNumId w:val="6"/>
  </w:num>
  <w:num w:numId="40" w16cid:durableId="1922252696">
    <w:abstractNumId w:val="34"/>
  </w:num>
  <w:num w:numId="41" w16cid:durableId="816608727">
    <w:abstractNumId w:val="13"/>
  </w:num>
  <w:num w:numId="42" w16cid:durableId="1645740151">
    <w:abstractNumId w:val="17"/>
  </w:num>
  <w:num w:numId="43" w16cid:durableId="1858883751">
    <w:abstractNumId w:val="23"/>
  </w:num>
  <w:num w:numId="44" w16cid:durableId="1971395727">
    <w:abstractNumId w:val="9"/>
  </w:num>
  <w:num w:numId="45" w16cid:durableId="561139736">
    <w:abstractNumId w:val="29"/>
  </w:num>
  <w:num w:numId="46" w16cid:durableId="1812551897">
    <w:abstractNumId w:val="44"/>
  </w:num>
  <w:num w:numId="47" w16cid:durableId="523175057">
    <w:abstractNumId w:val="28"/>
  </w:num>
  <w:num w:numId="48" w16cid:durableId="553546175">
    <w:abstractNumId w:val="51"/>
  </w:num>
  <w:num w:numId="49" w16cid:durableId="498036740">
    <w:abstractNumId w:val="7"/>
  </w:num>
  <w:num w:numId="50" w16cid:durableId="843786402">
    <w:abstractNumId w:val="20"/>
  </w:num>
  <w:num w:numId="51" w16cid:durableId="2017802838">
    <w:abstractNumId w:val="14"/>
  </w:num>
  <w:num w:numId="52" w16cid:durableId="35562224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a Drabløs">
    <w15:presenceInfo w15:providerId="AD" w15:userId="S::inadra@uio.no::56fbba13-675c-475f-aac8-11af93b6cd0c"/>
  </w15:person>
  <w15:person w15:author="Margrete Soya Heimvik">
    <w15:presenceInfo w15:providerId="AD" w15:userId="S::margrsh@uio.no::5a612a65-8c02-431e-8d1b-f0930715ff1e"/>
  </w15:person>
  <w15:person w15:author="Ina Drabløs [2]">
    <w15:presenceInfo w15:providerId="AD" w15:userId="S::inadra76@bhioslo.no::318a6dcc-5b41-4773-9aea-e6e35b61d3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4"/>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14D7"/>
    <w:rsid w:val="00005035"/>
    <w:rsid w:val="0001114C"/>
    <w:rsid w:val="000134B5"/>
    <w:rsid w:val="000148B9"/>
    <w:rsid w:val="00020E02"/>
    <w:rsid w:val="00020E0A"/>
    <w:rsid w:val="000314D7"/>
    <w:rsid w:val="00032C7B"/>
    <w:rsid w:val="00034179"/>
    <w:rsid w:val="00041548"/>
    <w:rsid w:val="000429F0"/>
    <w:rsid w:val="00043986"/>
    <w:rsid w:val="00043A03"/>
    <w:rsid w:val="00044472"/>
    <w:rsid w:val="000538FF"/>
    <w:rsid w:val="00054872"/>
    <w:rsid w:val="00055355"/>
    <w:rsid w:val="000631DC"/>
    <w:rsid w:val="00064EF2"/>
    <w:rsid w:val="00065955"/>
    <w:rsid w:val="00065DC9"/>
    <w:rsid w:val="00070F09"/>
    <w:rsid w:val="000736E2"/>
    <w:rsid w:val="000740BF"/>
    <w:rsid w:val="000977E9"/>
    <w:rsid w:val="000A3B27"/>
    <w:rsid w:val="000C5DA4"/>
    <w:rsid w:val="000C7A52"/>
    <w:rsid w:val="000D1CCF"/>
    <w:rsid w:val="000D7147"/>
    <w:rsid w:val="000E1520"/>
    <w:rsid w:val="000E1E95"/>
    <w:rsid w:val="000E408D"/>
    <w:rsid w:val="000E5EBF"/>
    <w:rsid w:val="000F1FC7"/>
    <w:rsid w:val="000F487F"/>
    <w:rsid w:val="000F7E8F"/>
    <w:rsid w:val="001019BC"/>
    <w:rsid w:val="001103F8"/>
    <w:rsid w:val="00112991"/>
    <w:rsid w:val="00114589"/>
    <w:rsid w:val="001145A4"/>
    <w:rsid w:val="0011607E"/>
    <w:rsid w:val="00116889"/>
    <w:rsid w:val="00126CAD"/>
    <w:rsid w:val="00130116"/>
    <w:rsid w:val="0013016E"/>
    <w:rsid w:val="00133118"/>
    <w:rsid w:val="001501D3"/>
    <w:rsid w:val="00153638"/>
    <w:rsid w:val="00160711"/>
    <w:rsid w:val="00162758"/>
    <w:rsid w:val="0017038A"/>
    <w:rsid w:val="00172884"/>
    <w:rsid w:val="0017565C"/>
    <w:rsid w:val="00175BEA"/>
    <w:rsid w:val="00187735"/>
    <w:rsid w:val="00192EBD"/>
    <w:rsid w:val="00195A4B"/>
    <w:rsid w:val="00197600"/>
    <w:rsid w:val="001A3F38"/>
    <w:rsid w:val="001A7696"/>
    <w:rsid w:val="001B19AE"/>
    <w:rsid w:val="001B2E22"/>
    <w:rsid w:val="001B3E4E"/>
    <w:rsid w:val="001B6AB5"/>
    <w:rsid w:val="001C3A5A"/>
    <w:rsid w:val="001C7DDF"/>
    <w:rsid w:val="001D002C"/>
    <w:rsid w:val="001D18C3"/>
    <w:rsid w:val="001D30A3"/>
    <w:rsid w:val="001E6C60"/>
    <w:rsid w:val="001F7D0D"/>
    <w:rsid w:val="00201BF6"/>
    <w:rsid w:val="002064A2"/>
    <w:rsid w:val="00207A9C"/>
    <w:rsid w:val="00207F5F"/>
    <w:rsid w:val="002107CD"/>
    <w:rsid w:val="00213ED3"/>
    <w:rsid w:val="0021536D"/>
    <w:rsid w:val="00222F2C"/>
    <w:rsid w:val="002231DD"/>
    <w:rsid w:val="00226F37"/>
    <w:rsid w:val="002431EB"/>
    <w:rsid w:val="002438D6"/>
    <w:rsid w:val="00257FD8"/>
    <w:rsid w:val="0026337E"/>
    <w:rsid w:val="0026398E"/>
    <w:rsid w:val="00263C91"/>
    <w:rsid w:val="00266014"/>
    <w:rsid w:val="00273564"/>
    <w:rsid w:val="00275714"/>
    <w:rsid w:val="00285782"/>
    <w:rsid w:val="00295915"/>
    <w:rsid w:val="002A33E0"/>
    <w:rsid w:val="002A428F"/>
    <w:rsid w:val="002A4E1A"/>
    <w:rsid w:val="002A68E0"/>
    <w:rsid w:val="002B0C5B"/>
    <w:rsid w:val="002B2D15"/>
    <w:rsid w:val="002C1E0C"/>
    <w:rsid w:val="002C5CFE"/>
    <w:rsid w:val="002E31DB"/>
    <w:rsid w:val="002E6E2B"/>
    <w:rsid w:val="002E6FFB"/>
    <w:rsid w:val="00300B4B"/>
    <w:rsid w:val="003023DC"/>
    <w:rsid w:val="00305246"/>
    <w:rsid w:val="003101B3"/>
    <w:rsid w:val="0031455B"/>
    <w:rsid w:val="00314C83"/>
    <w:rsid w:val="00314F60"/>
    <w:rsid w:val="00315D9E"/>
    <w:rsid w:val="003205B4"/>
    <w:rsid w:val="00321101"/>
    <w:rsid w:val="003279D7"/>
    <w:rsid w:val="003310B9"/>
    <w:rsid w:val="0033211D"/>
    <w:rsid w:val="00334FF0"/>
    <w:rsid w:val="00335D6E"/>
    <w:rsid w:val="00346646"/>
    <w:rsid w:val="003500CE"/>
    <w:rsid w:val="003506F0"/>
    <w:rsid w:val="003538B3"/>
    <w:rsid w:val="0036021B"/>
    <w:rsid w:val="00361204"/>
    <w:rsid w:val="00366C25"/>
    <w:rsid w:val="00370B2D"/>
    <w:rsid w:val="0037152B"/>
    <w:rsid w:val="00371F45"/>
    <w:rsid w:val="003867A7"/>
    <w:rsid w:val="00395739"/>
    <w:rsid w:val="00397C98"/>
    <w:rsid w:val="003A5DF6"/>
    <w:rsid w:val="003A7206"/>
    <w:rsid w:val="003B0717"/>
    <w:rsid w:val="003B224D"/>
    <w:rsid w:val="003C4857"/>
    <w:rsid w:val="003D08ED"/>
    <w:rsid w:val="003D47A1"/>
    <w:rsid w:val="003D4A33"/>
    <w:rsid w:val="003D76F4"/>
    <w:rsid w:val="003E1D02"/>
    <w:rsid w:val="003E284C"/>
    <w:rsid w:val="003E6209"/>
    <w:rsid w:val="003E713A"/>
    <w:rsid w:val="003F1AEF"/>
    <w:rsid w:val="00400DB2"/>
    <w:rsid w:val="00402F86"/>
    <w:rsid w:val="00406CA6"/>
    <w:rsid w:val="00406DE7"/>
    <w:rsid w:val="0041038D"/>
    <w:rsid w:val="004144B0"/>
    <w:rsid w:val="004144C1"/>
    <w:rsid w:val="00420854"/>
    <w:rsid w:val="00420A85"/>
    <w:rsid w:val="00422F2A"/>
    <w:rsid w:val="00427CEF"/>
    <w:rsid w:val="00430323"/>
    <w:rsid w:val="0043233E"/>
    <w:rsid w:val="00432702"/>
    <w:rsid w:val="00433338"/>
    <w:rsid w:val="00436572"/>
    <w:rsid w:val="00442511"/>
    <w:rsid w:val="0044407B"/>
    <w:rsid w:val="0045013C"/>
    <w:rsid w:val="00453B87"/>
    <w:rsid w:val="00456A1E"/>
    <w:rsid w:val="004624B7"/>
    <w:rsid w:val="004626DD"/>
    <w:rsid w:val="0048335E"/>
    <w:rsid w:val="00485B2C"/>
    <w:rsid w:val="004864AF"/>
    <w:rsid w:val="00487738"/>
    <w:rsid w:val="00490BDA"/>
    <w:rsid w:val="004A4E1D"/>
    <w:rsid w:val="004A64D9"/>
    <w:rsid w:val="004A7304"/>
    <w:rsid w:val="004B4F24"/>
    <w:rsid w:val="004B7822"/>
    <w:rsid w:val="004C3AD7"/>
    <w:rsid w:val="004C7CC4"/>
    <w:rsid w:val="004D0BE8"/>
    <w:rsid w:val="004D12B7"/>
    <w:rsid w:val="004D5907"/>
    <w:rsid w:val="004F05B7"/>
    <w:rsid w:val="004F4026"/>
    <w:rsid w:val="004F6F8B"/>
    <w:rsid w:val="004F7A7F"/>
    <w:rsid w:val="00500226"/>
    <w:rsid w:val="00503C26"/>
    <w:rsid w:val="00504A34"/>
    <w:rsid w:val="0050526F"/>
    <w:rsid w:val="0051515F"/>
    <w:rsid w:val="00516FEA"/>
    <w:rsid w:val="00517FA8"/>
    <w:rsid w:val="0052087C"/>
    <w:rsid w:val="00520F8F"/>
    <w:rsid w:val="00521D27"/>
    <w:rsid w:val="00531398"/>
    <w:rsid w:val="005317AF"/>
    <w:rsid w:val="00531F27"/>
    <w:rsid w:val="00537010"/>
    <w:rsid w:val="00541CA3"/>
    <w:rsid w:val="00544786"/>
    <w:rsid w:val="00546AF5"/>
    <w:rsid w:val="00547996"/>
    <w:rsid w:val="0055735E"/>
    <w:rsid w:val="00560893"/>
    <w:rsid w:val="00561F91"/>
    <w:rsid w:val="005705FA"/>
    <w:rsid w:val="00573D67"/>
    <w:rsid w:val="005750EB"/>
    <w:rsid w:val="00577607"/>
    <w:rsid w:val="005817F5"/>
    <w:rsid w:val="0058440E"/>
    <w:rsid w:val="005864CB"/>
    <w:rsid w:val="0058705C"/>
    <w:rsid w:val="00587B7E"/>
    <w:rsid w:val="005A3D0E"/>
    <w:rsid w:val="005A5B9E"/>
    <w:rsid w:val="005A64F2"/>
    <w:rsid w:val="005A6BD5"/>
    <w:rsid w:val="005B2082"/>
    <w:rsid w:val="005B22CF"/>
    <w:rsid w:val="005B2C12"/>
    <w:rsid w:val="005B2DB9"/>
    <w:rsid w:val="005B6AE6"/>
    <w:rsid w:val="005C0C0E"/>
    <w:rsid w:val="005C13C9"/>
    <w:rsid w:val="005C3649"/>
    <w:rsid w:val="005C7F93"/>
    <w:rsid w:val="005D0C3A"/>
    <w:rsid w:val="005D3D09"/>
    <w:rsid w:val="005D4164"/>
    <w:rsid w:val="005D7722"/>
    <w:rsid w:val="005E0D75"/>
    <w:rsid w:val="005F02A9"/>
    <w:rsid w:val="005F5D5D"/>
    <w:rsid w:val="005F6551"/>
    <w:rsid w:val="00600564"/>
    <w:rsid w:val="006008E8"/>
    <w:rsid w:val="00600B06"/>
    <w:rsid w:val="00604388"/>
    <w:rsid w:val="00631EE4"/>
    <w:rsid w:val="00636550"/>
    <w:rsid w:val="00637C48"/>
    <w:rsid w:val="006412E6"/>
    <w:rsid w:val="00644211"/>
    <w:rsid w:val="006457A3"/>
    <w:rsid w:val="00645C09"/>
    <w:rsid w:val="00652525"/>
    <w:rsid w:val="00654021"/>
    <w:rsid w:val="00656C0F"/>
    <w:rsid w:val="006623E6"/>
    <w:rsid w:val="00671342"/>
    <w:rsid w:val="006775F9"/>
    <w:rsid w:val="006868D7"/>
    <w:rsid w:val="00695905"/>
    <w:rsid w:val="006A0DC3"/>
    <w:rsid w:val="006A5D84"/>
    <w:rsid w:val="006C410B"/>
    <w:rsid w:val="006D12D3"/>
    <w:rsid w:val="006E3BA0"/>
    <w:rsid w:val="00713937"/>
    <w:rsid w:val="00714932"/>
    <w:rsid w:val="007175E0"/>
    <w:rsid w:val="00723A5E"/>
    <w:rsid w:val="0072533D"/>
    <w:rsid w:val="007270F6"/>
    <w:rsid w:val="007373E4"/>
    <w:rsid w:val="0073791D"/>
    <w:rsid w:val="00740D2D"/>
    <w:rsid w:val="007509D8"/>
    <w:rsid w:val="007519F6"/>
    <w:rsid w:val="007530AB"/>
    <w:rsid w:val="0075616E"/>
    <w:rsid w:val="00757B4B"/>
    <w:rsid w:val="007617CB"/>
    <w:rsid w:val="00762047"/>
    <w:rsid w:val="007623ED"/>
    <w:rsid w:val="0076774D"/>
    <w:rsid w:val="0077376F"/>
    <w:rsid w:val="007742C1"/>
    <w:rsid w:val="00776997"/>
    <w:rsid w:val="00777A42"/>
    <w:rsid w:val="007806BF"/>
    <w:rsid w:val="00785FD6"/>
    <w:rsid w:val="00790328"/>
    <w:rsid w:val="007A25CB"/>
    <w:rsid w:val="007A6798"/>
    <w:rsid w:val="007A69A2"/>
    <w:rsid w:val="007B3826"/>
    <w:rsid w:val="007C2308"/>
    <w:rsid w:val="007C2D59"/>
    <w:rsid w:val="007C540D"/>
    <w:rsid w:val="007C54EE"/>
    <w:rsid w:val="007D264B"/>
    <w:rsid w:val="007E5622"/>
    <w:rsid w:val="007E67CF"/>
    <w:rsid w:val="007F0F62"/>
    <w:rsid w:val="007F4EE8"/>
    <w:rsid w:val="007F6AFA"/>
    <w:rsid w:val="008103F1"/>
    <w:rsid w:val="00814A70"/>
    <w:rsid w:val="008157C2"/>
    <w:rsid w:val="00816258"/>
    <w:rsid w:val="00820317"/>
    <w:rsid w:val="00821E53"/>
    <w:rsid w:val="00823910"/>
    <w:rsid w:val="00824E88"/>
    <w:rsid w:val="008313E5"/>
    <w:rsid w:val="008323F3"/>
    <w:rsid w:val="00834208"/>
    <w:rsid w:val="00834C20"/>
    <w:rsid w:val="00834FCC"/>
    <w:rsid w:val="008450EA"/>
    <w:rsid w:val="00847FA3"/>
    <w:rsid w:val="008511C9"/>
    <w:rsid w:val="00851784"/>
    <w:rsid w:val="00860970"/>
    <w:rsid w:val="00863E57"/>
    <w:rsid w:val="008717B8"/>
    <w:rsid w:val="00871F64"/>
    <w:rsid w:val="00875B75"/>
    <w:rsid w:val="00875DCB"/>
    <w:rsid w:val="00876D6C"/>
    <w:rsid w:val="0087726B"/>
    <w:rsid w:val="008852D6"/>
    <w:rsid w:val="0089078D"/>
    <w:rsid w:val="008A3A7A"/>
    <w:rsid w:val="008A3EC4"/>
    <w:rsid w:val="008A42AE"/>
    <w:rsid w:val="008A57BD"/>
    <w:rsid w:val="008A6BFE"/>
    <w:rsid w:val="008B043F"/>
    <w:rsid w:val="008B2CDF"/>
    <w:rsid w:val="008B3EB6"/>
    <w:rsid w:val="008B4262"/>
    <w:rsid w:val="008B5171"/>
    <w:rsid w:val="008C0CD7"/>
    <w:rsid w:val="008C4F07"/>
    <w:rsid w:val="008C5551"/>
    <w:rsid w:val="008D1DCE"/>
    <w:rsid w:val="008D3C01"/>
    <w:rsid w:val="008D5CCB"/>
    <w:rsid w:val="008E0221"/>
    <w:rsid w:val="008E3EB3"/>
    <w:rsid w:val="008E488F"/>
    <w:rsid w:val="008E7BDD"/>
    <w:rsid w:val="008F04E8"/>
    <w:rsid w:val="008F439F"/>
    <w:rsid w:val="008F4548"/>
    <w:rsid w:val="009129F3"/>
    <w:rsid w:val="00913A4B"/>
    <w:rsid w:val="00942119"/>
    <w:rsid w:val="0095181D"/>
    <w:rsid w:val="009520BB"/>
    <w:rsid w:val="009550FB"/>
    <w:rsid w:val="009564E1"/>
    <w:rsid w:val="009576C8"/>
    <w:rsid w:val="00964FE8"/>
    <w:rsid w:val="00970C9C"/>
    <w:rsid w:val="009768C9"/>
    <w:rsid w:val="009768E3"/>
    <w:rsid w:val="00981F6A"/>
    <w:rsid w:val="00982C6A"/>
    <w:rsid w:val="009838A7"/>
    <w:rsid w:val="00993997"/>
    <w:rsid w:val="00994931"/>
    <w:rsid w:val="00996B3F"/>
    <w:rsid w:val="009A58B4"/>
    <w:rsid w:val="009B0280"/>
    <w:rsid w:val="009B2BFB"/>
    <w:rsid w:val="009B4040"/>
    <w:rsid w:val="009B6655"/>
    <w:rsid w:val="009B6DED"/>
    <w:rsid w:val="009C1375"/>
    <w:rsid w:val="009C15A1"/>
    <w:rsid w:val="009C16B4"/>
    <w:rsid w:val="009C1A73"/>
    <w:rsid w:val="009C4671"/>
    <w:rsid w:val="009C4AA5"/>
    <w:rsid w:val="009D3255"/>
    <w:rsid w:val="009D4C8C"/>
    <w:rsid w:val="009D758D"/>
    <w:rsid w:val="009E4060"/>
    <w:rsid w:val="009E755E"/>
    <w:rsid w:val="009F2910"/>
    <w:rsid w:val="00A01D23"/>
    <w:rsid w:val="00A04208"/>
    <w:rsid w:val="00A0729C"/>
    <w:rsid w:val="00A0783C"/>
    <w:rsid w:val="00A10AED"/>
    <w:rsid w:val="00A15FF9"/>
    <w:rsid w:val="00A2159E"/>
    <w:rsid w:val="00A25EEE"/>
    <w:rsid w:val="00A276A6"/>
    <w:rsid w:val="00A31557"/>
    <w:rsid w:val="00A347B5"/>
    <w:rsid w:val="00A35532"/>
    <w:rsid w:val="00A41421"/>
    <w:rsid w:val="00A55C9F"/>
    <w:rsid w:val="00A56301"/>
    <w:rsid w:val="00A61B08"/>
    <w:rsid w:val="00A65709"/>
    <w:rsid w:val="00A66EB2"/>
    <w:rsid w:val="00A6774C"/>
    <w:rsid w:val="00A75285"/>
    <w:rsid w:val="00A8158F"/>
    <w:rsid w:val="00A820B6"/>
    <w:rsid w:val="00A962A7"/>
    <w:rsid w:val="00AA1B42"/>
    <w:rsid w:val="00AA32DE"/>
    <w:rsid w:val="00AA5D0E"/>
    <w:rsid w:val="00AA7073"/>
    <w:rsid w:val="00AC567E"/>
    <w:rsid w:val="00AC69B4"/>
    <w:rsid w:val="00AE1DFD"/>
    <w:rsid w:val="00AE2257"/>
    <w:rsid w:val="00AE3C07"/>
    <w:rsid w:val="00AF0A1D"/>
    <w:rsid w:val="00AF36E1"/>
    <w:rsid w:val="00AF38DE"/>
    <w:rsid w:val="00AF3DF2"/>
    <w:rsid w:val="00AF4ADF"/>
    <w:rsid w:val="00AF791A"/>
    <w:rsid w:val="00AF7DD7"/>
    <w:rsid w:val="00B00400"/>
    <w:rsid w:val="00B056CA"/>
    <w:rsid w:val="00B07394"/>
    <w:rsid w:val="00B0750A"/>
    <w:rsid w:val="00B076C8"/>
    <w:rsid w:val="00B111A0"/>
    <w:rsid w:val="00B241AC"/>
    <w:rsid w:val="00B255A6"/>
    <w:rsid w:val="00B2718F"/>
    <w:rsid w:val="00B308AD"/>
    <w:rsid w:val="00B31972"/>
    <w:rsid w:val="00B31C64"/>
    <w:rsid w:val="00B32BD4"/>
    <w:rsid w:val="00B35E28"/>
    <w:rsid w:val="00B365C7"/>
    <w:rsid w:val="00B36C44"/>
    <w:rsid w:val="00B37FBA"/>
    <w:rsid w:val="00B401FA"/>
    <w:rsid w:val="00B47D2A"/>
    <w:rsid w:val="00B52086"/>
    <w:rsid w:val="00B52814"/>
    <w:rsid w:val="00B57B2A"/>
    <w:rsid w:val="00B665E5"/>
    <w:rsid w:val="00B71A1B"/>
    <w:rsid w:val="00B77E92"/>
    <w:rsid w:val="00B81AF5"/>
    <w:rsid w:val="00B82808"/>
    <w:rsid w:val="00B83DCC"/>
    <w:rsid w:val="00B910A3"/>
    <w:rsid w:val="00B937D2"/>
    <w:rsid w:val="00B938A3"/>
    <w:rsid w:val="00B94433"/>
    <w:rsid w:val="00B94DB5"/>
    <w:rsid w:val="00B965EA"/>
    <w:rsid w:val="00BA0D2F"/>
    <w:rsid w:val="00BA1ADC"/>
    <w:rsid w:val="00BA4841"/>
    <w:rsid w:val="00BA52F5"/>
    <w:rsid w:val="00BA5863"/>
    <w:rsid w:val="00BB23B0"/>
    <w:rsid w:val="00BC3266"/>
    <w:rsid w:val="00BD4005"/>
    <w:rsid w:val="00BE45F5"/>
    <w:rsid w:val="00BE6D2B"/>
    <w:rsid w:val="00BF0C5E"/>
    <w:rsid w:val="00BF29A7"/>
    <w:rsid w:val="00C02322"/>
    <w:rsid w:val="00C04C37"/>
    <w:rsid w:val="00C10752"/>
    <w:rsid w:val="00C118C3"/>
    <w:rsid w:val="00C11F05"/>
    <w:rsid w:val="00C26B81"/>
    <w:rsid w:val="00C303BB"/>
    <w:rsid w:val="00C34480"/>
    <w:rsid w:val="00C42502"/>
    <w:rsid w:val="00C464C2"/>
    <w:rsid w:val="00C56DDA"/>
    <w:rsid w:val="00C679D3"/>
    <w:rsid w:val="00C704ED"/>
    <w:rsid w:val="00C715EE"/>
    <w:rsid w:val="00C8375F"/>
    <w:rsid w:val="00C90F76"/>
    <w:rsid w:val="00C91102"/>
    <w:rsid w:val="00C91CCC"/>
    <w:rsid w:val="00CA0B90"/>
    <w:rsid w:val="00CA7BF9"/>
    <w:rsid w:val="00CB3760"/>
    <w:rsid w:val="00CC7E43"/>
    <w:rsid w:val="00CD0F22"/>
    <w:rsid w:val="00CD2BE5"/>
    <w:rsid w:val="00CE31A2"/>
    <w:rsid w:val="00CE3570"/>
    <w:rsid w:val="00CF1159"/>
    <w:rsid w:val="00CF2640"/>
    <w:rsid w:val="00CF30EF"/>
    <w:rsid w:val="00D10183"/>
    <w:rsid w:val="00D2005B"/>
    <w:rsid w:val="00D24A7F"/>
    <w:rsid w:val="00D259DD"/>
    <w:rsid w:val="00D337F8"/>
    <w:rsid w:val="00D423D9"/>
    <w:rsid w:val="00D435F7"/>
    <w:rsid w:val="00D4728F"/>
    <w:rsid w:val="00D47CBB"/>
    <w:rsid w:val="00D54BE8"/>
    <w:rsid w:val="00D55F25"/>
    <w:rsid w:val="00D65AEF"/>
    <w:rsid w:val="00D76071"/>
    <w:rsid w:val="00D76A51"/>
    <w:rsid w:val="00D84008"/>
    <w:rsid w:val="00D87D0D"/>
    <w:rsid w:val="00D90A78"/>
    <w:rsid w:val="00D91322"/>
    <w:rsid w:val="00D966F7"/>
    <w:rsid w:val="00D9785D"/>
    <w:rsid w:val="00DA1FF4"/>
    <w:rsid w:val="00DA5AAE"/>
    <w:rsid w:val="00DB3C41"/>
    <w:rsid w:val="00DB4416"/>
    <w:rsid w:val="00DC278E"/>
    <w:rsid w:val="00DD1BC7"/>
    <w:rsid w:val="00DD1F7D"/>
    <w:rsid w:val="00DD3701"/>
    <w:rsid w:val="00DD44C1"/>
    <w:rsid w:val="00DE53A5"/>
    <w:rsid w:val="00DF551A"/>
    <w:rsid w:val="00E03357"/>
    <w:rsid w:val="00E04B4D"/>
    <w:rsid w:val="00E07B41"/>
    <w:rsid w:val="00E10397"/>
    <w:rsid w:val="00E10DB4"/>
    <w:rsid w:val="00E21C0D"/>
    <w:rsid w:val="00E22262"/>
    <w:rsid w:val="00E238AE"/>
    <w:rsid w:val="00E27AFF"/>
    <w:rsid w:val="00E307B3"/>
    <w:rsid w:val="00E32E04"/>
    <w:rsid w:val="00E33541"/>
    <w:rsid w:val="00E338C6"/>
    <w:rsid w:val="00E35390"/>
    <w:rsid w:val="00E3624F"/>
    <w:rsid w:val="00E36824"/>
    <w:rsid w:val="00E46331"/>
    <w:rsid w:val="00E46BFA"/>
    <w:rsid w:val="00E51ADC"/>
    <w:rsid w:val="00E52DAC"/>
    <w:rsid w:val="00E626F4"/>
    <w:rsid w:val="00E6476D"/>
    <w:rsid w:val="00E648B9"/>
    <w:rsid w:val="00E66E5C"/>
    <w:rsid w:val="00E672F1"/>
    <w:rsid w:val="00E70282"/>
    <w:rsid w:val="00E70C6E"/>
    <w:rsid w:val="00E72BC1"/>
    <w:rsid w:val="00E84574"/>
    <w:rsid w:val="00E85EEE"/>
    <w:rsid w:val="00E87A34"/>
    <w:rsid w:val="00E907F4"/>
    <w:rsid w:val="00E90BEC"/>
    <w:rsid w:val="00E95E86"/>
    <w:rsid w:val="00EA4B37"/>
    <w:rsid w:val="00EA769C"/>
    <w:rsid w:val="00EA7E7A"/>
    <w:rsid w:val="00EB05D5"/>
    <w:rsid w:val="00EC394A"/>
    <w:rsid w:val="00EC3A7F"/>
    <w:rsid w:val="00EC67CA"/>
    <w:rsid w:val="00EC6E4D"/>
    <w:rsid w:val="00ED0D0F"/>
    <w:rsid w:val="00ED35C4"/>
    <w:rsid w:val="00ED3E68"/>
    <w:rsid w:val="00ED3F59"/>
    <w:rsid w:val="00ED6003"/>
    <w:rsid w:val="00EE43F7"/>
    <w:rsid w:val="00EE7217"/>
    <w:rsid w:val="00EE7345"/>
    <w:rsid w:val="00EF326E"/>
    <w:rsid w:val="00EF3D28"/>
    <w:rsid w:val="00EF48B1"/>
    <w:rsid w:val="00F0750D"/>
    <w:rsid w:val="00F1094A"/>
    <w:rsid w:val="00F15741"/>
    <w:rsid w:val="00F30FA9"/>
    <w:rsid w:val="00F318C6"/>
    <w:rsid w:val="00F34549"/>
    <w:rsid w:val="00F36B23"/>
    <w:rsid w:val="00F3786C"/>
    <w:rsid w:val="00F41CE1"/>
    <w:rsid w:val="00F41E9F"/>
    <w:rsid w:val="00F61285"/>
    <w:rsid w:val="00F6336A"/>
    <w:rsid w:val="00F63522"/>
    <w:rsid w:val="00F65FFF"/>
    <w:rsid w:val="00F66222"/>
    <w:rsid w:val="00F745A4"/>
    <w:rsid w:val="00F80CCA"/>
    <w:rsid w:val="00F83F79"/>
    <w:rsid w:val="00F90107"/>
    <w:rsid w:val="00F91235"/>
    <w:rsid w:val="00F926F4"/>
    <w:rsid w:val="00F93A47"/>
    <w:rsid w:val="00F97B63"/>
    <w:rsid w:val="00FA1B5F"/>
    <w:rsid w:val="00FB3224"/>
    <w:rsid w:val="00FB5AAA"/>
    <w:rsid w:val="00FB7FF6"/>
    <w:rsid w:val="00FC3B32"/>
    <w:rsid w:val="00FC5FB5"/>
    <w:rsid w:val="00FD58F9"/>
    <w:rsid w:val="00FD68E5"/>
    <w:rsid w:val="00FD7D13"/>
    <w:rsid w:val="00FF65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26EA9"/>
  <w15:chartTrackingRefBased/>
  <w15:docId w15:val="{EC81283F-8C54-5645-A5E7-DA35BC867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7E8F"/>
    <w:pPr>
      <w:spacing w:line="360" w:lineRule="auto"/>
    </w:pPr>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0314D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314D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314D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314D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14D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14D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14D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14D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14D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14D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314D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314D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314D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14D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14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14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14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14D7"/>
    <w:rPr>
      <w:rFonts w:eastAsiaTheme="majorEastAsia" w:cstheme="majorBidi"/>
      <w:color w:val="272727" w:themeColor="text1" w:themeTint="D8"/>
    </w:rPr>
  </w:style>
  <w:style w:type="paragraph" w:styleId="Title">
    <w:name w:val="Title"/>
    <w:basedOn w:val="Normal"/>
    <w:next w:val="Normal"/>
    <w:link w:val="TitleChar"/>
    <w:uiPriority w:val="10"/>
    <w:qFormat/>
    <w:rsid w:val="000314D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14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14D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14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14D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314D7"/>
    <w:rPr>
      <w:i/>
      <w:iCs/>
      <w:color w:val="404040" w:themeColor="text1" w:themeTint="BF"/>
    </w:rPr>
  </w:style>
  <w:style w:type="paragraph" w:styleId="ListParagraph">
    <w:name w:val="List Paragraph"/>
    <w:basedOn w:val="Normal"/>
    <w:uiPriority w:val="34"/>
    <w:qFormat/>
    <w:rsid w:val="000314D7"/>
    <w:pPr>
      <w:ind w:left="720"/>
      <w:contextualSpacing/>
    </w:pPr>
  </w:style>
  <w:style w:type="character" w:styleId="IntenseEmphasis">
    <w:name w:val="Intense Emphasis"/>
    <w:basedOn w:val="DefaultParagraphFont"/>
    <w:uiPriority w:val="21"/>
    <w:qFormat/>
    <w:rsid w:val="000314D7"/>
    <w:rPr>
      <w:i/>
      <w:iCs/>
      <w:color w:val="0F4761" w:themeColor="accent1" w:themeShade="BF"/>
    </w:rPr>
  </w:style>
  <w:style w:type="paragraph" w:styleId="IntenseQuote">
    <w:name w:val="Intense Quote"/>
    <w:basedOn w:val="Normal"/>
    <w:next w:val="Normal"/>
    <w:link w:val="IntenseQuoteChar"/>
    <w:uiPriority w:val="30"/>
    <w:qFormat/>
    <w:rsid w:val="000314D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14D7"/>
    <w:rPr>
      <w:i/>
      <w:iCs/>
      <w:color w:val="0F4761" w:themeColor="accent1" w:themeShade="BF"/>
    </w:rPr>
  </w:style>
  <w:style w:type="character" w:styleId="IntenseReference">
    <w:name w:val="Intense Reference"/>
    <w:basedOn w:val="DefaultParagraphFont"/>
    <w:uiPriority w:val="32"/>
    <w:qFormat/>
    <w:rsid w:val="000314D7"/>
    <w:rPr>
      <w:b/>
      <w:bCs/>
      <w:smallCaps/>
      <w:color w:val="0F4761" w:themeColor="accent1" w:themeShade="BF"/>
      <w:spacing w:val="5"/>
    </w:rPr>
  </w:style>
  <w:style w:type="paragraph" w:styleId="Header">
    <w:name w:val="header"/>
    <w:basedOn w:val="Normal"/>
    <w:link w:val="HeaderChar"/>
    <w:uiPriority w:val="99"/>
    <w:unhideWhenUsed/>
    <w:rsid w:val="000314D7"/>
    <w:pPr>
      <w:tabs>
        <w:tab w:val="center" w:pos="4680"/>
        <w:tab w:val="right" w:pos="9360"/>
      </w:tabs>
    </w:pPr>
  </w:style>
  <w:style w:type="character" w:customStyle="1" w:styleId="HeaderChar">
    <w:name w:val="Header Char"/>
    <w:basedOn w:val="DefaultParagraphFont"/>
    <w:link w:val="Header"/>
    <w:uiPriority w:val="99"/>
    <w:rsid w:val="000314D7"/>
  </w:style>
  <w:style w:type="paragraph" w:styleId="Footer">
    <w:name w:val="footer"/>
    <w:basedOn w:val="Normal"/>
    <w:link w:val="FooterChar"/>
    <w:uiPriority w:val="99"/>
    <w:unhideWhenUsed/>
    <w:rsid w:val="000314D7"/>
    <w:pPr>
      <w:tabs>
        <w:tab w:val="center" w:pos="4680"/>
        <w:tab w:val="right" w:pos="9360"/>
      </w:tabs>
    </w:pPr>
  </w:style>
  <w:style w:type="character" w:customStyle="1" w:styleId="FooterChar">
    <w:name w:val="Footer Char"/>
    <w:basedOn w:val="DefaultParagraphFont"/>
    <w:link w:val="Footer"/>
    <w:uiPriority w:val="99"/>
    <w:rsid w:val="000314D7"/>
  </w:style>
  <w:style w:type="table" w:styleId="TableGrid">
    <w:name w:val="Table Grid"/>
    <w:basedOn w:val="TableNormal"/>
    <w:uiPriority w:val="39"/>
    <w:rsid w:val="002438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0429F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3032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43032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430323"/>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2">
    <w:name w:val="Grid Table 2"/>
    <w:basedOn w:val="TableNormal"/>
    <w:uiPriority w:val="47"/>
    <w:rsid w:val="0043032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5">
    <w:name w:val="Grid Table 3 Accent 5"/>
    <w:basedOn w:val="TableNormal"/>
    <w:uiPriority w:val="48"/>
    <w:rsid w:val="0043032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GridTable3-Accent4">
    <w:name w:val="Grid Table 3 Accent 4"/>
    <w:basedOn w:val="TableNormal"/>
    <w:uiPriority w:val="48"/>
    <w:rsid w:val="0043032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styleId="GridTable3-Accent3">
    <w:name w:val="Grid Table 3 Accent 3"/>
    <w:basedOn w:val="TableNormal"/>
    <w:uiPriority w:val="48"/>
    <w:rsid w:val="0043032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styleId="TableGridLight">
    <w:name w:val="Grid Table Light"/>
    <w:basedOn w:val="TableNormal"/>
    <w:uiPriority w:val="40"/>
    <w:rsid w:val="004303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5Dark-Accent3">
    <w:name w:val="List Table 5 Dark Accent 3"/>
    <w:basedOn w:val="TableNormal"/>
    <w:uiPriority w:val="50"/>
    <w:rsid w:val="00430323"/>
    <w:rPr>
      <w:color w:val="FFFFFF" w:themeColor="background1"/>
    </w:rPr>
    <w:tblPr>
      <w:tblStyleRowBandSize w:val="1"/>
      <w:tblStyleColBandSize w:val="1"/>
      <w:tblBorders>
        <w:top w:val="single" w:sz="24" w:space="0" w:color="196B24" w:themeColor="accent3"/>
        <w:left w:val="single" w:sz="24" w:space="0" w:color="196B24" w:themeColor="accent3"/>
        <w:bottom w:val="single" w:sz="24" w:space="0" w:color="196B24" w:themeColor="accent3"/>
        <w:right w:val="single" w:sz="24" w:space="0" w:color="196B24" w:themeColor="accent3"/>
      </w:tblBorders>
    </w:tblPr>
    <w:tcPr>
      <w:shd w:val="clear" w:color="auto" w:fill="196B24"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Accent3">
    <w:name w:val="List Table 7 Colorful Accent 3"/>
    <w:basedOn w:val="TableNormal"/>
    <w:uiPriority w:val="52"/>
    <w:rsid w:val="00430323"/>
    <w:rPr>
      <w:color w:val="124F1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6B24"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6B24"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6B24"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6B24" w:themeColor="accent3"/>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43032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9D3255"/>
    <w:rPr>
      <w:color w:val="467886" w:themeColor="hyperlink"/>
      <w:u w:val="single"/>
    </w:rPr>
  </w:style>
  <w:style w:type="character" w:styleId="UnresolvedMention">
    <w:name w:val="Unresolved Mention"/>
    <w:basedOn w:val="DefaultParagraphFont"/>
    <w:uiPriority w:val="99"/>
    <w:semiHidden/>
    <w:unhideWhenUsed/>
    <w:rsid w:val="009D3255"/>
    <w:rPr>
      <w:color w:val="605E5C"/>
      <w:shd w:val="clear" w:color="auto" w:fill="E1DFDD"/>
    </w:rPr>
  </w:style>
  <w:style w:type="paragraph" w:styleId="NormalWeb">
    <w:name w:val="Normal (Web)"/>
    <w:basedOn w:val="Normal"/>
    <w:uiPriority w:val="99"/>
    <w:unhideWhenUsed/>
    <w:rsid w:val="00C303BB"/>
  </w:style>
  <w:style w:type="character" w:styleId="Strong">
    <w:name w:val="Strong"/>
    <w:basedOn w:val="DefaultParagraphFont"/>
    <w:uiPriority w:val="22"/>
    <w:qFormat/>
    <w:rsid w:val="00133118"/>
    <w:rPr>
      <w:b/>
      <w:bCs/>
    </w:rPr>
  </w:style>
  <w:style w:type="paragraph" w:styleId="Bibliography">
    <w:name w:val="Bibliography"/>
    <w:basedOn w:val="Normal"/>
    <w:next w:val="Normal"/>
    <w:uiPriority w:val="37"/>
    <w:unhideWhenUsed/>
    <w:rsid w:val="00B365C7"/>
    <w:pPr>
      <w:spacing w:line="480" w:lineRule="auto"/>
      <w:ind w:left="720" w:hanging="720"/>
    </w:pPr>
  </w:style>
  <w:style w:type="paragraph" w:styleId="HTMLPreformatted">
    <w:name w:val="HTML Preformatted"/>
    <w:basedOn w:val="Normal"/>
    <w:link w:val="HTMLPreformattedChar"/>
    <w:uiPriority w:val="99"/>
    <w:unhideWhenUsed/>
    <w:rsid w:val="007F0F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F0F62"/>
    <w:rPr>
      <w:rFonts w:ascii="Courier New" w:eastAsia="Times New Roman" w:hAnsi="Courier New" w:cs="Courier New"/>
      <w:kern w:val="0"/>
      <w:sz w:val="20"/>
      <w:szCs w:val="20"/>
      <w:lang w:val="en-US"/>
      <w14:ligatures w14:val="none"/>
    </w:rPr>
  </w:style>
  <w:style w:type="table" w:styleId="GridTable3-Accent1">
    <w:name w:val="Grid Table 3 Accent 1"/>
    <w:basedOn w:val="TableNormal"/>
    <w:uiPriority w:val="48"/>
    <w:rsid w:val="0095181D"/>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GridTable4-Accent4">
    <w:name w:val="Grid Table 4 Accent 4"/>
    <w:basedOn w:val="TableNormal"/>
    <w:uiPriority w:val="49"/>
    <w:rsid w:val="0095181D"/>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6Colorful-Accent4">
    <w:name w:val="Grid Table 6 Colorful Accent 4"/>
    <w:basedOn w:val="TableNormal"/>
    <w:uiPriority w:val="51"/>
    <w:rsid w:val="0095181D"/>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4">
    <w:name w:val="List Table 4"/>
    <w:basedOn w:val="TableNormal"/>
    <w:uiPriority w:val="49"/>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5Dark">
    <w:name w:val="List Table 5 Dark"/>
    <w:basedOn w:val="TableNormal"/>
    <w:uiPriority w:val="50"/>
    <w:rsid w:val="0095181D"/>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
    <w:name w:val="List Table 7 Colorful"/>
    <w:basedOn w:val="TableNormal"/>
    <w:uiPriority w:val="52"/>
    <w:rsid w:val="0095181D"/>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95181D"/>
    <w:rPr>
      <w:color w:val="BF4E14" w:themeColor="accent2" w:themeShade="BF"/>
    </w:rPr>
    <w:tblPr>
      <w:tblStyleRowBandSize w:val="1"/>
      <w:tblStyleColBandSize w:val="1"/>
      <w:tblBorders>
        <w:top w:val="single" w:sz="4" w:space="0" w:color="E97132" w:themeColor="accent2"/>
        <w:bottom w:val="single" w:sz="4" w:space="0" w:color="E97132" w:themeColor="accent2"/>
      </w:tblBorders>
    </w:tblPr>
    <w:tblStylePr w:type="firstRow">
      <w:rPr>
        <w:b/>
        <w:bCs/>
      </w:rPr>
      <w:tblPr/>
      <w:tcPr>
        <w:tcBorders>
          <w:bottom w:val="single" w:sz="4" w:space="0" w:color="E97132" w:themeColor="accent2"/>
        </w:tcBorders>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6Colorful">
    <w:name w:val="Grid Table 6 Colorful"/>
    <w:basedOn w:val="TableNormal"/>
    <w:uiPriority w:val="51"/>
    <w:rsid w:val="0095181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5181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95181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PlainTable5">
    <w:name w:val="Plain Table 5"/>
    <w:basedOn w:val="TableNormal"/>
    <w:uiPriority w:val="45"/>
    <w:rsid w:val="0095181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PlaceholderText">
    <w:name w:val="Placeholder Text"/>
    <w:basedOn w:val="DefaultParagraphFont"/>
    <w:uiPriority w:val="99"/>
    <w:semiHidden/>
    <w:rsid w:val="00201BF6"/>
    <w:rPr>
      <w:color w:val="666666"/>
    </w:rPr>
  </w:style>
  <w:style w:type="paragraph" w:customStyle="1" w:styleId="Style1">
    <w:name w:val="Style1"/>
    <w:basedOn w:val="Heading1"/>
    <w:qFormat/>
    <w:rsid w:val="00427CEF"/>
    <w:pPr>
      <w:spacing w:before="240" w:after="0"/>
      <w:jc w:val="center"/>
    </w:pPr>
    <w:rPr>
      <w:rFonts w:ascii="Times New Roman" w:hAnsi="Times New Roman"/>
      <w:b/>
      <w:color w:val="000000" w:themeColor="text1"/>
      <w:sz w:val="24"/>
    </w:rPr>
  </w:style>
  <w:style w:type="paragraph" w:customStyle="1" w:styleId="Style2">
    <w:name w:val="Style2"/>
    <w:basedOn w:val="Heading2"/>
    <w:next w:val="Normal"/>
    <w:qFormat/>
    <w:rsid w:val="00C464C2"/>
    <w:rPr>
      <w:rFonts w:ascii="Times New Roman" w:hAnsi="Times New Roman"/>
      <w:b/>
      <w:color w:val="000000" w:themeColor="text1"/>
      <w:sz w:val="24"/>
    </w:rPr>
  </w:style>
  <w:style w:type="paragraph" w:customStyle="1" w:styleId="Style3">
    <w:name w:val="Style3"/>
    <w:basedOn w:val="Heading3"/>
    <w:next w:val="Normal"/>
    <w:qFormat/>
    <w:rsid w:val="00C464C2"/>
    <w:rPr>
      <w:b/>
      <w:i/>
      <w:color w:val="000000" w:themeColor="text1"/>
      <w:sz w:val="24"/>
    </w:rPr>
  </w:style>
  <w:style w:type="paragraph" w:customStyle="1" w:styleId="Style4">
    <w:name w:val="Style4"/>
    <w:basedOn w:val="Heading4"/>
    <w:qFormat/>
    <w:rsid w:val="00541CA3"/>
    <w:pPr>
      <w:ind w:left="720"/>
    </w:pPr>
    <w:rPr>
      <w:b/>
      <w:i w:val="0"/>
      <w:color w:val="000000" w:themeColor="text1"/>
    </w:rPr>
  </w:style>
  <w:style w:type="paragraph" w:styleId="TOC1">
    <w:name w:val="toc 1"/>
    <w:basedOn w:val="Normal"/>
    <w:next w:val="Normal"/>
    <w:autoRedefine/>
    <w:uiPriority w:val="39"/>
    <w:unhideWhenUsed/>
    <w:rsid w:val="00EC3A7F"/>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427CEF"/>
    <w:pPr>
      <w:ind w:left="240"/>
    </w:pPr>
    <w:rPr>
      <w:rFonts w:asciiTheme="minorHAnsi" w:hAnsiTheme="minorHAnsi"/>
      <w:smallCaps/>
      <w:sz w:val="20"/>
      <w:szCs w:val="20"/>
    </w:rPr>
  </w:style>
  <w:style w:type="paragraph" w:styleId="TOC3">
    <w:name w:val="toc 3"/>
    <w:basedOn w:val="Normal"/>
    <w:next w:val="Normal"/>
    <w:autoRedefine/>
    <w:uiPriority w:val="39"/>
    <w:unhideWhenUsed/>
    <w:rsid w:val="00427CEF"/>
    <w:pPr>
      <w:ind w:left="480"/>
    </w:pPr>
    <w:rPr>
      <w:rFonts w:asciiTheme="minorHAnsi" w:hAnsiTheme="minorHAnsi"/>
      <w:i/>
      <w:iCs/>
      <w:sz w:val="20"/>
      <w:szCs w:val="20"/>
    </w:rPr>
  </w:style>
  <w:style w:type="paragraph" w:styleId="TOC4">
    <w:name w:val="toc 4"/>
    <w:basedOn w:val="Normal"/>
    <w:next w:val="Normal"/>
    <w:autoRedefine/>
    <w:uiPriority w:val="39"/>
    <w:unhideWhenUsed/>
    <w:rsid w:val="00427CEF"/>
    <w:pPr>
      <w:ind w:left="720"/>
    </w:pPr>
    <w:rPr>
      <w:rFonts w:asciiTheme="minorHAnsi" w:hAnsiTheme="minorHAnsi"/>
      <w:sz w:val="18"/>
      <w:szCs w:val="18"/>
    </w:rPr>
  </w:style>
  <w:style w:type="paragraph" w:styleId="TOC5">
    <w:name w:val="toc 5"/>
    <w:basedOn w:val="Normal"/>
    <w:next w:val="Normal"/>
    <w:autoRedefine/>
    <w:uiPriority w:val="39"/>
    <w:unhideWhenUsed/>
    <w:rsid w:val="00427CEF"/>
    <w:pPr>
      <w:ind w:left="960"/>
    </w:pPr>
    <w:rPr>
      <w:rFonts w:asciiTheme="minorHAnsi" w:hAnsiTheme="minorHAnsi"/>
      <w:sz w:val="18"/>
      <w:szCs w:val="18"/>
    </w:rPr>
  </w:style>
  <w:style w:type="paragraph" w:styleId="TOC6">
    <w:name w:val="toc 6"/>
    <w:basedOn w:val="Normal"/>
    <w:next w:val="Normal"/>
    <w:autoRedefine/>
    <w:uiPriority w:val="39"/>
    <w:unhideWhenUsed/>
    <w:rsid w:val="00F3786C"/>
    <w:pPr>
      <w:ind w:left="1200"/>
    </w:pPr>
    <w:rPr>
      <w:rFonts w:asciiTheme="minorHAnsi" w:hAnsiTheme="minorHAnsi"/>
      <w:sz w:val="18"/>
      <w:szCs w:val="18"/>
    </w:rPr>
  </w:style>
  <w:style w:type="paragraph" w:styleId="TOC7">
    <w:name w:val="toc 7"/>
    <w:basedOn w:val="Normal"/>
    <w:next w:val="Normal"/>
    <w:autoRedefine/>
    <w:uiPriority w:val="39"/>
    <w:unhideWhenUsed/>
    <w:rsid w:val="00427CEF"/>
    <w:pPr>
      <w:ind w:left="1440"/>
    </w:pPr>
    <w:rPr>
      <w:rFonts w:asciiTheme="minorHAnsi" w:hAnsiTheme="minorHAnsi"/>
      <w:sz w:val="18"/>
      <w:szCs w:val="18"/>
    </w:rPr>
  </w:style>
  <w:style w:type="paragraph" w:styleId="TOC8">
    <w:name w:val="toc 8"/>
    <w:basedOn w:val="Normal"/>
    <w:next w:val="Normal"/>
    <w:autoRedefine/>
    <w:uiPriority w:val="39"/>
    <w:unhideWhenUsed/>
    <w:rsid w:val="00427CEF"/>
    <w:pPr>
      <w:ind w:left="1680"/>
    </w:pPr>
    <w:rPr>
      <w:rFonts w:asciiTheme="minorHAnsi" w:hAnsiTheme="minorHAnsi"/>
      <w:sz w:val="18"/>
      <w:szCs w:val="18"/>
    </w:rPr>
  </w:style>
  <w:style w:type="paragraph" w:styleId="TOC9">
    <w:name w:val="toc 9"/>
    <w:basedOn w:val="Normal"/>
    <w:next w:val="Normal"/>
    <w:autoRedefine/>
    <w:uiPriority w:val="39"/>
    <w:unhideWhenUsed/>
    <w:rsid w:val="00427CEF"/>
    <w:pPr>
      <w:ind w:left="1920"/>
    </w:pPr>
    <w:rPr>
      <w:rFonts w:asciiTheme="minorHAnsi" w:hAnsiTheme="minorHAnsi"/>
      <w:sz w:val="18"/>
      <w:szCs w:val="18"/>
    </w:rPr>
  </w:style>
  <w:style w:type="paragraph" w:styleId="TOCHeading">
    <w:name w:val="TOC Heading"/>
    <w:basedOn w:val="Heading1"/>
    <w:next w:val="Normal"/>
    <w:uiPriority w:val="39"/>
    <w:unhideWhenUsed/>
    <w:qFormat/>
    <w:rsid w:val="004A64D9"/>
    <w:pPr>
      <w:spacing w:before="480" w:after="0" w:line="276" w:lineRule="auto"/>
      <w:outlineLvl w:val="9"/>
    </w:pPr>
    <w:rPr>
      <w:b/>
      <w:bCs/>
      <w:sz w:val="28"/>
      <w:szCs w:val="28"/>
    </w:rPr>
  </w:style>
  <w:style w:type="character" w:styleId="PageNumber">
    <w:name w:val="page number"/>
    <w:basedOn w:val="DefaultParagraphFont"/>
    <w:uiPriority w:val="99"/>
    <w:semiHidden/>
    <w:unhideWhenUsed/>
    <w:rsid w:val="000E1520"/>
  </w:style>
  <w:style w:type="character" w:customStyle="1" w:styleId="apple-converted-space">
    <w:name w:val="apple-converted-space"/>
    <w:basedOn w:val="DefaultParagraphFont"/>
    <w:rsid w:val="00266014"/>
  </w:style>
  <w:style w:type="character" w:styleId="FollowedHyperlink">
    <w:name w:val="FollowedHyperlink"/>
    <w:basedOn w:val="DefaultParagraphFont"/>
    <w:uiPriority w:val="99"/>
    <w:semiHidden/>
    <w:unhideWhenUsed/>
    <w:rsid w:val="00BA0D2F"/>
    <w:rPr>
      <w:color w:val="96607D" w:themeColor="followedHyperlink"/>
      <w:u w:val="single"/>
    </w:rPr>
  </w:style>
  <w:style w:type="paragraph" w:styleId="Revision">
    <w:name w:val="Revision"/>
    <w:hidden/>
    <w:uiPriority w:val="99"/>
    <w:semiHidden/>
    <w:rsid w:val="0052087C"/>
    <w:rPr>
      <w:rFonts w:ascii="Times New Roman" w:eastAsia="Times New Roman" w:hAnsi="Times New Roman" w:cs="Times New Roman"/>
      <w:kern w:val="0"/>
      <w:lang w:val="en-US"/>
      <w14:ligatures w14:val="none"/>
    </w:rPr>
  </w:style>
  <w:style w:type="character" w:styleId="CommentReference">
    <w:name w:val="annotation reference"/>
    <w:basedOn w:val="DefaultParagraphFont"/>
    <w:uiPriority w:val="99"/>
    <w:semiHidden/>
    <w:unhideWhenUsed/>
    <w:rsid w:val="0052087C"/>
    <w:rPr>
      <w:sz w:val="16"/>
      <w:szCs w:val="16"/>
    </w:rPr>
  </w:style>
  <w:style w:type="paragraph" w:styleId="CommentText">
    <w:name w:val="annotation text"/>
    <w:basedOn w:val="Normal"/>
    <w:link w:val="CommentTextChar"/>
    <w:uiPriority w:val="99"/>
    <w:unhideWhenUsed/>
    <w:rsid w:val="0052087C"/>
    <w:rPr>
      <w:sz w:val="20"/>
      <w:szCs w:val="20"/>
    </w:rPr>
  </w:style>
  <w:style w:type="character" w:customStyle="1" w:styleId="CommentTextChar">
    <w:name w:val="Comment Text Char"/>
    <w:basedOn w:val="DefaultParagraphFont"/>
    <w:link w:val="CommentText"/>
    <w:uiPriority w:val="99"/>
    <w:rsid w:val="0052087C"/>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52087C"/>
    <w:rPr>
      <w:b/>
      <w:bCs/>
    </w:rPr>
  </w:style>
  <w:style w:type="character" w:customStyle="1" w:styleId="CommentSubjectChar">
    <w:name w:val="Comment Subject Char"/>
    <w:basedOn w:val="CommentTextChar"/>
    <w:link w:val="CommentSubject"/>
    <w:uiPriority w:val="99"/>
    <w:semiHidden/>
    <w:rsid w:val="0052087C"/>
    <w:rPr>
      <w:rFonts w:ascii="Times New Roman" w:eastAsia="Times New Roman" w:hAnsi="Times New Roman" w:cs="Times New Roman"/>
      <w:b/>
      <w:bCs/>
      <w:kern w:val="0"/>
      <w:sz w:val="20"/>
      <w:szCs w:val="20"/>
      <w:lang w:val="en-US"/>
      <w14:ligatures w14:val="none"/>
    </w:rPr>
  </w:style>
  <w:style w:type="paragraph" w:customStyle="1" w:styleId="Style5">
    <w:name w:val="Style5"/>
    <w:basedOn w:val="Normal"/>
    <w:qFormat/>
    <w:rsid w:val="00B94DB5"/>
    <w:pPr>
      <w:ind w:left="720"/>
    </w:pPr>
    <w:rPr>
      <w:b/>
      <w:bCs/>
      <w:i/>
    </w:rPr>
  </w:style>
  <w:style w:type="character" w:styleId="HTMLCode">
    <w:name w:val="HTML Code"/>
    <w:basedOn w:val="DefaultParagraphFont"/>
    <w:uiPriority w:val="99"/>
    <w:semiHidden/>
    <w:unhideWhenUsed/>
    <w:rsid w:val="00577607"/>
    <w:rPr>
      <w:rFonts w:ascii="Courier New" w:eastAsia="Times New Roman" w:hAnsi="Courier New" w:cs="Courier New"/>
      <w:sz w:val="20"/>
      <w:szCs w:val="20"/>
    </w:rPr>
  </w:style>
  <w:style w:type="paragraph" w:customStyle="1" w:styleId="noind">
    <w:name w:val="noind"/>
    <w:basedOn w:val="Normal"/>
    <w:rsid w:val="0051515F"/>
    <w:pPr>
      <w:spacing w:before="100" w:beforeAutospacing="1" w:after="100" w:afterAutospacing="1"/>
    </w:pPr>
  </w:style>
  <w:style w:type="paragraph" w:customStyle="1" w:styleId="noindclose">
    <w:name w:val="noindclose"/>
    <w:basedOn w:val="Normal"/>
    <w:rsid w:val="0051515F"/>
    <w:pPr>
      <w:spacing w:before="100" w:beforeAutospacing="1" w:after="100" w:afterAutospacing="1"/>
    </w:pPr>
  </w:style>
  <w:style w:type="table" w:styleId="ListTable7Colorful-Accent4">
    <w:name w:val="List Table 7 Colorful Accent 4"/>
    <w:basedOn w:val="TableNormal"/>
    <w:uiPriority w:val="52"/>
    <w:rsid w:val="00AF7DD7"/>
    <w:pPr>
      <w:spacing w:before="200"/>
    </w:pPr>
    <w:rPr>
      <w:rFonts w:eastAsiaTheme="minorEastAsia"/>
      <w:color w:val="0B769F" w:themeColor="accent4" w:themeShade="BF"/>
      <w:kern w:val="0"/>
      <w:sz w:val="22"/>
      <w:szCs w:val="22"/>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F9ED5"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F9ED5"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F9ED5"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F9ED5" w:themeColor="accent4"/>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5D4164"/>
    <w:rPr>
      <w:i/>
      <w:iCs/>
    </w:rPr>
  </w:style>
  <w:style w:type="paragraph" w:customStyle="1" w:styleId="p1">
    <w:name w:val="p1"/>
    <w:basedOn w:val="Normal"/>
    <w:rsid w:val="00B94433"/>
    <w:pPr>
      <w:spacing w:line="240" w:lineRule="auto"/>
    </w:pPr>
    <w:rPr>
      <w:rFonts w:ascii="Helvetica" w:hAnsi="Helvetica"/>
      <w:color w:val="141413"/>
      <w:sz w:val="14"/>
      <w:szCs w:val="14"/>
    </w:rPr>
  </w:style>
  <w:style w:type="paragraph" w:customStyle="1" w:styleId="p2">
    <w:name w:val="p2"/>
    <w:basedOn w:val="Normal"/>
    <w:rsid w:val="00547996"/>
    <w:pPr>
      <w:spacing w:line="240" w:lineRule="auto"/>
    </w:pPr>
    <w:rPr>
      <w:color w:val="0F52FC"/>
      <w:sz w:val="18"/>
      <w:szCs w:val="18"/>
    </w:rPr>
  </w:style>
  <w:style w:type="character" w:customStyle="1" w:styleId="s1">
    <w:name w:val="s1"/>
    <w:basedOn w:val="DefaultParagraphFont"/>
    <w:rsid w:val="00547996"/>
    <w:rPr>
      <w:color w:val="191C1F"/>
    </w:rPr>
  </w:style>
  <w:style w:type="character" w:customStyle="1" w:styleId="relative">
    <w:name w:val="relative"/>
    <w:basedOn w:val="DefaultParagraphFont"/>
    <w:rsid w:val="00BF0C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44514">
      <w:bodyDiv w:val="1"/>
      <w:marLeft w:val="0"/>
      <w:marRight w:val="0"/>
      <w:marTop w:val="0"/>
      <w:marBottom w:val="0"/>
      <w:divBdr>
        <w:top w:val="none" w:sz="0" w:space="0" w:color="auto"/>
        <w:left w:val="none" w:sz="0" w:space="0" w:color="auto"/>
        <w:bottom w:val="none" w:sz="0" w:space="0" w:color="auto"/>
        <w:right w:val="none" w:sz="0" w:space="0" w:color="auto"/>
      </w:divBdr>
    </w:div>
    <w:div w:id="6685180">
      <w:bodyDiv w:val="1"/>
      <w:marLeft w:val="0"/>
      <w:marRight w:val="0"/>
      <w:marTop w:val="0"/>
      <w:marBottom w:val="0"/>
      <w:divBdr>
        <w:top w:val="none" w:sz="0" w:space="0" w:color="auto"/>
        <w:left w:val="none" w:sz="0" w:space="0" w:color="auto"/>
        <w:bottom w:val="none" w:sz="0" w:space="0" w:color="auto"/>
        <w:right w:val="none" w:sz="0" w:space="0" w:color="auto"/>
      </w:divBdr>
      <w:divsChild>
        <w:div w:id="388235354">
          <w:marLeft w:val="0"/>
          <w:marRight w:val="0"/>
          <w:marTop w:val="0"/>
          <w:marBottom w:val="0"/>
          <w:divBdr>
            <w:top w:val="none" w:sz="0" w:space="0" w:color="auto"/>
            <w:left w:val="none" w:sz="0" w:space="0" w:color="auto"/>
            <w:bottom w:val="none" w:sz="0" w:space="0" w:color="auto"/>
            <w:right w:val="none" w:sz="0" w:space="0" w:color="auto"/>
          </w:divBdr>
          <w:divsChild>
            <w:div w:id="1776434848">
              <w:marLeft w:val="0"/>
              <w:marRight w:val="0"/>
              <w:marTop w:val="0"/>
              <w:marBottom w:val="0"/>
              <w:divBdr>
                <w:top w:val="none" w:sz="0" w:space="0" w:color="auto"/>
                <w:left w:val="none" w:sz="0" w:space="0" w:color="auto"/>
                <w:bottom w:val="none" w:sz="0" w:space="0" w:color="auto"/>
                <w:right w:val="none" w:sz="0" w:space="0" w:color="auto"/>
              </w:divBdr>
              <w:divsChild>
                <w:div w:id="309139357">
                  <w:marLeft w:val="0"/>
                  <w:marRight w:val="0"/>
                  <w:marTop w:val="0"/>
                  <w:marBottom w:val="0"/>
                  <w:divBdr>
                    <w:top w:val="none" w:sz="0" w:space="0" w:color="auto"/>
                    <w:left w:val="none" w:sz="0" w:space="0" w:color="auto"/>
                    <w:bottom w:val="none" w:sz="0" w:space="0" w:color="auto"/>
                    <w:right w:val="none" w:sz="0" w:space="0" w:color="auto"/>
                  </w:divBdr>
                  <w:divsChild>
                    <w:div w:id="9444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52292">
      <w:bodyDiv w:val="1"/>
      <w:marLeft w:val="0"/>
      <w:marRight w:val="0"/>
      <w:marTop w:val="0"/>
      <w:marBottom w:val="0"/>
      <w:divBdr>
        <w:top w:val="none" w:sz="0" w:space="0" w:color="auto"/>
        <w:left w:val="none" w:sz="0" w:space="0" w:color="auto"/>
        <w:bottom w:val="none" w:sz="0" w:space="0" w:color="auto"/>
        <w:right w:val="none" w:sz="0" w:space="0" w:color="auto"/>
      </w:divBdr>
    </w:div>
    <w:div w:id="18358088">
      <w:bodyDiv w:val="1"/>
      <w:marLeft w:val="0"/>
      <w:marRight w:val="0"/>
      <w:marTop w:val="0"/>
      <w:marBottom w:val="0"/>
      <w:divBdr>
        <w:top w:val="none" w:sz="0" w:space="0" w:color="auto"/>
        <w:left w:val="none" w:sz="0" w:space="0" w:color="auto"/>
        <w:bottom w:val="none" w:sz="0" w:space="0" w:color="auto"/>
        <w:right w:val="none" w:sz="0" w:space="0" w:color="auto"/>
      </w:divBdr>
    </w:div>
    <w:div w:id="21128924">
      <w:bodyDiv w:val="1"/>
      <w:marLeft w:val="0"/>
      <w:marRight w:val="0"/>
      <w:marTop w:val="0"/>
      <w:marBottom w:val="0"/>
      <w:divBdr>
        <w:top w:val="none" w:sz="0" w:space="0" w:color="auto"/>
        <w:left w:val="none" w:sz="0" w:space="0" w:color="auto"/>
        <w:bottom w:val="none" w:sz="0" w:space="0" w:color="auto"/>
        <w:right w:val="none" w:sz="0" w:space="0" w:color="auto"/>
      </w:divBdr>
    </w:div>
    <w:div w:id="22486107">
      <w:bodyDiv w:val="1"/>
      <w:marLeft w:val="0"/>
      <w:marRight w:val="0"/>
      <w:marTop w:val="0"/>
      <w:marBottom w:val="0"/>
      <w:divBdr>
        <w:top w:val="none" w:sz="0" w:space="0" w:color="auto"/>
        <w:left w:val="none" w:sz="0" w:space="0" w:color="auto"/>
        <w:bottom w:val="none" w:sz="0" w:space="0" w:color="auto"/>
        <w:right w:val="none" w:sz="0" w:space="0" w:color="auto"/>
      </w:divBdr>
    </w:div>
    <w:div w:id="24912673">
      <w:bodyDiv w:val="1"/>
      <w:marLeft w:val="0"/>
      <w:marRight w:val="0"/>
      <w:marTop w:val="0"/>
      <w:marBottom w:val="0"/>
      <w:divBdr>
        <w:top w:val="none" w:sz="0" w:space="0" w:color="auto"/>
        <w:left w:val="none" w:sz="0" w:space="0" w:color="auto"/>
        <w:bottom w:val="none" w:sz="0" w:space="0" w:color="auto"/>
        <w:right w:val="none" w:sz="0" w:space="0" w:color="auto"/>
      </w:divBdr>
    </w:div>
    <w:div w:id="26295328">
      <w:bodyDiv w:val="1"/>
      <w:marLeft w:val="0"/>
      <w:marRight w:val="0"/>
      <w:marTop w:val="0"/>
      <w:marBottom w:val="0"/>
      <w:divBdr>
        <w:top w:val="none" w:sz="0" w:space="0" w:color="auto"/>
        <w:left w:val="none" w:sz="0" w:space="0" w:color="auto"/>
        <w:bottom w:val="none" w:sz="0" w:space="0" w:color="auto"/>
        <w:right w:val="none" w:sz="0" w:space="0" w:color="auto"/>
      </w:divBdr>
    </w:div>
    <w:div w:id="39668316">
      <w:bodyDiv w:val="1"/>
      <w:marLeft w:val="0"/>
      <w:marRight w:val="0"/>
      <w:marTop w:val="0"/>
      <w:marBottom w:val="0"/>
      <w:divBdr>
        <w:top w:val="none" w:sz="0" w:space="0" w:color="auto"/>
        <w:left w:val="none" w:sz="0" w:space="0" w:color="auto"/>
        <w:bottom w:val="none" w:sz="0" w:space="0" w:color="auto"/>
        <w:right w:val="none" w:sz="0" w:space="0" w:color="auto"/>
      </w:divBdr>
      <w:divsChild>
        <w:div w:id="1424649310">
          <w:marLeft w:val="0"/>
          <w:marRight w:val="0"/>
          <w:marTop w:val="0"/>
          <w:marBottom w:val="0"/>
          <w:divBdr>
            <w:top w:val="none" w:sz="0" w:space="0" w:color="auto"/>
            <w:left w:val="none" w:sz="0" w:space="0" w:color="auto"/>
            <w:bottom w:val="none" w:sz="0" w:space="0" w:color="auto"/>
            <w:right w:val="none" w:sz="0" w:space="0" w:color="auto"/>
          </w:divBdr>
          <w:divsChild>
            <w:div w:id="1176922669">
              <w:marLeft w:val="0"/>
              <w:marRight w:val="0"/>
              <w:marTop w:val="0"/>
              <w:marBottom w:val="0"/>
              <w:divBdr>
                <w:top w:val="none" w:sz="0" w:space="0" w:color="auto"/>
                <w:left w:val="none" w:sz="0" w:space="0" w:color="auto"/>
                <w:bottom w:val="none" w:sz="0" w:space="0" w:color="auto"/>
                <w:right w:val="none" w:sz="0" w:space="0" w:color="auto"/>
              </w:divBdr>
              <w:divsChild>
                <w:div w:id="1944414400">
                  <w:marLeft w:val="0"/>
                  <w:marRight w:val="0"/>
                  <w:marTop w:val="0"/>
                  <w:marBottom w:val="0"/>
                  <w:divBdr>
                    <w:top w:val="none" w:sz="0" w:space="0" w:color="auto"/>
                    <w:left w:val="none" w:sz="0" w:space="0" w:color="auto"/>
                    <w:bottom w:val="none" w:sz="0" w:space="0" w:color="auto"/>
                    <w:right w:val="none" w:sz="0" w:space="0" w:color="auto"/>
                  </w:divBdr>
                  <w:divsChild>
                    <w:div w:id="112619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166438">
      <w:bodyDiv w:val="1"/>
      <w:marLeft w:val="0"/>
      <w:marRight w:val="0"/>
      <w:marTop w:val="0"/>
      <w:marBottom w:val="0"/>
      <w:divBdr>
        <w:top w:val="none" w:sz="0" w:space="0" w:color="auto"/>
        <w:left w:val="none" w:sz="0" w:space="0" w:color="auto"/>
        <w:bottom w:val="none" w:sz="0" w:space="0" w:color="auto"/>
        <w:right w:val="none" w:sz="0" w:space="0" w:color="auto"/>
      </w:divBdr>
    </w:div>
    <w:div w:id="54084481">
      <w:bodyDiv w:val="1"/>
      <w:marLeft w:val="0"/>
      <w:marRight w:val="0"/>
      <w:marTop w:val="0"/>
      <w:marBottom w:val="0"/>
      <w:divBdr>
        <w:top w:val="none" w:sz="0" w:space="0" w:color="auto"/>
        <w:left w:val="none" w:sz="0" w:space="0" w:color="auto"/>
        <w:bottom w:val="none" w:sz="0" w:space="0" w:color="auto"/>
        <w:right w:val="none" w:sz="0" w:space="0" w:color="auto"/>
      </w:divBdr>
    </w:div>
    <w:div w:id="71246039">
      <w:bodyDiv w:val="1"/>
      <w:marLeft w:val="0"/>
      <w:marRight w:val="0"/>
      <w:marTop w:val="0"/>
      <w:marBottom w:val="0"/>
      <w:divBdr>
        <w:top w:val="none" w:sz="0" w:space="0" w:color="auto"/>
        <w:left w:val="none" w:sz="0" w:space="0" w:color="auto"/>
        <w:bottom w:val="none" w:sz="0" w:space="0" w:color="auto"/>
        <w:right w:val="none" w:sz="0" w:space="0" w:color="auto"/>
      </w:divBdr>
    </w:div>
    <w:div w:id="96413928">
      <w:bodyDiv w:val="1"/>
      <w:marLeft w:val="0"/>
      <w:marRight w:val="0"/>
      <w:marTop w:val="0"/>
      <w:marBottom w:val="0"/>
      <w:divBdr>
        <w:top w:val="none" w:sz="0" w:space="0" w:color="auto"/>
        <w:left w:val="none" w:sz="0" w:space="0" w:color="auto"/>
        <w:bottom w:val="none" w:sz="0" w:space="0" w:color="auto"/>
        <w:right w:val="none" w:sz="0" w:space="0" w:color="auto"/>
      </w:divBdr>
    </w:div>
    <w:div w:id="97918546">
      <w:bodyDiv w:val="1"/>
      <w:marLeft w:val="0"/>
      <w:marRight w:val="0"/>
      <w:marTop w:val="0"/>
      <w:marBottom w:val="0"/>
      <w:divBdr>
        <w:top w:val="none" w:sz="0" w:space="0" w:color="auto"/>
        <w:left w:val="none" w:sz="0" w:space="0" w:color="auto"/>
        <w:bottom w:val="none" w:sz="0" w:space="0" w:color="auto"/>
        <w:right w:val="none" w:sz="0" w:space="0" w:color="auto"/>
      </w:divBdr>
    </w:div>
    <w:div w:id="98724720">
      <w:bodyDiv w:val="1"/>
      <w:marLeft w:val="0"/>
      <w:marRight w:val="0"/>
      <w:marTop w:val="0"/>
      <w:marBottom w:val="0"/>
      <w:divBdr>
        <w:top w:val="none" w:sz="0" w:space="0" w:color="auto"/>
        <w:left w:val="none" w:sz="0" w:space="0" w:color="auto"/>
        <w:bottom w:val="none" w:sz="0" w:space="0" w:color="auto"/>
        <w:right w:val="none" w:sz="0" w:space="0" w:color="auto"/>
      </w:divBdr>
      <w:divsChild>
        <w:div w:id="1087845336">
          <w:marLeft w:val="0"/>
          <w:marRight w:val="0"/>
          <w:marTop w:val="0"/>
          <w:marBottom w:val="0"/>
          <w:divBdr>
            <w:top w:val="none" w:sz="0" w:space="0" w:color="auto"/>
            <w:left w:val="none" w:sz="0" w:space="0" w:color="auto"/>
            <w:bottom w:val="none" w:sz="0" w:space="0" w:color="auto"/>
            <w:right w:val="none" w:sz="0" w:space="0" w:color="auto"/>
          </w:divBdr>
          <w:divsChild>
            <w:div w:id="1839613565">
              <w:marLeft w:val="0"/>
              <w:marRight w:val="0"/>
              <w:marTop w:val="0"/>
              <w:marBottom w:val="0"/>
              <w:divBdr>
                <w:top w:val="none" w:sz="0" w:space="0" w:color="auto"/>
                <w:left w:val="none" w:sz="0" w:space="0" w:color="auto"/>
                <w:bottom w:val="none" w:sz="0" w:space="0" w:color="auto"/>
                <w:right w:val="none" w:sz="0" w:space="0" w:color="auto"/>
              </w:divBdr>
              <w:divsChild>
                <w:div w:id="906303839">
                  <w:marLeft w:val="0"/>
                  <w:marRight w:val="0"/>
                  <w:marTop w:val="0"/>
                  <w:marBottom w:val="0"/>
                  <w:divBdr>
                    <w:top w:val="none" w:sz="0" w:space="0" w:color="auto"/>
                    <w:left w:val="none" w:sz="0" w:space="0" w:color="auto"/>
                    <w:bottom w:val="none" w:sz="0" w:space="0" w:color="auto"/>
                    <w:right w:val="none" w:sz="0" w:space="0" w:color="auto"/>
                  </w:divBdr>
                  <w:divsChild>
                    <w:div w:id="109859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464514">
      <w:bodyDiv w:val="1"/>
      <w:marLeft w:val="0"/>
      <w:marRight w:val="0"/>
      <w:marTop w:val="0"/>
      <w:marBottom w:val="0"/>
      <w:divBdr>
        <w:top w:val="none" w:sz="0" w:space="0" w:color="auto"/>
        <w:left w:val="none" w:sz="0" w:space="0" w:color="auto"/>
        <w:bottom w:val="none" w:sz="0" w:space="0" w:color="auto"/>
        <w:right w:val="none" w:sz="0" w:space="0" w:color="auto"/>
      </w:divBdr>
    </w:div>
    <w:div w:id="110902980">
      <w:bodyDiv w:val="1"/>
      <w:marLeft w:val="0"/>
      <w:marRight w:val="0"/>
      <w:marTop w:val="0"/>
      <w:marBottom w:val="0"/>
      <w:divBdr>
        <w:top w:val="none" w:sz="0" w:space="0" w:color="auto"/>
        <w:left w:val="none" w:sz="0" w:space="0" w:color="auto"/>
        <w:bottom w:val="none" w:sz="0" w:space="0" w:color="auto"/>
        <w:right w:val="none" w:sz="0" w:space="0" w:color="auto"/>
      </w:divBdr>
    </w:div>
    <w:div w:id="114642464">
      <w:bodyDiv w:val="1"/>
      <w:marLeft w:val="0"/>
      <w:marRight w:val="0"/>
      <w:marTop w:val="0"/>
      <w:marBottom w:val="0"/>
      <w:divBdr>
        <w:top w:val="none" w:sz="0" w:space="0" w:color="auto"/>
        <w:left w:val="none" w:sz="0" w:space="0" w:color="auto"/>
        <w:bottom w:val="none" w:sz="0" w:space="0" w:color="auto"/>
        <w:right w:val="none" w:sz="0" w:space="0" w:color="auto"/>
      </w:divBdr>
      <w:divsChild>
        <w:div w:id="544634801">
          <w:marLeft w:val="0"/>
          <w:marRight w:val="0"/>
          <w:marTop w:val="0"/>
          <w:marBottom w:val="0"/>
          <w:divBdr>
            <w:top w:val="none" w:sz="0" w:space="0" w:color="auto"/>
            <w:left w:val="none" w:sz="0" w:space="0" w:color="auto"/>
            <w:bottom w:val="none" w:sz="0" w:space="0" w:color="auto"/>
            <w:right w:val="none" w:sz="0" w:space="0" w:color="auto"/>
          </w:divBdr>
        </w:div>
        <w:div w:id="1615213816">
          <w:marLeft w:val="0"/>
          <w:marRight w:val="0"/>
          <w:marTop w:val="0"/>
          <w:marBottom w:val="0"/>
          <w:divBdr>
            <w:top w:val="none" w:sz="0" w:space="0" w:color="auto"/>
            <w:left w:val="none" w:sz="0" w:space="0" w:color="auto"/>
            <w:bottom w:val="none" w:sz="0" w:space="0" w:color="auto"/>
            <w:right w:val="none" w:sz="0" w:space="0" w:color="auto"/>
          </w:divBdr>
        </w:div>
        <w:div w:id="443890530">
          <w:marLeft w:val="0"/>
          <w:marRight w:val="0"/>
          <w:marTop w:val="0"/>
          <w:marBottom w:val="0"/>
          <w:divBdr>
            <w:top w:val="none" w:sz="0" w:space="0" w:color="auto"/>
            <w:left w:val="none" w:sz="0" w:space="0" w:color="auto"/>
            <w:bottom w:val="none" w:sz="0" w:space="0" w:color="auto"/>
            <w:right w:val="none" w:sz="0" w:space="0" w:color="auto"/>
          </w:divBdr>
        </w:div>
        <w:div w:id="985469917">
          <w:marLeft w:val="0"/>
          <w:marRight w:val="0"/>
          <w:marTop w:val="0"/>
          <w:marBottom w:val="0"/>
          <w:divBdr>
            <w:top w:val="none" w:sz="0" w:space="0" w:color="auto"/>
            <w:left w:val="none" w:sz="0" w:space="0" w:color="auto"/>
            <w:bottom w:val="none" w:sz="0" w:space="0" w:color="auto"/>
            <w:right w:val="none" w:sz="0" w:space="0" w:color="auto"/>
          </w:divBdr>
        </w:div>
      </w:divsChild>
    </w:div>
    <w:div w:id="117190682">
      <w:bodyDiv w:val="1"/>
      <w:marLeft w:val="0"/>
      <w:marRight w:val="0"/>
      <w:marTop w:val="0"/>
      <w:marBottom w:val="0"/>
      <w:divBdr>
        <w:top w:val="none" w:sz="0" w:space="0" w:color="auto"/>
        <w:left w:val="none" w:sz="0" w:space="0" w:color="auto"/>
        <w:bottom w:val="none" w:sz="0" w:space="0" w:color="auto"/>
        <w:right w:val="none" w:sz="0" w:space="0" w:color="auto"/>
      </w:divBdr>
    </w:div>
    <w:div w:id="163937757">
      <w:bodyDiv w:val="1"/>
      <w:marLeft w:val="0"/>
      <w:marRight w:val="0"/>
      <w:marTop w:val="0"/>
      <w:marBottom w:val="0"/>
      <w:divBdr>
        <w:top w:val="none" w:sz="0" w:space="0" w:color="auto"/>
        <w:left w:val="none" w:sz="0" w:space="0" w:color="auto"/>
        <w:bottom w:val="none" w:sz="0" w:space="0" w:color="auto"/>
        <w:right w:val="none" w:sz="0" w:space="0" w:color="auto"/>
      </w:divBdr>
    </w:div>
    <w:div w:id="189685672">
      <w:bodyDiv w:val="1"/>
      <w:marLeft w:val="0"/>
      <w:marRight w:val="0"/>
      <w:marTop w:val="0"/>
      <w:marBottom w:val="0"/>
      <w:divBdr>
        <w:top w:val="none" w:sz="0" w:space="0" w:color="auto"/>
        <w:left w:val="none" w:sz="0" w:space="0" w:color="auto"/>
        <w:bottom w:val="none" w:sz="0" w:space="0" w:color="auto"/>
        <w:right w:val="none" w:sz="0" w:space="0" w:color="auto"/>
      </w:divBdr>
    </w:div>
    <w:div w:id="214320775">
      <w:bodyDiv w:val="1"/>
      <w:marLeft w:val="0"/>
      <w:marRight w:val="0"/>
      <w:marTop w:val="0"/>
      <w:marBottom w:val="0"/>
      <w:divBdr>
        <w:top w:val="none" w:sz="0" w:space="0" w:color="auto"/>
        <w:left w:val="none" w:sz="0" w:space="0" w:color="auto"/>
        <w:bottom w:val="none" w:sz="0" w:space="0" w:color="auto"/>
        <w:right w:val="none" w:sz="0" w:space="0" w:color="auto"/>
      </w:divBdr>
      <w:divsChild>
        <w:div w:id="2072188567">
          <w:marLeft w:val="0"/>
          <w:marRight w:val="0"/>
          <w:marTop w:val="0"/>
          <w:marBottom w:val="0"/>
          <w:divBdr>
            <w:top w:val="none" w:sz="0" w:space="0" w:color="auto"/>
            <w:left w:val="none" w:sz="0" w:space="0" w:color="auto"/>
            <w:bottom w:val="none" w:sz="0" w:space="0" w:color="auto"/>
            <w:right w:val="none" w:sz="0" w:space="0" w:color="auto"/>
          </w:divBdr>
        </w:div>
        <w:div w:id="816414332">
          <w:marLeft w:val="0"/>
          <w:marRight w:val="0"/>
          <w:marTop w:val="0"/>
          <w:marBottom w:val="0"/>
          <w:divBdr>
            <w:top w:val="none" w:sz="0" w:space="0" w:color="auto"/>
            <w:left w:val="none" w:sz="0" w:space="0" w:color="auto"/>
            <w:bottom w:val="none" w:sz="0" w:space="0" w:color="auto"/>
            <w:right w:val="none" w:sz="0" w:space="0" w:color="auto"/>
          </w:divBdr>
        </w:div>
        <w:div w:id="382365161">
          <w:marLeft w:val="0"/>
          <w:marRight w:val="0"/>
          <w:marTop w:val="0"/>
          <w:marBottom w:val="0"/>
          <w:divBdr>
            <w:top w:val="none" w:sz="0" w:space="0" w:color="auto"/>
            <w:left w:val="none" w:sz="0" w:space="0" w:color="auto"/>
            <w:bottom w:val="none" w:sz="0" w:space="0" w:color="auto"/>
            <w:right w:val="none" w:sz="0" w:space="0" w:color="auto"/>
          </w:divBdr>
        </w:div>
        <w:div w:id="554895474">
          <w:marLeft w:val="0"/>
          <w:marRight w:val="0"/>
          <w:marTop w:val="0"/>
          <w:marBottom w:val="0"/>
          <w:divBdr>
            <w:top w:val="none" w:sz="0" w:space="0" w:color="auto"/>
            <w:left w:val="none" w:sz="0" w:space="0" w:color="auto"/>
            <w:bottom w:val="none" w:sz="0" w:space="0" w:color="auto"/>
            <w:right w:val="none" w:sz="0" w:space="0" w:color="auto"/>
          </w:divBdr>
        </w:div>
        <w:div w:id="120731532">
          <w:marLeft w:val="0"/>
          <w:marRight w:val="0"/>
          <w:marTop w:val="0"/>
          <w:marBottom w:val="0"/>
          <w:divBdr>
            <w:top w:val="none" w:sz="0" w:space="0" w:color="auto"/>
            <w:left w:val="none" w:sz="0" w:space="0" w:color="auto"/>
            <w:bottom w:val="none" w:sz="0" w:space="0" w:color="auto"/>
            <w:right w:val="none" w:sz="0" w:space="0" w:color="auto"/>
          </w:divBdr>
        </w:div>
        <w:div w:id="440338233">
          <w:marLeft w:val="0"/>
          <w:marRight w:val="0"/>
          <w:marTop w:val="0"/>
          <w:marBottom w:val="0"/>
          <w:divBdr>
            <w:top w:val="none" w:sz="0" w:space="0" w:color="auto"/>
            <w:left w:val="none" w:sz="0" w:space="0" w:color="auto"/>
            <w:bottom w:val="none" w:sz="0" w:space="0" w:color="auto"/>
            <w:right w:val="none" w:sz="0" w:space="0" w:color="auto"/>
          </w:divBdr>
        </w:div>
        <w:div w:id="619343430">
          <w:marLeft w:val="0"/>
          <w:marRight w:val="0"/>
          <w:marTop w:val="0"/>
          <w:marBottom w:val="0"/>
          <w:divBdr>
            <w:top w:val="none" w:sz="0" w:space="0" w:color="auto"/>
            <w:left w:val="none" w:sz="0" w:space="0" w:color="auto"/>
            <w:bottom w:val="none" w:sz="0" w:space="0" w:color="auto"/>
            <w:right w:val="none" w:sz="0" w:space="0" w:color="auto"/>
          </w:divBdr>
        </w:div>
        <w:div w:id="324284743">
          <w:marLeft w:val="0"/>
          <w:marRight w:val="0"/>
          <w:marTop w:val="0"/>
          <w:marBottom w:val="0"/>
          <w:divBdr>
            <w:top w:val="none" w:sz="0" w:space="0" w:color="auto"/>
            <w:left w:val="none" w:sz="0" w:space="0" w:color="auto"/>
            <w:bottom w:val="none" w:sz="0" w:space="0" w:color="auto"/>
            <w:right w:val="none" w:sz="0" w:space="0" w:color="auto"/>
          </w:divBdr>
        </w:div>
        <w:div w:id="2131126532">
          <w:marLeft w:val="0"/>
          <w:marRight w:val="0"/>
          <w:marTop w:val="0"/>
          <w:marBottom w:val="0"/>
          <w:divBdr>
            <w:top w:val="none" w:sz="0" w:space="0" w:color="auto"/>
            <w:left w:val="none" w:sz="0" w:space="0" w:color="auto"/>
            <w:bottom w:val="none" w:sz="0" w:space="0" w:color="auto"/>
            <w:right w:val="none" w:sz="0" w:space="0" w:color="auto"/>
          </w:divBdr>
        </w:div>
        <w:div w:id="1572232911">
          <w:marLeft w:val="0"/>
          <w:marRight w:val="0"/>
          <w:marTop w:val="0"/>
          <w:marBottom w:val="0"/>
          <w:divBdr>
            <w:top w:val="none" w:sz="0" w:space="0" w:color="auto"/>
            <w:left w:val="none" w:sz="0" w:space="0" w:color="auto"/>
            <w:bottom w:val="none" w:sz="0" w:space="0" w:color="auto"/>
            <w:right w:val="none" w:sz="0" w:space="0" w:color="auto"/>
          </w:divBdr>
        </w:div>
        <w:div w:id="1080450353">
          <w:marLeft w:val="0"/>
          <w:marRight w:val="0"/>
          <w:marTop w:val="0"/>
          <w:marBottom w:val="0"/>
          <w:divBdr>
            <w:top w:val="none" w:sz="0" w:space="0" w:color="auto"/>
            <w:left w:val="none" w:sz="0" w:space="0" w:color="auto"/>
            <w:bottom w:val="none" w:sz="0" w:space="0" w:color="auto"/>
            <w:right w:val="none" w:sz="0" w:space="0" w:color="auto"/>
          </w:divBdr>
        </w:div>
        <w:div w:id="898249592">
          <w:marLeft w:val="0"/>
          <w:marRight w:val="0"/>
          <w:marTop w:val="0"/>
          <w:marBottom w:val="0"/>
          <w:divBdr>
            <w:top w:val="none" w:sz="0" w:space="0" w:color="auto"/>
            <w:left w:val="none" w:sz="0" w:space="0" w:color="auto"/>
            <w:bottom w:val="none" w:sz="0" w:space="0" w:color="auto"/>
            <w:right w:val="none" w:sz="0" w:space="0" w:color="auto"/>
          </w:divBdr>
        </w:div>
        <w:div w:id="474100951">
          <w:marLeft w:val="0"/>
          <w:marRight w:val="0"/>
          <w:marTop w:val="0"/>
          <w:marBottom w:val="0"/>
          <w:divBdr>
            <w:top w:val="none" w:sz="0" w:space="0" w:color="auto"/>
            <w:left w:val="none" w:sz="0" w:space="0" w:color="auto"/>
            <w:bottom w:val="none" w:sz="0" w:space="0" w:color="auto"/>
            <w:right w:val="none" w:sz="0" w:space="0" w:color="auto"/>
          </w:divBdr>
        </w:div>
        <w:div w:id="699938078">
          <w:marLeft w:val="0"/>
          <w:marRight w:val="0"/>
          <w:marTop w:val="0"/>
          <w:marBottom w:val="0"/>
          <w:divBdr>
            <w:top w:val="none" w:sz="0" w:space="0" w:color="auto"/>
            <w:left w:val="none" w:sz="0" w:space="0" w:color="auto"/>
            <w:bottom w:val="none" w:sz="0" w:space="0" w:color="auto"/>
            <w:right w:val="none" w:sz="0" w:space="0" w:color="auto"/>
          </w:divBdr>
        </w:div>
        <w:div w:id="926034070">
          <w:marLeft w:val="0"/>
          <w:marRight w:val="0"/>
          <w:marTop w:val="0"/>
          <w:marBottom w:val="0"/>
          <w:divBdr>
            <w:top w:val="none" w:sz="0" w:space="0" w:color="auto"/>
            <w:left w:val="none" w:sz="0" w:space="0" w:color="auto"/>
            <w:bottom w:val="none" w:sz="0" w:space="0" w:color="auto"/>
            <w:right w:val="none" w:sz="0" w:space="0" w:color="auto"/>
          </w:divBdr>
        </w:div>
      </w:divsChild>
    </w:div>
    <w:div w:id="214512162">
      <w:bodyDiv w:val="1"/>
      <w:marLeft w:val="0"/>
      <w:marRight w:val="0"/>
      <w:marTop w:val="0"/>
      <w:marBottom w:val="0"/>
      <w:divBdr>
        <w:top w:val="none" w:sz="0" w:space="0" w:color="auto"/>
        <w:left w:val="none" w:sz="0" w:space="0" w:color="auto"/>
        <w:bottom w:val="none" w:sz="0" w:space="0" w:color="auto"/>
        <w:right w:val="none" w:sz="0" w:space="0" w:color="auto"/>
      </w:divBdr>
    </w:div>
    <w:div w:id="215314970">
      <w:bodyDiv w:val="1"/>
      <w:marLeft w:val="0"/>
      <w:marRight w:val="0"/>
      <w:marTop w:val="0"/>
      <w:marBottom w:val="0"/>
      <w:divBdr>
        <w:top w:val="none" w:sz="0" w:space="0" w:color="auto"/>
        <w:left w:val="none" w:sz="0" w:space="0" w:color="auto"/>
        <w:bottom w:val="none" w:sz="0" w:space="0" w:color="auto"/>
        <w:right w:val="none" w:sz="0" w:space="0" w:color="auto"/>
      </w:divBdr>
    </w:div>
    <w:div w:id="231935734">
      <w:bodyDiv w:val="1"/>
      <w:marLeft w:val="0"/>
      <w:marRight w:val="0"/>
      <w:marTop w:val="0"/>
      <w:marBottom w:val="0"/>
      <w:divBdr>
        <w:top w:val="none" w:sz="0" w:space="0" w:color="auto"/>
        <w:left w:val="none" w:sz="0" w:space="0" w:color="auto"/>
        <w:bottom w:val="none" w:sz="0" w:space="0" w:color="auto"/>
        <w:right w:val="none" w:sz="0" w:space="0" w:color="auto"/>
      </w:divBdr>
    </w:div>
    <w:div w:id="255486305">
      <w:bodyDiv w:val="1"/>
      <w:marLeft w:val="0"/>
      <w:marRight w:val="0"/>
      <w:marTop w:val="0"/>
      <w:marBottom w:val="0"/>
      <w:divBdr>
        <w:top w:val="none" w:sz="0" w:space="0" w:color="auto"/>
        <w:left w:val="none" w:sz="0" w:space="0" w:color="auto"/>
        <w:bottom w:val="none" w:sz="0" w:space="0" w:color="auto"/>
        <w:right w:val="none" w:sz="0" w:space="0" w:color="auto"/>
      </w:divBdr>
    </w:div>
    <w:div w:id="291711552">
      <w:bodyDiv w:val="1"/>
      <w:marLeft w:val="0"/>
      <w:marRight w:val="0"/>
      <w:marTop w:val="0"/>
      <w:marBottom w:val="0"/>
      <w:divBdr>
        <w:top w:val="none" w:sz="0" w:space="0" w:color="auto"/>
        <w:left w:val="none" w:sz="0" w:space="0" w:color="auto"/>
        <w:bottom w:val="none" w:sz="0" w:space="0" w:color="auto"/>
        <w:right w:val="none" w:sz="0" w:space="0" w:color="auto"/>
      </w:divBdr>
    </w:div>
    <w:div w:id="291906662">
      <w:bodyDiv w:val="1"/>
      <w:marLeft w:val="0"/>
      <w:marRight w:val="0"/>
      <w:marTop w:val="0"/>
      <w:marBottom w:val="0"/>
      <w:divBdr>
        <w:top w:val="none" w:sz="0" w:space="0" w:color="auto"/>
        <w:left w:val="none" w:sz="0" w:space="0" w:color="auto"/>
        <w:bottom w:val="none" w:sz="0" w:space="0" w:color="auto"/>
        <w:right w:val="none" w:sz="0" w:space="0" w:color="auto"/>
      </w:divBdr>
      <w:divsChild>
        <w:div w:id="1319069984">
          <w:marLeft w:val="0"/>
          <w:marRight w:val="0"/>
          <w:marTop w:val="0"/>
          <w:marBottom w:val="0"/>
          <w:divBdr>
            <w:top w:val="none" w:sz="0" w:space="0" w:color="auto"/>
            <w:left w:val="none" w:sz="0" w:space="0" w:color="auto"/>
            <w:bottom w:val="none" w:sz="0" w:space="0" w:color="auto"/>
            <w:right w:val="none" w:sz="0" w:space="0" w:color="auto"/>
          </w:divBdr>
          <w:divsChild>
            <w:div w:id="151995292">
              <w:marLeft w:val="0"/>
              <w:marRight w:val="0"/>
              <w:marTop w:val="0"/>
              <w:marBottom w:val="0"/>
              <w:divBdr>
                <w:top w:val="none" w:sz="0" w:space="0" w:color="auto"/>
                <w:left w:val="none" w:sz="0" w:space="0" w:color="auto"/>
                <w:bottom w:val="none" w:sz="0" w:space="0" w:color="auto"/>
                <w:right w:val="none" w:sz="0" w:space="0" w:color="auto"/>
              </w:divBdr>
              <w:divsChild>
                <w:div w:id="708607305">
                  <w:marLeft w:val="0"/>
                  <w:marRight w:val="0"/>
                  <w:marTop w:val="0"/>
                  <w:marBottom w:val="0"/>
                  <w:divBdr>
                    <w:top w:val="none" w:sz="0" w:space="0" w:color="auto"/>
                    <w:left w:val="none" w:sz="0" w:space="0" w:color="auto"/>
                    <w:bottom w:val="none" w:sz="0" w:space="0" w:color="auto"/>
                    <w:right w:val="none" w:sz="0" w:space="0" w:color="auto"/>
                  </w:divBdr>
                  <w:divsChild>
                    <w:div w:id="6598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807903">
      <w:bodyDiv w:val="1"/>
      <w:marLeft w:val="0"/>
      <w:marRight w:val="0"/>
      <w:marTop w:val="0"/>
      <w:marBottom w:val="0"/>
      <w:divBdr>
        <w:top w:val="none" w:sz="0" w:space="0" w:color="auto"/>
        <w:left w:val="none" w:sz="0" w:space="0" w:color="auto"/>
        <w:bottom w:val="none" w:sz="0" w:space="0" w:color="auto"/>
        <w:right w:val="none" w:sz="0" w:space="0" w:color="auto"/>
      </w:divBdr>
    </w:div>
    <w:div w:id="308094825">
      <w:bodyDiv w:val="1"/>
      <w:marLeft w:val="0"/>
      <w:marRight w:val="0"/>
      <w:marTop w:val="0"/>
      <w:marBottom w:val="0"/>
      <w:divBdr>
        <w:top w:val="none" w:sz="0" w:space="0" w:color="auto"/>
        <w:left w:val="none" w:sz="0" w:space="0" w:color="auto"/>
        <w:bottom w:val="none" w:sz="0" w:space="0" w:color="auto"/>
        <w:right w:val="none" w:sz="0" w:space="0" w:color="auto"/>
      </w:divBdr>
    </w:div>
    <w:div w:id="308285504">
      <w:bodyDiv w:val="1"/>
      <w:marLeft w:val="0"/>
      <w:marRight w:val="0"/>
      <w:marTop w:val="0"/>
      <w:marBottom w:val="0"/>
      <w:divBdr>
        <w:top w:val="none" w:sz="0" w:space="0" w:color="auto"/>
        <w:left w:val="none" w:sz="0" w:space="0" w:color="auto"/>
        <w:bottom w:val="none" w:sz="0" w:space="0" w:color="auto"/>
        <w:right w:val="none" w:sz="0" w:space="0" w:color="auto"/>
      </w:divBdr>
    </w:div>
    <w:div w:id="311566802">
      <w:bodyDiv w:val="1"/>
      <w:marLeft w:val="0"/>
      <w:marRight w:val="0"/>
      <w:marTop w:val="0"/>
      <w:marBottom w:val="0"/>
      <w:divBdr>
        <w:top w:val="none" w:sz="0" w:space="0" w:color="auto"/>
        <w:left w:val="none" w:sz="0" w:space="0" w:color="auto"/>
        <w:bottom w:val="none" w:sz="0" w:space="0" w:color="auto"/>
        <w:right w:val="none" w:sz="0" w:space="0" w:color="auto"/>
      </w:divBdr>
    </w:div>
    <w:div w:id="320813711">
      <w:bodyDiv w:val="1"/>
      <w:marLeft w:val="0"/>
      <w:marRight w:val="0"/>
      <w:marTop w:val="0"/>
      <w:marBottom w:val="0"/>
      <w:divBdr>
        <w:top w:val="none" w:sz="0" w:space="0" w:color="auto"/>
        <w:left w:val="none" w:sz="0" w:space="0" w:color="auto"/>
        <w:bottom w:val="none" w:sz="0" w:space="0" w:color="auto"/>
        <w:right w:val="none" w:sz="0" w:space="0" w:color="auto"/>
      </w:divBdr>
    </w:div>
    <w:div w:id="369109571">
      <w:bodyDiv w:val="1"/>
      <w:marLeft w:val="0"/>
      <w:marRight w:val="0"/>
      <w:marTop w:val="0"/>
      <w:marBottom w:val="0"/>
      <w:divBdr>
        <w:top w:val="none" w:sz="0" w:space="0" w:color="auto"/>
        <w:left w:val="none" w:sz="0" w:space="0" w:color="auto"/>
        <w:bottom w:val="none" w:sz="0" w:space="0" w:color="auto"/>
        <w:right w:val="none" w:sz="0" w:space="0" w:color="auto"/>
      </w:divBdr>
    </w:div>
    <w:div w:id="388267578">
      <w:bodyDiv w:val="1"/>
      <w:marLeft w:val="0"/>
      <w:marRight w:val="0"/>
      <w:marTop w:val="0"/>
      <w:marBottom w:val="0"/>
      <w:divBdr>
        <w:top w:val="none" w:sz="0" w:space="0" w:color="auto"/>
        <w:left w:val="none" w:sz="0" w:space="0" w:color="auto"/>
        <w:bottom w:val="none" w:sz="0" w:space="0" w:color="auto"/>
        <w:right w:val="none" w:sz="0" w:space="0" w:color="auto"/>
      </w:divBdr>
    </w:div>
    <w:div w:id="390352703">
      <w:bodyDiv w:val="1"/>
      <w:marLeft w:val="0"/>
      <w:marRight w:val="0"/>
      <w:marTop w:val="0"/>
      <w:marBottom w:val="0"/>
      <w:divBdr>
        <w:top w:val="none" w:sz="0" w:space="0" w:color="auto"/>
        <w:left w:val="none" w:sz="0" w:space="0" w:color="auto"/>
        <w:bottom w:val="none" w:sz="0" w:space="0" w:color="auto"/>
        <w:right w:val="none" w:sz="0" w:space="0" w:color="auto"/>
      </w:divBdr>
    </w:div>
    <w:div w:id="416250736">
      <w:bodyDiv w:val="1"/>
      <w:marLeft w:val="0"/>
      <w:marRight w:val="0"/>
      <w:marTop w:val="0"/>
      <w:marBottom w:val="0"/>
      <w:divBdr>
        <w:top w:val="none" w:sz="0" w:space="0" w:color="auto"/>
        <w:left w:val="none" w:sz="0" w:space="0" w:color="auto"/>
        <w:bottom w:val="none" w:sz="0" w:space="0" w:color="auto"/>
        <w:right w:val="none" w:sz="0" w:space="0" w:color="auto"/>
      </w:divBdr>
    </w:div>
    <w:div w:id="420297448">
      <w:bodyDiv w:val="1"/>
      <w:marLeft w:val="0"/>
      <w:marRight w:val="0"/>
      <w:marTop w:val="0"/>
      <w:marBottom w:val="0"/>
      <w:divBdr>
        <w:top w:val="none" w:sz="0" w:space="0" w:color="auto"/>
        <w:left w:val="none" w:sz="0" w:space="0" w:color="auto"/>
        <w:bottom w:val="none" w:sz="0" w:space="0" w:color="auto"/>
        <w:right w:val="none" w:sz="0" w:space="0" w:color="auto"/>
      </w:divBdr>
    </w:div>
    <w:div w:id="431434584">
      <w:bodyDiv w:val="1"/>
      <w:marLeft w:val="0"/>
      <w:marRight w:val="0"/>
      <w:marTop w:val="0"/>
      <w:marBottom w:val="0"/>
      <w:divBdr>
        <w:top w:val="none" w:sz="0" w:space="0" w:color="auto"/>
        <w:left w:val="none" w:sz="0" w:space="0" w:color="auto"/>
        <w:bottom w:val="none" w:sz="0" w:space="0" w:color="auto"/>
        <w:right w:val="none" w:sz="0" w:space="0" w:color="auto"/>
      </w:divBdr>
    </w:div>
    <w:div w:id="456224671">
      <w:bodyDiv w:val="1"/>
      <w:marLeft w:val="0"/>
      <w:marRight w:val="0"/>
      <w:marTop w:val="0"/>
      <w:marBottom w:val="0"/>
      <w:divBdr>
        <w:top w:val="none" w:sz="0" w:space="0" w:color="auto"/>
        <w:left w:val="none" w:sz="0" w:space="0" w:color="auto"/>
        <w:bottom w:val="none" w:sz="0" w:space="0" w:color="auto"/>
        <w:right w:val="none" w:sz="0" w:space="0" w:color="auto"/>
      </w:divBdr>
    </w:div>
    <w:div w:id="487794602">
      <w:bodyDiv w:val="1"/>
      <w:marLeft w:val="0"/>
      <w:marRight w:val="0"/>
      <w:marTop w:val="0"/>
      <w:marBottom w:val="0"/>
      <w:divBdr>
        <w:top w:val="none" w:sz="0" w:space="0" w:color="auto"/>
        <w:left w:val="none" w:sz="0" w:space="0" w:color="auto"/>
        <w:bottom w:val="none" w:sz="0" w:space="0" w:color="auto"/>
        <w:right w:val="none" w:sz="0" w:space="0" w:color="auto"/>
      </w:divBdr>
      <w:divsChild>
        <w:div w:id="1193349789">
          <w:marLeft w:val="0"/>
          <w:marRight w:val="0"/>
          <w:marTop w:val="0"/>
          <w:marBottom w:val="0"/>
          <w:divBdr>
            <w:top w:val="none" w:sz="0" w:space="0" w:color="auto"/>
            <w:left w:val="none" w:sz="0" w:space="0" w:color="auto"/>
            <w:bottom w:val="none" w:sz="0" w:space="0" w:color="auto"/>
            <w:right w:val="none" w:sz="0" w:space="0" w:color="auto"/>
          </w:divBdr>
          <w:divsChild>
            <w:div w:id="906040013">
              <w:marLeft w:val="0"/>
              <w:marRight w:val="0"/>
              <w:marTop w:val="0"/>
              <w:marBottom w:val="0"/>
              <w:divBdr>
                <w:top w:val="none" w:sz="0" w:space="0" w:color="auto"/>
                <w:left w:val="none" w:sz="0" w:space="0" w:color="auto"/>
                <w:bottom w:val="none" w:sz="0" w:space="0" w:color="auto"/>
                <w:right w:val="none" w:sz="0" w:space="0" w:color="auto"/>
              </w:divBdr>
              <w:divsChild>
                <w:div w:id="1473448065">
                  <w:marLeft w:val="0"/>
                  <w:marRight w:val="0"/>
                  <w:marTop w:val="0"/>
                  <w:marBottom w:val="0"/>
                  <w:divBdr>
                    <w:top w:val="none" w:sz="0" w:space="0" w:color="auto"/>
                    <w:left w:val="none" w:sz="0" w:space="0" w:color="auto"/>
                    <w:bottom w:val="none" w:sz="0" w:space="0" w:color="auto"/>
                    <w:right w:val="none" w:sz="0" w:space="0" w:color="auto"/>
                  </w:divBdr>
                  <w:divsChild>
                    <w:div w:id="135719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7238105">
      <w:bodyDiv w:val="1"/>
      <w:marLeft w:val="0"/>
      <w:marRight w:val="0"/>
      <w:marTop w:val="0"/>
      <w:marBottom w:val="0"/>
      <w:divBdr>
        <w:top w:val="none" w:sz="0" w:space="0" w:color="auto"/>
        <w:left w:val="none" w:sz="0" w:space="0" w:color="auto"/>
        <w:bottom w:val="none" w:sz="0" w:space="0" w:color="auto"/>
        <w:right w:val="none" w:sz="0" w:space="0" w:color="auto"/>
      </w:divBdr>
    </w:div>
    <w:div w:id="519511675">
      <w:bodyDiv w:val="1"/>
      <w:marLeft w:val="0"/>
      <w:marRight w:val="0"/>
      <w:marTop w:val="0"/>
      <w:marBottom w:val="0"/>
      <w:divBdr>
        <w:top w:val="none" w:sz="0" w:space="0" w:color="auto"/>
        <w:left w:val="none" w:sz="0" w:space="0" w:color="auto"/>
        <w:bottom w:val="none" w:sz="0" w:space="0" w:color="auto"/>
        <w:right w:val="none" w:sz="0" w:space="0" w:color="auto"/>
      </w:divBdr>
    </w:div>
    <w:div w:id="524560377">
      <w:bodyDiv w:val="1"/>
      <w:marLeft w:val="0"/>
      <w:marRight w:val="0"/>
      <w:marTop w:val="0"/>
      <w:marBottom w:val="0"/>
      <w:divBdr>
        <w:top w:val="none" w:sz="0" w:space="0" w:color="auto"/>
        <w:left w:val="none" w:sz="0" w:space="0" w:color="auto"/>
        <w:bottom w:val="none" w:sz="0" w:space="0" w:color="auto"/>
        <w:right w:val="none" w:sz="0" w:space="0" w:color="auto"/>
      </w:divBdr>
    </w:div>
    <w:div w:id="533495258">
      <w:bodyDiv w:val="1"/>
      <w:marLeft w:val="0"/>
      <w:marRight w:val="0"/>
      <w:marTop w:val="0"/>
      <w:marBottom w:val="0"/>
      <w:divBdr>
        <w:top w:val="none" w:sz="0" w:space="0" w:color="auto"/>
        <w:left w:val="none" w:sz="0" w:space="0" w:color="auto"/>
        <w:bottom w:val="none" w:sz="0" w:space="0" w:color="auto"/>
        <w:right w:val="none" w:sz="0" w:space="0" w:color="auto"/>
      </w:divBdr>
    </w:div>
    <w:div w:id="533616425">
      <w:bodyDiv w:val="1"/>
      <w:marLeft w:val="0"/>
      <w:marRight w:val="0"/>
      <w:marTop w:val="0"/>
      <w:marBottom w:val="0"/>
      <w:divBdr>
        <w:top w:val="none" w:sz="0" w:space="0" w:color="auto"/>
        <w:left w:val="none" w:sz="0" w:space="0" w:color="auto"/>
        <w:bottom w:val="none" w:sz="0" w:space="0" w:color="auto"/>
        <w:right w:val="none" w:sz="0" w:space="0" w:color="auto"/>
      </w:divBdr>
    </w:div>
    <w:div w:id="536047793">
      <w:bodyDiv w:val="1"/>
      <w:marLeft w:val="0"/>
      <w:marRight w:val="0"/>
      <w:marTop w:val="0"/>
      <w:marBottom w:val="0"/>
      <w:divBdr>
        <w:top w:val="none" w:sz="0" w:space="0" w:color="auto"/>
        <w:left w:val="none" w:sz="0" w:space="0" w:color="auto"/>
        <w:bottom w:val="none" w:sz="0" w:space="0" w:color="auto"/>
        <w:right w:val="none" w:sz="0" w:space="0" w:color="auto"/>
      </w:divBdr>
      <w:divsChild>
        <w:div w:id="417747675">
          <w:marLeft w:val="0"/>
          <w:marRight w:val="0"/>
          <w:marTop w:val="0"/>
          <w:marBottom w:val="0"/>
          <w:divBdr>
            <w:top w:val="none" w:sz="0" w:space="0" w:color="auto"/>
            <w:left w:val="none" w:sz="0" w:space="0" w:color="auto"/>
            <w:bottom w:val="none" w:sz="0" w:space="0" w:color="auto"/>
            <w:right w:val="none" w:sz="0" w:space="0" w:color="auto"/>
          </w:divBdr>
          <w:divsChild>
            <w:div w:id="704790266">
              <w:marLeft w:val="0"/>
              <w:marRight w:val="0"/>
              <w:marTop w:val="0"/>
              <w:marBottom w:val="0"/>
              <w:divBdr>
                <w:top w:val="none" w:sz="0" w:space="0" w:color="auto"/>
                <w:left w:val="none" w:sz="0" w:space="0" w:color="auto"/>
                <w:bottom w:val="none" w:sz="0" w:space="0" w:color="auto"/>
                <w:right w:val="none" w:sz="0" w:space="0" w:color="auto"/>
              </w:divBdr>
              <w:divsChild>
                <w:div w:id="247077384">
                  <w:marLeft w:val="150"/>
                  <w:marRight w:val="150"/>
                  <w:marTop w:val="150"/>
                  <w:marBottom w:val="150"/>
                  <w:divBdr>
                    <w:top w:val="none" w:sz="0" w:space="0" w:color="auto"/>
                    <w:left w:val="none" w:sz="0" w:space="0" w:color="auto"/>
                    <w:bottom w:val="none" w:sz="0" w:space="0" w:color="auto"/>
                    <w:right w:val="none" w:sz="0" w:space="0" w:color="auto"/>
                  </w:divBdr>
                  <w:divsChild>
                    <w:div w:id="39736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330600">
          <w:marLeft w:val="0"/>
          <w:marRight w:val="0"/>
          <w:marTop w:val="0"/>
          <w:marBottom w:val="0"/>
          <w:divBdr>
            <w:top w:val="none" w:sz="0" w:space="0" w:color="auto"/>
            <w:left w:val="none" w:sz="0" w:space="0" w:color="auto"/>
            <w:bottom w:val="none" w:sz="0" w:space="0" w:color="auto"/>
            <w:right w:val="none" w:sz="0" w:space="0" w:color="auto"/>
          </w:divBdr>
          <w:divsChild>
            <w:div w:id="1886284278">
              <w:marLeft w:val="0"/>
              <w:marRight w:val="0"/>
              <w:marTop w:val="0"/>
              <w:marBottom w:val="0"/>
              <w:divBdr>
                <w:top w:val="none" w:sz="0" w:space="0" w:color="auto"/>
                <w:left w:val="none" w:sz="0" w:space="0" w:color="auto"/>
                <w:bottom w:val="none" w:sz="0" w:space="0" w:color="auto"/>
                <w:right w:val="none" w:sz="0" w:space="0" w:color="auto"/>
              </w:divBdr>
              <w:divsChild>
                <w:div w:id="1417439062">
                  <w:marLeft w:val="150"/>
                  <w:marRight w:val="150"/>
                  <w:marTop w:val="150"/>
                  <w:marBottom w:val="150"/>
                  <w:divBdr>
                    <w:top w:val="none" w:sz="0" w:space="0" w:color="auto"/>
                    <w:left w:val="none" w:sz="0" w:space="0" w:color="auto"/>
                    <w:bottom w:val="none" w:sz="0" w:space="0" w:color="auto"/>
                    <w:right w:val="none" w:sz="0" w:space="0" w:color="auto"/>
                  </w:divBdr>
                  <w:divsChild>
                    <w:div w:id="1382168715">
                      <w:marLeft w:val="0"/>
                      <w:marRight w:val="0"/>
                      <w:marTop w:val="0"/>
                      <w:marBottom w:val="0"/>
                      <w:divBdr>
                        <w:top w:val="none" w:sz="0" w:space="0" w:color="auto"/>
                        <w:left w:val="none" w:sz="0" w:space="0" w:color="auto"/>
                        <w:bottom w:val="none" w:sz="0" w:space="0" w:color="auto"/>
                        <w:right w:val="none" w:sz="0" w:space="0" w:color="auto"/>
                      </w:divBdr>
                      <w:divsChild>
                        <w:div w:id="1893343871">
                          <w:marLeft w:val="0"/>
                          <w:marRight w:val="0"/>
                          <w:marTop w:val="0"/>
                          <w:marBottom w:val="0"/>
                          <w:divBdr>
                            <w:top w:val="none" w:sz="0" w:space="0" w:color="auto"/>
                            <w:left w:val="none" w:sz="0" w:space="0" w:color="auto"/>
                            <w:bottom w:val="none" w:sz="0" w:space="0" w:color="auto"/>
                            <w:right w:val="none" w:sz="0" w:space="0" w:color="auto"/>
                          </w:divBdr>
                          <w:divsChild>
                            <w:div w:id="1835140910">
                              <w:marLeft w:val="150"/>
                              <w:marRight w:val="150"/>
                              <w:marTop w:val="15"/>
                              <w:marBottom w:val="150"/>
                              <w:divBdr>
                                <w:top w:val="none" w:sz="0" w:space="0" w:color="auto"/>
                                <w:left w:val="none" w:sz="0" w:space="0" w:color="auto"/>
                                <w:bottom w:val="none" w:sz="0" w:space="0" w:color="auto"/>
                                <w:right w:val="none" w:sz="0" w:space="0" w:color="auto"/>
                              </w:divBdr>
                              <w:divsChild>
                                <w:div w:id="999121524">
                                  <w:marLeft w:val="0"/>
                                  <w:marRight w:val="0"/>
                                  <w:marTop w:val="0"/>
                                  <w:marBottom w:val="0"/>
                                  <w:divBdr>
                                    <w:top w:val="none" w:sz="0" w:space="0" w:color="auto"/>
                                    <w:left w:val="none" w:sz="0" w:space="0" w:color="auto"/>
                                    <w:bottom w:val="none" w:sz="0" w:space="0" w:color="auto"/>
                                    <w:right w:val="none" w:sz="0" w:space="0" w:color="auto"/>
                                  </w:divBdr>
                                  <w:divsChild>
                                    <w:div w:id="951547443">
                                      <w:marLeft w:val="0"/>
                                      <w:marRight w:val="0"/>
                                      <w:marTop w:val="0"/>
                                      <w:marBottom w:val="0"/>
                                      <w:divBdr>
                                        <w:top w:val="none" w:sz="0" w:space="0" w:color="auto"/>
                                        <w:left w:val="none" w:sz="0" w:space="0" w:color="auto"/>
                                        <w:bottom w:val="none" w:sz="0" w:space="0" w:color="auto"/>
                                        <w:right w:val="none" w:sz="0" w:space="0" w:color="auto"/>
                                      </w:divBdr>
                                    </w:div>
                                  </w:divsChild>
                                </w:div>
                                <w:div w:id="272321714">
                                  <w:marLeft w:val="0"/>
                                  <w:marRight w:val="0"/>
                                  <w:marTop w:val="675"/>
                                  <w:marBottom w:val="0"/>
                                  <w:divBdr>
                                    <w:top w:val="none" w:sz="0" w:space="0" w:color="auto"/>
                                    <w:left w:val="none" w:sz="0" w:space="0" w:color="auto"/>
                                    <w:bottom w:val="none" w:sz="0" w:space="0" w:color="auto"/>
                                    <w:right w:val="none" w:sz="0" w:space="0" w:color="auto"/>
                                  </w:divBdr>
                                </w:div>
                              </w:divsChild>
                            </w:div>
                            <w:div w:id="696736644">
                              <w:marLeft w:val="135"/>
                              <w:marRight w:val="135"/>
                              <w:marTop w:val="0"/>
                              <w:marBottom w:val="135"/>
                              <w:divBdr>
                                <w:top w:val="none" w:sz="0" w:space="0" w:color="auto"/>
                                <w:left w:val="none" w:sz="0" w:space="0" w:color="auto"/>
                                <w:bottom w:val="none" w:sz="0" w:space="0" w:color="auto"/>
                                <w:right w:val="none" w:sz="0" w:space="0" w:color="auto"/>
                              </w:divBdr>
                              <w:divsChild>
                                <w:div w:id="1045980222">
                                  <w:marLeft w:val="0"/>
                                  <w:marRight w:val="0"/>
                                  <w:marTop w:val="0"/>
                                  <w:marBottom w:val="0"/>
                                  <w:divBdr>
                                    <w:top w:val="none" w:sz="0" w:space="0" w:color="auto"/>
                                    <w:left w:val="none" w:sz="0" w:space="0" w:color="auto"/>
                                    <w:bottom w:val="none" w:sz="0" w:space="0" w:color="auto"/>
                                    <w:right w:val="none" w:sz="0" w:space="0" w:color="auto"/>
                                  </w:divBdr>
                                  <w:divsChild>
                                    <w:div w:id="1698696765">
                                      <w:marLeft w:val="0"/>
                                      <w:marRight w:val="0"/>
                                      <w:marTop w:val="0"/>
                                      <w:marBottom w:val="0"/>
                                      <w:divBdr>
                                        <w:top w:val="none" w:sz="0" w:space="0" w:color="auto"/>
                                        <w:left w:val="none" w:sz="0" w:space="0" w:color="auto"/>
                                        <w:bottom w:val="none" w:sz="0" w:space="0" w:color="auto"/>
                                        <w:right w:val="none" w:sz="0" w:space="0" w:color="auto"/>
                                      </w:divBdr>
                                      <w:divsChild>
                                        <w:div w:id="1132673137">
                                          <w:marLeft w:val="0"/>
                                          <w:marRight w:val="0"/>
                                          <w:marTop w:val="0"/>
                                          <w:marBottom w:val="0"/>
                                          <w:divBdr>
                                            <w:top w:val="none" w:sz="0" w:space="0" w:color="auto"/>
                                            <w:left w:val="none" w:sz="0" w:space="0" w:color="auto"/>
                                            <w:bottom w:val="none" w:sz="0" w:space="0" w:color="auto"/>
                                            <w:right w:val="none" w:sz="0" w:space="0" w:color="auto"/>
                                          </w:divBdr>
                                          <w:divsChild>
                                            <w:div w:id="797604634">
                                              <w:marLeft w:val="0"/>
                                              <w:marRight w:val="0"/>
                                              <w:marTop w:val="0"/>
                                              <w:marBottom w:val="0"/>
                                              <w:divBdr>
                                                <w:top w:val="none" w:sz="0" w:space="0" w:color="auto"/>
                                                <w:left w:val="none" w:sz="0" w:space="0" w:color="auto"/>
                                                <w:bottom w:val="none" w:sz="0" w:space="0" w:color="auto"/>
                                                <w:right w:val="none" w:sz="0" w:space="0" w:color="auto"/>
                                              </w:divBdr>
                                              <w:divsChild>
                                                <w:div w:id="1774200986">
                                                  <w:marLeft w:val="0"/>
                                                  <w:marRight w:val="0"/>
                                                  <w:marTop w:val="0"/>
                                                  <w:marBottom w:val="0"/>
                                                  <w:divBdr>
                                                    <w:top w:val="none" w:sz="0" w:space="0" w:color="auto"/>
                                                    <w:left w:val="none" w:sz="0" w:space="0" w:color="auto"/>
                                                    <w:bottom w:val="none" w:sz="0" w:space="0" w:color="auto"/>
                                                    <w:right w:val="none" w:sz="0" w:space="0" w:color="auto"/>
                                                  </w:divBdr>
                                                  <w:divsChild>
                                                    <w:div w:id="1453749619">
                                                      <w:marLeft w:val="0"/>
                                                      <w:marRight w:val="0"/>
                                                      <w:marTop w:val="0"/>
                                                      <w:marBottom w:val="0"/>
                                                      <w:divBdr>
                                                        <w:top w:val="none" w:sz="0" w:space="0" w:color="auto"/>
                                                        <w:left w:val="none" w:sz="0" w:space="0" w:color="auto"/>
                                                        <w:bottom w:val="none" w:sz="0" w:space="0" w:color="auto"/>
                                                        <w:right w:val="none" w:sz="0" w:space="0" w:color="auto"/>
                                                      </w:divBdr>
                                                      <w:divsChild>
                                                        <w:div w:id="1896814582">
                                                          <w:marLeft w:val="0"/>
                                                          <w:marRight w:val="0"/>
                                                          <w:marTop w:val="0"/>
                                                          <w:marBottom w:val="0"/>
                                                          <w:divBdr>
                                                            <w:top w:val="none" w:sz="0" w:space="0" w:color="auto"/>
                                                            <w:left w:val="none" w:sz="0" w:space="0" w:color="auto"/>
                                                            <w:bottom w:val="none" w:sz="0" w:space="0" w:color="auto"/>
                                                            <w:right w:val="none" w:sz="0" w:space="0" w:color="auto"/>
                                                          </w:divBdr>
                                                          <w:divsChild>
                                                            <w:div w:id="1062556143">
                                                              <w:marLeft w:val="0"/>
                                                              <w:marRight w:val="0"/>
                                                              <w:marTop w:val="0"/>
                                                              <w:marBottom w:val="0"/>
                                                              <w:divBdr>
                                                                <w:top w:val="none" w:sz="0" w:space="0" w:color="auto"/>
                                                                <w:left w:val="none" w:sz="0" w:space="0" w:color="auto"/>
                                                                <w:bottom w:val="none" w:sz="0" w:space="0" w:color="auto"/>
                                                                <w:right w:val="none" w:sz="0" w:space="0" w:color="auto"/>
                                                              </w:divBdr>
                                                              <w:divsChild>
                                                                <w:div w:id="1878197283">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1654136183">
                                                          <w:marLeft w:val="0"/>
                                                          <w:marRight w:val="0"/>
                                                          <w:marTop w:val="0"/>
                                                          <w:marBottom w:val="0"/>
                                                          <w:divBdr>
                                                            <w:top w:val="none" w:sz="0" w:space="0" w:color="auto"/>
                                                            <w:left w:val="none" w:sz="0" w:space="0" w:color="auto"/>
                                                            <w:bottom w:val="none" w:sz="0" w:space="0" w:color="auto"/>
                                                            <w:right w:val="none" w:sz="0" w:space="0" w:color="auto"/>
                                                          </w:divBdr>
                                                        </w:div>
                                                        <w:div w:id="1820461339">
                                                          <w:marLeft w:val="0"/>
                                                          <w:marRight w:val="0"/>
                                                          <w:marTop w:val="0"/>
                                                          <w:marBottom w:val="0"/>
                                                          <w:divBdr>
                                                            <w:top w:val="none" w:sz="0" w:space="0" w:color="auto"/>
                                                            <w:left w:val="none" w:sz="0" w:space="0" w:color="auto"/>
                                                            <w:bottom w:val="none" w:sz="0" w:space="0" w:color="auto"/>
                                                            <w:right w:val="none" w:sz="0" w:space="0" w:color="auto"/>
                                                          </w:divBdr>
                                                        </w:div>
                                                        <w:div w:id="1504391478">
                                                          <w:marLeft w:val="0"/>
                                                          <w:marRight w:val="0"/>
                                                          <w:marTop w:val="0"/>
                                                          <w:marBottom w:val="0"/>
                                                          <w:divBdr>
                                                            <w:top w:val="none" w:sz="0" w:space="0" w:color="auto"/>
                                                            <w:left w:val="none" w:sz="0" w:space="0" w:color="auto"/>
                                                            <w:bottom w:val="none" w:sz="0" w:space="0" w:color="auto"/>
                                                            <w:right w:val="none" w:sz="0" w:space="0" w:color="auto"/>
                                                          </w:divBdr>
                                                        </w:div>
                                                        <w:div w:id="50157247">
                                                          <w:marLeft w:val="0"/>
                                                          <w:marRight w:val="0"/>
                                                          <w:marTop w:val="0"/>
                                                          <w:marBottom w:val="0"/>
                                                          <w:divBdr>
                                                            <w:top w:val="none" w:sz="0" w:space="0" w:color="auto"/>
                                                            <w:left w:val="none" w:sz="0" w:space="0" w:color="auto"/>
                                                            <w:bottom w:val="none" w:sz="0" w:space="0" w:color="auto"/>
                                                            <w:right w:val="none" w:sz="0" w:space="0" w:color="auto"/>
                                                          </w:divBdr>
                                                        </w:div>
                                                        <w:div w:id="2147156995">
                                                          <w:marLeft w:val="0"/>
                                                          <w:marRight w:val="0"/>
                                                          <w:marTop w:val="0"/>
                                                          <w:marBottom w:val="0"/>
                                                          <w:divBdr>
                                                            <w:top w:val="none" w:sz="0" w:space="0" w:color="auto"/>
                                                            <w:left w:val="none" w:sz="0" w:space="0" w:color="auto"/>
                                                            <w:bottom w:val="none" w:sz="0" w:space="0" w:color="auto"/>
                                                            <w:right w:val="none" w:sz="0" w:space="0" w:color="auto"/>
                                                          </w:divBdr>
                                                        </w:div>
                                                        <w:div w:id="1843010825">
                                                          <w:marLeft w:val="0"/>
                                                          <w:marRight w:val="0"/>
                                                          <w:marTop w:val="0"/>
                                                          <w:marBottom w:val="0"/>
                                                          <w:divBdr>
                                                            <w:top w:val="none" w:sz="0" w:space="0" w:color="auto"/>
                                                            <w:left w:val="none" w:sz="0" w:space="0" w:color="auto"/>
                                                            <w:bottom w:val="none" w:sz="0" w:space="0" w:color="auto"/>
                                                            <w:right w:val="none" w:sz="0" w:space="0" w:color="auto"/>
                                                          </w:divBdr>
                                                        </w:div>
                                                        <w:div w:id="2039743808">
                                                          <w:marLeft w:val="0"/>
                                                          <w:marRight w:val="0"/>
                                                          <w:marTop w:val="0"/>
                                                          <w:marBottom w:val="0"/>
                                                          <w:divBdr>
                                                            <w:top w:val="none" w:sz="0" w:space="0" w:color="auto"/>
                                                            <w:left w:val="none" w:sz="0" w:space="0" w:color="auto"/>
                                                            <w:bottom w:val="none" w:sz="0" w:space="0" w:color="auto"/>
                                                            <w:right w:val="none" w:sz="0" w:space="0" w:color="auto"/>
                                                          </w:divBdr>
                                                        </w:div>
                                                        <w:div w:id="2140100439">
                                                          <w:marLeft w:val="0"/>
                                                          <w:marRight w:val="0"/>
                                                          <w:marTop w:val="0"/>
                                                          <w:marBottom w:val="0"/>
                                                          <w:divBdr>
                                                            <w:top w:val="none" w:sz="0" w:space="0" w:color="auto"/>
                                                            <w:left w:val="none" w:sz="0" w:space="0" w:color="auto"/>
                                                            <w:bottom w:val="none" w:sz="0" w:space="0" w:color="auto"/>
                                                            <w:right w:val="none" w:sz="0" w:space="0" w:color="auto"/>
                                                          </w:divBdr>
                                                        </w:div>
                                                        <w:div w:id="1014190438">
                                                          <w:marLeft w:val="0"/>
                                                          <w:marRight w:val="0"/>
                                                          <w:marTop w:val="0"/>
                                                          <w:marBottom w:val="0"/>
                                                          <w:divBdr>
                                                            <w:top w:val="none" w:sz="0" w:space="0" w:color="auto"/>
                                                            <w:left w:val="none" w:sz="0" w:space="0" w:color="auto"/>
                                                            <w:bottom w:val="none" w:sz="0" w:space="0" w:color="auto"/>
                                                            <w:right w:val="none" w:sz="0" w:space="0" w:color="auto"/>
                                                          </w:divBdr>
                                                        </w:div>
                                                        <w:div w:id="1399134035">
                                                          <w:marLeft w:val="0"/>
                                                          <w:marRight w:val="0"/>
                                                          <w:marTop w:val="0"/>
                                                          <w:marBottom w:val="0"/>
                                                          <w:divBdr>
                                                            <w:top w:val="none" w:sz="0" w:space="0" w:color="auto"/>
                                                            <w:left w:val="none" w:sz="0" w:space="0" w:color="auto"/>
                                                            <w:bottom w:val="none" w:sz="0" w:space="0" w:color="auto"/>
                                                            <w:right w:val="none" w:sz="0" w:space="0" w:color="auto"/>
                                                          </w:divBdr>
                                                        </w:div>
                                                        <w:div w:id="1813671606">
                                                          <w:marLeft w:val="0"/>
                                                          <w:marRight w:val="0"/>
                                                          <w:marTop w:val="0"/>
                                                          <w:marBottom w:val="0"/>
                                                          <w:divBdr>
                                                            <w:top w:val="none" w:sz="0" w:space="0" w:color="auto"/>
                                                            <w:left w:val="none" w:sz="0" w:space="0" w:color="auto"/>
                                                            <w:bottom w:val="none" w:sz="0" w:space="0" w:color="auto"/>
                                                            <w:right w:val="none" w:sz="0" w:space="0" w:color="auto"/>
                                                          </w:divBdr>
                                                        </w:div>
                                                        <w:div w:id="1527213076">
                                                          <w:marLeft w:val="0"/>
                                                          <w:marRight w:val="0"/>
                                                          <w:marTop w:val="0"/>
                                                          <w:marBottom w:val="0"/>
                                                          <w:divBdr>
                                                            <w:top w:val="none" w:sz="0" w:space="0" w:color="auto"/>
                                                            <w:left w:val="none" w:sz="0" w:space="0" w:color="auto"/>
                                                            <w:bottom w:val="none" w:sz="0" w:space="0" w:color="auto"/>
                                                            <w:right w:val="none" w:sz="0" w:space="0" w:color="auto"/>
                                                          </w:divBdr>
                                                        </w:div>
                                                        <w:div w:id="17312616">
                                                          <w:marLeft w:val="0"/>
                                                          <w:marRight w:val="0"/>
                                                          <w:marTop w:val="0"/>
                                                          <w:marBottom w:val="0"/>
                                                          <w:divBdr>
                                                            <w:top w:val="none" w:sz="0" w:space="0" w:color="auto"/>
                                                            <w:left w:val="none" w:sz="0" w:space="0" w:color="auto"/>
                                                            <w:bottom w:val="none" w:sz="0" w:space="0" w:color="auto"/>
                                                            <w:right w:val="none" w:sz="0" w:space="0" w:color="auto"/>
                                                          </w:divBdr>
                                                          <w:divsChild>
                                                            <w:div w:id="30778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0875606">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 w:id="2109307731">
                          <w:marLeft w:val="0"/>
                          <w:marRight w:val="0"/>
                          <w:marTop w:val="0"/>
                          <w:marBottom w:val="0"/>
                          <w:divBdr>
                            <w:top w:val="none" w:sz="0" w:space="0" w:color="auto"/>
                            <w:left w:val="none" w:sz="0" w:space="0" w:color="auto"/>
                            <w:bottom w:val="none" w:sz="0" w:space="0" w:color="auto"/>
                            <w:right w:val="none" w:sz="0" w:space="0" w:color="auto"/>
                          </w:divBdr>
                          <w:divsChild>
                            <w:div w:id="1405224977">
                              <w:marLeft w:val="0"/>
                              <w:marRight w:val="0"/>
                              <w:marTop w:val="0"/>
                              <w:marBottom w:val="0"/>
                              <w:divBdr>
                                <w:top w:val="none" w:sz="0" w:space="0" w:color="auto"/>
                                <w:left w:val="none" w:sz="0" w:space="0" w:color="auto"/>
                                <w:bottom w:val="none" w:sz="0" w:space="0" w:color="auto"/>
                                <w:right w:val="none" w:sz="0" w:space="0" w:color="auto"/>
                              </w:divBdr>
                              <w:divsChild>
                                <w:div w:id="777332184">
                                  <w:marLeft w:val="0"/>
                                  <w:marRight w:val="0"/>
                                  <w:marTop w:val="0"/>
                                  <w:marBottom w:val="0"/>
                                  <w:divBdr>
                                    <w:top w:val="none" w:sz="0" w:space="0" w:color="auto"/>
                                    <w:left w:val="none" w:sz="0" w:space="0" w:color="auto"/>
                                    <w:bottom w:val="none" w:sz="0" w:space="0" w:color="auto"/>
                                    <w:right w:val="none" w:sz="0" w:space="0" w:color="auto"/>
                                  </w:divBdr>
                                  <w:divsChild>
                                    <w:div w:id="970020107">
                                      <w:marLeft w:val="0"/>
                                      <w:marRight w:val="0"/>
                                      <w:marTop w:val="0"/>
                                      <w:marBottom w:val="0"/>
                                      <w:divBdr>
                                        <w:top w:val="none" w:sz="0" w:space="0" w:color="auto"/>
                                        <w:left w:val="none" w:sz="0" w:space="0" w:color="auto"/>
                                        <w:bottom w:val="none" w:sz="0" w:space="0" w:color="auto"/>
                                        <w:right w:val="none" w:sz="0" w:space="0" w:color="auto"/>
                                      </w:divBdr>
                                      <w:divsChild>
                                        <w:div w:id="1774082553">
                                          <w:marLeft w:val="0"/>
                                          <w:marRight w:val="0"/>
                                          <w:marTop w:val="0"/>
                                          <w:marBottom w:val="0"/>
                                          <w:divBdr>
                                            <w:top w:val="none" w:sz="0" w:space="0" w:color="auto"/>
                                            <w:left w:val="none" w:sz="0" w:space="0" w:color="auto"/>
                                            <w:bottom w:val="none" w:sz="0" w:space="0" w:color="auto"/>
                                            <w:right w:val="none" w:sz="0" w:space="0" w:color="auto"/>
                                          </w:divBdr>
                                          <w:divsChild>
                                            <w:div w:id="1623685559">
                                              <w:marLeft w:val="0"/>
                                              <w:marRight w:val="0"/>
                                              <w:marTop w:val="0"/>
                                              <w:marBottom w:val="0"/>
                                              <w:divBdr>
                                                <w:top w:val="none" w:sz="0" w:space="0" w:color="auto"/>
                                                <w:left w:val="none" w:sz="0" w:space="0" w:color="auto"/>
                                                <w:bottom w:val="none" w:sz="0" w:space="0" w:color="auto"/>
                                                <w:right w:val="none" w:sz="0" w:space="0" w:color="auto"/>
                                              </w:divBdr>
                                              <w:divsChild>
                                                <w:div w:id="1230534453">
                                                  <w:marLeft w:val="0"/>
                                                  <w:marRight w:val="0"/>
                                                  <w:marTop w:val="0"/>
                                                  <w:marBottom w:val="0"/>
                                                  <w:divBdr>
                                                    <w:top w:val="none" w:sz="0" w:space="0" w:color="auto"/>
                                                    <w:left w:val="none" w:sz="0" w:space="0" w:color="auto"/>
                                                    <w:bottom w:val="none" w:sz="0" w:space="0" w:color="auto"/>
                                                    <w:right w:val="none" w:sz="0" w:space="0" w:color="auto"/>
                                                  </w:divBdr>
                                                  <w:divsChild>
                                                    <w:div w:id="1885093697">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1045986513">
                                              <w:marLeft w:val="0"/>
                                              <w:marRight w:val="0"/>
                                              <w:marTop w:val="0"/>
                                              <w:marBottom w:val="0"/>
                                              <w:divBdr>
                                                <w:top w:val="none" w:sz="0" w:space="0" w:color="auto"/>
                                                <w:left w:val="none" w:sz="0" w:space="0" w:color="auto"/>
                                                <w:bottom w:val="none" w:sz="0" w:space="0" w:color="auto"/>
                                                <w:right w:val="none" w:sz="0" w:space="0" w:color="auto"/>
                                              </w:divBdr>
                                            </w:div>
                                            <w:div w:id="36006086">
                                              <w:marLeft w:val="0"/>
                                              <w:marRight w:val="0"/>
                                              <w:marTop w:val="0"/>
                                              <w:marBottom w:val="0"/>
                                              <w:divBdr>
                                                <w:top w:val="none" w:sz="0" w:space="0" w:color="auto"/>
                                                <w:left w:val="none" w:sz="0" w:space="0" w:color="auto"/>
                                                <w:bottom w:val="none" w:sz="0" w:space="0" w:color="auto"/>
                                                <w:right w:val="none" w:sz="0" w:space="0" w:color="auto"/>
                                              </w:divBdr>
                                            </w:div>
                                            <w:div w:id="463425143">
                                              <w:marLeft w:val="0"/>
                                              <w:marRight w:val="0"/>
                                              <w:marTop w:val="0"/>
                                              <w:marBottom w:val="0"/>
                                              <w:divBdr>
                                                <w:top w:val="none" w:sz="0" w:space="0" w:color="auto"/>
                                                <w:left w:val="none" w:sz="0" w:space="0" w:color="auto"/>
                                                <w:bottom w:val="none" w:sz="0" w:space="0" w:color="auto"/>
                                                <w:right w:val="none" w:sz="0" w:space="0" w:color="auto"/>
                                              </w:divBdr>
                                            </w:div>
                                            <w:div w:id="1023168640">
                                              <w:marLeft w:val="0"/>
                                              <w:marRight w:val="0"/>
                                              <w:marTop w:val="0"/>
                                              <w:marBottom w:val="0"/>
                                              <w:divBdr>
                                                <w:top w:val="none" w:sz="0" w:space="0" w:color="auto"/>
                                                <w:left w:val="none" w:sz="0" w:space="0" w:color="auto"/>
                                                <w:bottom w:val="none" w:sz="0" w:space="0" w:color="auto"/>
                                                <w:right w:val="none" w:sz="0" w:space="0" w:color="auto"/>
                                              </w:divBdr>
                                            </w:div>
                                            <w:div w:id="1358507274">
                                              <w:marLeft w:val="0"/>
                                              <w:marRight w:val="0"/>
                                              <w:marTop w:val="0"/>
                                              <w:marBottom w:val="0"/>
                                              <w:divBdr>
                                                <w:top w:val="none" w:sz="0" w:space="0" w:color="auto"/>
                                                <w:left w:val="none" w:sz="0" w:space="0" w:color="auto"/>
                                                <w:bottom w:val="none" w:sz="0" w:space="0" w:color="auto"/>
                                                <w:right w:val="none" w:sz="0" w:space="0" w:color="auto"/>
                                              </w:divBdr>
                                            </w:div>
                                            <w:div w:id="1567646007">
                                              <w:marLeft w:val="0"/>
                                              <w:marRight w:val="0"/>
                                              <w:marTop w:val="0"/>
                                              <w:marBottom w:val="0"/>
                                              <w:divBdr>
                                                <w:top w:val="none" w:sz="0" w:space="0" w:color="auto"/>
                                                <w:left w:val="none" w:sz="0" w:space="0" w:color="auto"/>
                                                <w:bottom w:val="none" w:sz="0" w:space="0" w:color="auto"/>
                                                <w:right w:val="none" w:sz="0" w:space="0" w:color="auto"/>
                                              </w:divBdr>
                                            </w:div>
                                            <w:div w:id="559563536">
                                              <w:marLeft w:val="0"/>
                                              <w:marRight w:val="0"/>
                                              <w:marTop w:val="0"/>
                                              <w:marBottom w:val="0"/>
                                              <w:divBdr>
                                                <w:top w:val="none" w:sz="0" w:space="0" w:color="auto"/>
                                                <w:left w:val="none" w:sz="0" w:space="0" w:color="auto"/>
                                                <w:bottom w:val="none" w:sz="0" w:space="0" w:color="auto"/>
                                                <w:right w:val="none" w:sz="0" w:space="0" w:color="auto"/>
                                              </w:divBdr>
                                            </w:div>
                                            <w:div w:id="1374043678">
                                              <w:marLeft w:val="0"/>
                                              <w:marRight w:val="0"/>
                                              <w:marTop w:val="0"/>
                                              <w:marBottom w:val="0"/>
                                              <w:divBdr>
                                                <w:top w:val="none" w:sz="0" w:space="0" w:color="auto"/>
                                                <w:left w:val="none" w:sz="0" w:space="0" w:color="auto"/>
                                                <w:bottom w:val="none" w:sz="0" w:space="0" w:color="auto"/>
                                                <w:right w:val="none" w:sz="0" w:space="0" w:color="auto"/>
                                              </w:divBdr>
                                            </w:div>
                                            <w:div w:id="790393239">
                                              <w:marLeft w:val="0"/>
                                              <w:marRight w:val="0"/>
                                              <w:marTop w:val="0"/>
                                              <w:marBottom w:val="0"/>
                                              <w:divBdr>
                                                <w:top w:val="none" w:sz="0" w:space="0" w:color="auto"/>
                                                <w:left w:val="none" w:sz="0" w:space="0" w:color="auto"/>
                                                <w:bottom w:val="none" w:sz="0" w:space="0" w:color="auto"/>
                                                <w:right w:val="none" w:sz="0" w:space="0" w:color="auto"/>
                                              </w:divBdr>
                                            </w:div>
                                            <w:div w:id="1219052899">
                                              <w:marLeft w:val="0"/>
                                              <w:marRight w:val="0"/>
                                              <w:marTop w:val="0"/>
                                              <w:marBottom w:val="0"/>
                                              <w:divBdr>
                                                <w:top w:val="none" w:sz="0" w:space="0" w:color="auto"/>
                                                <w:left w:val="none" w:sz="0" w:space="0" w:color="auto"/>
                                                <w:bottom w:val="none" w:sz="0" w:space="0" w:color="auto"/>
                                                <w:right w:val="none" w:sz="0" w:space="0" w:color="auto"/>
                                              </w:divBdr>
                                            </w:div>
                                            <w:div w:id="2013221090">
                                              <w:marLeft w:val="0"/>
                                              <w:marRight w:val="0"/>
                                              <w:marTop w:val="0"/>
                                              <w:marBottom w:val="0"/>
                                              <w:divBdr>
                                                <w:top w:val="none" w:sz="0" w:space="0" w:color="auto"/>
                                                <w:left w:val="none" w:sz="0" w:space="0" w:color="auto"/>
                                                <w:bottom w:val="none" w:sz="0" w:space="0" w:color="auto"/>
                                                <w:right w:val="none" w:sz="0" w:space="0" w:color="auto"/>
                                              </w:divBdr>
                                            </w:div>
                                            <w:div w:id="377315682">
                                              <w:marLeft w:val="0"/>
                                              <w:marRight w:val="0"/>
                                              <w:marTop w:val="0"/>
                                              <w:marBottom w:val="0"/>
                                              <w:divBdr>
                                                <w:top w:val="none" w:sz="0" w:space="0" w:color="auto"/>
                                                <w:left w:val="none" w:sz="0" w:space="0" w:color="auto"/>
                                                <w:bottom w:val="none" w:sz="0" w:space="0" w:color="auto"/>
                                                <w:right w:val="none" w:sz="0" w:space="0" w:color="auto"/>
                                              </w:divBdr>
                                            </w:div>
                                            <w:div w:id="600377657">
                                              <w:marLeft w:val="0"/>
                                              <w:marRight w:val="0"/>
                                              <w:marTop w:val="0"/>
                                              <w:marBottom w:val="0"/>
                                              <w:divBdr>
                                                <w:top w:val="none" w:sz="0" w:space="0" w:color="auto"/>
                                                <w:left w:val="none" w:sz="0" w:space="0" w:color="auto"/>
                                                <w:bottom w:val="none" w:sz="0" w:space="0" w:color="auto"/>
                                                <w:right w:val="none" w:sz="0" w:space="0" w:color="auto"/>
                                              </w:divBdr>
                                            </w:div>
                                            <w:div w:id="1731808486">
                                              <w:marLeft w:val="0"/>
                                              <w:marRight w:val="0"/>
                                              <w:marTop w:val="0"/>
                                              <w:marBottom w:val="0"/>
                                              <w:divBdr>
                                                <w:top w:val="none" w:sz="0" w:space="0" w:color="auto"/>
                                                <w:left w:val="none" w:sz="0" w:space="0" w:color="auto"/>
                                                <w:bottom w:val="none" w:sz="0" w:space="0" w:color="auto"/>
                                                <w:right w:val="none" w:sz="0" w:space="0" w:color="auto"/>
                                              </w:divBdr>
                                            </w:div>
                                            <w:div w:id="577792094">
                                              <w:marLeft w:val="0"/>
                                              <w:marRight w:val="0"/>
                                              <w:marTop w:val="0"/>
                                              <w:marBottom w:val="0"/>
                                              <w:divBdr>
                                                <w:top w:val="none" w:sz="0" w:space="0" w:color="auto"/>
                                                <w:left w:val="none" w:sz="0" w:space="0" w:color="auto"/>
                                                <w:bottom w:val="none" w:sz="0" w:space="0" w:color="auto"/>
                                                <w:right w:val="none" w:sz="0" w:space="0" w:color="auto"/>
                                              </w:divBdr>
                                            </w:div>
                                            <w:div w:id="317271593">
                                              <w:marLeft w:val="0"/>
                                              <w:marRight w:val="0"/>
                                              <w:marTop w:val="0"/>
                                              <w:marBottom w:val="0"/>
                                              <w:divBdr>
                                                <w:top w:val="none" w:sz="0" w:space="0" w:color="auto"/>
                                                <w:left w:val="none" w:sz="0" w:space="0" w:color="auto"/>
                                                <w:bottom w:val="none" w:sz="0" w:space="0" w:color="auto"/>
                                                <w:right w:val="none" w:sz="0" w:space="0" w:color="auto"/>
                                              </w:divBdr>
                                            </w:div>
                                            <w:div w:id="1252356880">
                                              <w:marLeft w:val="0"/>
                                              <w:marRight w:val="0"/>
                                              <w:marTop w:val="0"/>
                                              <w:marBottom w:val="0"/>
                                              <w:divBdr>
                                                <w:top w:val="none" w:sz="0" w:space="0" w:color="auto"/>
                                                <w:left w:val="none" w:sz="0" w:space="0" w:color="auto"/>
                                                <w:bottom w:val="none" w:sz="0" w:space="0" w:color="auto"/>
                                                <w:right w:val="none" w:sz="0" w:space="0" w:color="auto"/>
                                              </w:divBdr>
                                              <w:divsChild>
                                                <w:div w:id="189669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37609930">
          <w:marLeft w:val="0"/>
          <w:marRight w:val="0"/>
          <w:marTop w:val="0"/>
          <w:marBottom w:val="0"/>
          <w:divBdr>
            <w:top w:val="none" w:sz="0" w:space="0" w:color="auto"/>
            <w:left w:val="none" w:sz="0" w:space="0" w:color="auto"/>
            <w:bottom w:val="none" w:sz="0" w:space="0" w:color="auto"/>
            <w:right w:val="none" w:sz="0" w:space="0" w:color="auto"/>
          </w:divBdr>
          <w:divsChild>
            <w:div w:id="928199551">
              <w:marLeft w:val="0"/>
              <w:marRight w:val="0"/>
              <w:marTop w:val="0"/>
              <w:marBottom w:val="0"/>
              <w:divBdr>
                <w:top w:val="none" w:sz="0" w:space="0" w:color="auto"/>
                <w:left w:val="none" w:sz="0" w:space="0" w:color="auto"/>
                <w:bottom w:val="none" w:sz="0" w:space="0" w:color="auto"/>
                <w:right w:val="none" w:sz="0" w:space="0" w:color="auto"/>
              </w:divBdr>
              <w:divsChild>
                <w:div w:id="1517620176">
                  <w:marLeft w:val="150"/>
                  <w:marRight w:val="150"/>
                  <w:marTop w:val="150"/>
                  <w:marBottom w:val="150"/>
                  <w:divBdr>
                    <w:top w:val="none" w:sz="0" w:space="0" w:color="auto"/>
                    <w:left w:val="none" w:sz="0" w:space="0" w:color="auto"/>
                    <w:bottom w:val="none" w:sz="0" w:space="0" w:color="auto"/>
                    <w:right w:val="none" w:sz="0" w:space="0" w:color="auto"/>
                  </w:divBdr>
                  <w:divsChild>
                    <w:div w:id="1880126524">
                      <w:marLeft w:val="0"/>
                      <w:marRight w:val="0"/>
                      <w:marTop w:val="0"/>
                      <w:marBottom w:val="0"/>
                      <w:divBdr>
                        <w:top w:val="none" w:sz="0" w:space="0" w:color="auto"/>
                        <w:left w:val="none" w:sz="0" w:space="0" w:color="auto"/>
                        <w:bottom w:val="none" w:sz="0" w:space="0" w:color="auto"/>
                        <w:right w:val="none" w:sz="0" w:space="0" w:color="auto"/>
                      </w:divBdr>
                      <w:divsChild>
                        <w:div w:id="1989817804">
                          <w:marLeft w:val="0"/>
                          <w:marRight w:val="0"/>
                          <w:marTop w:val="0"/>
                          <w:marBottom w:val="0"/>
                          <w:divBdr>
                            <w:top w:val="none" w:sz="0" w:space="0" w:color="auto"/>
                            <w:left w:val="none" w:sz="0" w:space="0" w:color="auto"/>
                            <w:bottom w:val="none" w:sz="0" w:space="0" w:color="auto"/>
                            <w:right w:val="none" w:sz="0" w:space="0" w:color="auto"/>
                          </w:divBdr>
                          <w:divsChild>
                            <w:div w:id="737022340">
                              <w:marLeft w:val="0"/>
                              <w:marRight w:val="0"/>
                              <w:marTop w:val="0"/>
                              <w:marBottom w:val="0"/>
                              <w:divBdr>
                                <w:top w:val="none" w:sz="0" w:space="0" w:color="auto"/>
                                <w:left w:val="none" w:sz="0" w:space="0" w:color="auto"/>
                                <w:bottom w:val="none" w:sz="0" w:space="0" w:color="auto"/>
                                <w:right w:val="none" w:sz="0" w:space="0" w:color="auto"/>
                              </w:divBdr>
                              <w:divsChild>
                                <w:div w:id="497890826">
                                  <w:marLeft w:val="0"/>
                                  <w:marRight w:val="0"/>
                                  <w:marTop w:val="0"/>
                                  <w:marBottom w:val="0"/>
                                  <w:divBdr>
                                    <w:top w:val="none" w:sz="0" w:space="0" w:color="auto"/>
                                    <w:left w:val="none" w:sz="0" w:space="0" w:color="auto"/>
                                    <w:bottom w:val="none" w:sz="0" w:space="0" w:color="auto"/>
                                    <w:right w:val="none" w:sz="0" w:space="0" w:color="auto"/>
                                  </w:divBdr>
                                  <w:divsChild>
                                    <w:div w:id="416749926">
                                      <w:marLeft w:val="0"/>
                                      <w:marRight w:val="0"/>
                                      <w:marTop w:val="0"/>
                                      <w:marBottom w:val="0"/>
                                      <w:divBdr>
                                        <w:top w:val="none" w:sz="0" w:space="0" w:color="auto"/>
                                        <w:left w:val="none" w:sz="0" w:space="0" w:color="auto"/>
                                        <w:bottom w:val="none" w:sz="0" w:space="0" w:color="auto"/>
                                        <w:right w:val="none" w:sz="0" w:space="0" w:color="auto"/>
                                      </w:divBdr>
                                      <w:divsChild>
                                        <w:div w:id="261226546">
                                          <w:marLeft w:val="0"/>
                                          <w:marRight w:val="0"/>
                                          <w:marTop w:val="0"/>
                                          <w:marBottom w:val="0"/>
                                          <w:divBdr>
                                            <w:top w:val="none" w:sz="0" w:space="0" w:color="auto"/>
                                            <w:left w:val="none" w:sz="0" w:space="0" w:color="auto"/>
                                            <w:bottom w:val="none" w:sz="0" w:space="0" w:color="auto"/>
                                            <w:right w:val="none" w:sz="0" w:space="0" w:color="auto"/>
                                          </w:divBdr>
                                          <w:divsChild>
                                            <w:div w:id="1381251029">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473064023">
                                      <w:marLeft w:val="0"/>
                                      <w:marRight w:val="0"/>
                                      <w:marTop w:val="0"/>
                                      <w:marBottom w:val="0"/>
                                      <w:divBdr>
                                        <w:top w:val="none" w:sz="0" w:space="0" w:color="auto"/>
                                        <w:left w:val="none" w:sz="0" w:space="0" w:color="auto"/>
                                        <w:bottom w:val="none" w:sz="0" w:space="0" w:color="auto"/>
                                        <w:right w:val="none" w:sz="0" w:space="0" w:color="auto"/>
                                      </w:divBdr>
                                    </w:div>
                                    <w:div w:id="921642064">
                                      <w:marLeft w:val="0"/>
                                      <w:marRight w:val="0"/>
                                      <w:marTop w:val="0"/>
                                      <w:marBottom w:val="0"/>
                                      <w:divBdr>
                                        <w:top w:val="none" w:sz="0" w:space="0" w:color="auto"/>
                                        <w:left w:val="none" w:sz="0" w:space="0" w:color="auto"/>
                                        <w:bottom w:val="none" w:sz="0" w:space="0" w:color="auto"/>
                                        <w:right w:val="none" w:sz="0" w:space="0" w:color="auto"/>
                                      </w:divBdr>
                                    </w:div>
                                    <w:div w:id="798760655">
                                      <w:marLeft w:val="0"/>
                                      <w:marRight w:val="0"/>
                                      <w:marTop w:val="0"/>
                                      <w:marBottom w:val="0"/>
                                      <w:divBdr>
                                        <w:top w:val="none" w:sz="0" w:space="0" w:color="auto"/>
                                        <w:left w:val="none" w:sz="0" w:space="0" w:color="auto"/>
                                        <w:bottom w:val="none" w:sz="0" w:space="0" w:color="auto"/>
                                        <w:right w:val="none" w:sz="0" w:space="0" w:color="auto"/>
                                      </w:divBdr>
                                    </w:div>
                                    <w:div w:id="1768578185">
                                      <w:marLeft w:val="0"/>
                                      <w:marRight w:val="0"/>
                                      <w:marTop w:val="0"/>
                                      <w:marBottom w:val="0"/>
                                      <w:divBdr>
                                        <w:top w:val="none" w:sz="0" w:space="0" w:color="auto"/>
                                        <w:left w:val="none" w:sz="0" w:space="0" w:color="auto"/>
                                        <w:bottom w:val="none" w:sz="0" w:space="0" w:color="auto"/>
                                        <w:right w:val="none" w:sz="0" w:space="0" w:color="auto"/>
                                      </w:divBdr>
                                    </w:div>
                                    <w:div w:id="362445216">
                                      <w:marLeft w:val="0"/>
                                      <w:marRight w:val="0"/>
                                      <w:marTop w:val="0"/>
                                      <w:marBottom w:val="0"/>
                                      <w:divBdr>
                                        <w:top w:val="none" w:sz="0" w:space="0" w:color="auto"/>
                                        <w:left w:val="none" w:sz="0" w:space="0" w:color="auto"/>
                                        <w:bottom w:val="none" w:sz="0" w:space="0" w:color="auto"/>
                                        <w:right w:val="none" w:sz="0" w:space="0" w:color="auto"/>
                                      </w:divBdr>
                                    </w:div>
                                    <w:div w:id="194581940">
                                      <w:marLeft w:val="0"/>
                                      <w:marRight w:val="0"/>
                                      <w:marTop w:val="0"/>
                                      <w:marBottom w:val="0"/>
                                      <w:divBdr>
                                        <w:top w:val="none" w:sz="0" w:space="0" w:color="auto"/>
                                        <w:left w:val="none" w:sz="0" w:space="0" w:color="auto"/>
                                        <w:bottom w:val="none" w:sz="0" w:space="0" w:color="auto"/>
                                        <w:right w:val="none" w:sz="0" w:space="0" w:color="auto"/>
                                      </w:divBdr>
                                    </w:div>
                                    <w:div w:id="956104750">
                                      <w:marLeft w:val="0"/>
                                      <w:marRight w:val="0"/>
                                      <w:marTop w:val="0"/>
                                      <w:marBottom w:val="0"/>
                                      <w:divBdr>
                                        <w:top w:val="none" w:sz="0" w:space="0" w:color="auto"/>
                                        <w:left w:val="none" w:sz="0" w:space="0" w:color="auto"/>
                                        <w:bottom w:val="none" w:sz="0" w:space="0" w:color="auto"/>
                                        <w:right w:val="none" w:sz="0" w:space="0" w:color="auto"/>
                                      </w:divBdr>
                                    </w:div>
                                    <w:div w:id="2111002494">
                                      <w:marLeft w:val="0"/>
                                      <w:marRight w:val="0"/>
                                      <w:marTop w:val="0"/>
                                      <w:marBottom w:val="0"/>
                                      <w:divBdr>
                                        <w:top w:val="none" w:sz="0" w:space="0" w:color="auto"/>
                                        <w:left w:val="none" w:sz="0" w:space="0" w:color="auto"/>
                                        <w:bottom w:val="none" w:sz="0" w:space="0" w:color="auto"/>
                                        <w:right w:val="none" w:sz="0" w:space="0" w:color="auto"/>
                                      </w:divBdr>
                                    </w:div>
                                    <w:div w:id="532546959">
                                      <w:marLeft w:val="0"/>
                                      <w:marRight w:val="0"/>
                                      <w:marTop w:val="0"/>
                                      <w:marBottom w:val="0"/>
                                      <w:divBdr>
                                        <w:top w:val="none" w:sz="0" w:space="0" w:color="auto"/>
                                        <w:left w:val="none" w:sz="0" w:space="0" w:color="auto"/>
                                        <w:bottom w:val="none" w:sz="0" w:space="0" w:color="auto"/>
                                        <w:right w:val="none" w:sz="0" w:space="0" w:color="auto"/>
                                      </w:divBdr>
                                    </w:div>
                                    <w:div w:id="1303346065">
                                      <w:marLeft w:val="0"/>
                                      <w:marRight w:val="0"/>
                                      <w:marTop w:val="0"/>
                                      <w:marBottom w:val="0"/>
                                      <w:divBdr>
                                        <w:top w:val="none" w:sz="0" w:space="0" w:color="auto"/>
                                        <w:left w:val="none" w:sz="0" w:space="0" w:color="auto"/>
                                        <w:bottom w:val="none" w:sz="0" w:space="0" w:color="auto"/>
                                        <w:right w:val="none" w:sz="0" w:space="0" w:color="auto"/>
                                      </w:divBdr>
                                    </w:div>
                                    <w:div w:id="149559452">
                                      <w:marLeft w:val="0"/>
                                      <w:marRight w:val="0"/>
                                      <w:marTop w:val="0"/>
                                      <w:marBottom w:val="0"/>
                                      <w:divBdr>
                                        <w:top w:val="none" w:sz="0" w:space="0" w:color="auto"/>
                                        <w:left w:val="none" w:sz="0" w:space="0" w:color="auto"/>
                                        <w:bottom w:val="none" w:sz="0" w:space="0" w:color="auto"/>
                                        <w:right w:val="none" w:sz="0" w:space="0" w:color="auto"/>
                                      </w:divBdr>
                                    </w:div>
                                    <w:div w:id="476145766">
                                      <w:marLeft w:val="0"/>
                                      <w:marRight w:val="0"/>
                                      <w:marTop w:val="0"/>
                                      <w:marBottom w:val="0"/>
                                      <w:divBdr>
                                        <w:top w:val="none" w:sz="0" w:space="0" w:color="auto"/>
                                        <w:left w:val="none" w:sz="0" w:space="0" w:color="auto"/>
                                        <w:bottom w:val="none" w:sz="0" w:space="0" w:color="auto"/>
                                        <w:right w:val="none" w:sz="0" w:space="0" w:color="auto"/>
                                      </w:divBdr>
                                    </w:div>
                                    <w:div w:id="1030296330">
                                      <w:marLeft w:val="0"/>
                                      <w:marRight w:val="0"/>
                                      <w:marTop w:val="0"/>
                                      <w:marBottom w:val="0"/>
                                      <w:divBdr>
                                        <w:top w:val="none" w:sz="0" w:space="0" w:color="auto"/>
                                        <w:left w:val="none" w:sz="0" w:space="0" w:color="auto"/>
                                        <w:bottom w:val="none" w:sz="0" w:space="0" w:color="auto"/>
                                        <w:right w:val="none" w:sz="0" w:space="0" w:color="auto"/>
                                      </w:divBdr>
                                    </w:div>
                                    <w:div w:id="2002461774">
                                      <w:marLeft w:val="0"/>
                                      <w:marRight w:val="0"/>
                                      <w:marTop w:val="0"/>
                                      <w:marBottom w:val="0"/>
                                      <w:divBdr>
                                        <w:top w:val="none" w:sz="0" w:space="0" w:color="auto"/>
                                        <w:left w:val="none" w:sz="0" w:space="0" w:color="auto"/>
                                        <w:bottom w:val="none" w:sz="0" w:space="0" w:color="auto"/>
                                        <w:right w:val="none" w:sz="0" w:space="0" w:color="auto"/>
                                      </w:divBdr>
                                    </w:div>
                                    <w:div w:id="1649243575">
                                      <w:marLeft w:val="0"/>
                                      <w:marRight w:val="0"/>
                                      <w:marTop w:val="0"/>
                                      <w:marBottom w:val="0"/>
                                      <w:divBdr>
                                        <w:top w:val="none" w:sz="0" w:space="0" w:color="auto"/>
                                        <w:left w:val="none" w:sz="0" w:space="0" w:color="auto"/>
                                        <w:bottom w:val="none" w:sz="0" w:space="0" w:color="auto"/>
                                        <w:right w:val="none" w:sz="0" w:space="0" w:color="auto"/>
                                      </w:divBdr>
                                    </w:div>
                                    <w:div w:id="181557944">
                                      <w:marLeft w:val="0"/>
                                      <w:marRight w:val="0"/>
                                      <w:marTop w:val="0"/>
                                      <w:marBottom w:val="0"/>
                                      <w:divBdr>
                                        <w:top w:val="none" w:sz="0" w:space="0" w:color="auto"/>
                                        <w:left w:val="none" w:sz="0" w:space="0" w:color="auto"/>
                                        <w:bottom w:val="none" w:sz="0" w:space="0" w:color="auto"/>
                                        <w:right w:val="none" w:sz="0" w:space="0" w:color="auto"/>
                                      </w:divBdr>
                                    </w:div>
                                    <w:div w:id="1446802317">
                                      <w:marLeft w:val="0"/>
                                      <w:marRight w:val="0"/>
                                      <w:marTop w:val="0"/>
                                      <w:marBottom w:val="0"/>
                                      <w:divBdr>
                                        <w:top w:val="none" w:sz="0" w:space="0" w:color="auto"/>
                                        <w:left w:val="none" w:sz="0" w:space="0" w:color="auto"/>
                                        <w:bottom w:val="none" w:sz="0" w:space="0" w:color="auto"/>
                                        <w:right w:val="none" w:sz="0" w:space="0" w:color="auto"/>
                                      </w:divBdr>
                                    </w:div>
                                    <w:div w:id="108280027">
                                      <w:marLeft w:val="0"/>
                                      <w:marRight w:val="0"/>
                                      <w:marTop w:val="0"/>
                                      <w:marBottom w:val="0"/>
                                      <w:divBdr>
                                        <w:top w:val="none" w:sz="0" w:space="0" w:color="auto"/>
                                        <w:left w:val="none" w:sz="0" w:space="0" w:color="auto"/>
                                        <w:bottom w:val="none" w:sz="0" w:space="0" w:color="auto"/>
                                        <w:right w:val="none" w:sz="0" w:space="0" w:color="auto"/>
                                      </w:divBdr>
                                    </w:div>
                                    <w:div w:id="1255896804">
                                      <w:marLeft w:val="0"/>
                                      <w:marRight w:val="0"/>
                                      <w:marTop w:val="0"/>
                                      <w:marBottom w:val="0"/>
                                      <w:divBdr>
                                        <w:top w:val="none" w:sz="0" w:space="0" w:color="auto"/>
                                        <w:left w:val="none" w:sz="0" w:space="0" w:color="auto"/>
                                        <w:bottom w:val="none" w:sz="0" w:space="0" w:color="auto"/>
                                        <w:right w:val="none" w:sz="0" w:space="0" w:color="auto"/>
                                      </w:divBdr>
                                    </w:div>
                                    <w:div w:id="1122573461">
                                      <w:marLeft w:val="0"/>
                                      <w:marRight w:val="0"/>
                                      <w:marTop w:val="0"/>
                                      <w:marBottom w:val="0"/>
                                      <w:divBdr>
                                        <w:top w:val="none" w:sz="0" w:space="0" w:color="auto"/>
                                        <w:left w:val="none" w:sz="0" w:space="0" w:color="auto"/>
                                        <w:bottom w:val="none" w:sz="0" w:space="0" w:color="auto"/>
                                        <w:right w:val="none" w:sz="0" w:space="0" w:color="auto"/>
                                      </w:divBdr>
                                    </w:div>
                                    <w:div w:id="768307816">
                                      <w:marLeft w:val="0"/>
                                      <w:marRight w:val="0"/>
                                      <w:marTop w:val="0"/>
                                      <w:marBottom w:val="0"/>
                                      <w:divBdr>
                                        <w:top w:val="none" w:sz="0" w:space="0" w:color="auto"/>
                                        <w:left w:val="none" w:sz="0" w:space="0" w:color="auto"/>
                                        <w:bottom w:val="none" w:sz="0" w:space="0" w:color="auto"/>
                                        <w:right w:val="none" w:sz="0" w:space="0" w:color="auto"/>
                                      </w:divBdr>
                                      <w:divsChild>
                                        <w:div w:id="21077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3830797">
          <w:marLeft w:val="0"/>
          <w:marRight w:val="0"/>
          <w:marTop w:val="0"/>
          <w:marBottom w:val="0"/>
          <w:divBdr>
            <w:top w:val="none" w:sz="0" w:space="0" w:color="auto"/>
            <w:left w:val="none" w:sz="0" w:space="0" w:color="auto"/>
            <w:bottom w:val="none" w:sz="0" w:space="0" w:color="auto"/>
            <w:right w:val="none" w:sz="0" w:space="0" w:color="auto"/>
          </w:divBdr>
        </w:div>
        <w:div w:id="2118865791">
          <w:marLeft w:val="0"/>
          <w:marRight w:val="0"/>
          <w:marTop w:val="0"/>
          <w:marBottom w:val="0"/>
          <w:divBdr>
            <w:top w:val="none" w:sz="0" w:space="0" w:color="auto"/>
            <w:left w:val="none" w:sz="0" w:space="0" w:color="auto"/>
            <w:bottom w:val="none" w:sz="0" w:space="0" w:color="auto"/>
            <w:right w:val="none" w:sz="0" w:space="0" w:color="auto"/>
          </w:divBdr>
        </w:div>
        <w:div w:id="1484155102">
          <w:marLeft w:val="0"/>
          <w:marRight w:val="0"/>
          <w:marTop w:val="0"/>
          <w:marBottom w:val="0"/>
          <w:divBdr>
            <w:top w:val="none" w:sz="0" w:space="0" w:color="auto"/>
            <w:left w:val="none" w:sz="0" w:space="0" w:color="auto"/>
            <w:bottom w:val="none" w:sz="0" w:space="0" w:color="auto"/>
            <w:right w:val="none" w:sz="0" w:space="0" w:color="auto"/>
          </w:divBdr>
        </w:div>
        <w:div w:id="1532106143">
          <w:marLeft w:val="0"/>
          <w:marRight w:val="0"/>
          <w:marTop w:val="0"/>
          <w:marBottom w:val="0"/>
          <w:divBdr>
            <w:top w:val="none" w:sz="0" w:space="0" w:color="auto"/>
            <w:left w:val="none" w:sz="0" w:space="0" w:color="auto"/>
            <w:bottom w:val="none" w:sz="0" w:space="0" w:color="auto"/>
            <w:right w:val="none" w:sz="0" w:space="0" w:color="auto"/>
          </w:divBdr>
          <w:divsChild>
            <w:div w:id="799227180">
              <w:marLeft w:val="0"/>
              <w:marRight w:val="0"/>
              <w:marTop w:val="0"/>
              <w:marBottom w:val="0"/>
              <w:divBdr>
                <w:top w:val="none" w:sz="0" w:space="0" w:color="auto"/>
                <w:left w:val="none" w:sz="0" w:space="0" w:color="auto"/>
                <w:bottom w:val="none" w:sz="0" w:space="0" w:color="auto"/>
                <w:right w:val="none" w:sz="0" w:space="0" w:color="auto"/>
              </w:divBdr>
              <w:divsChild>
                <w:div w:id="1138761524">
                  <w:marLeft w:val="150"/>
                  <w:marRight w:val="150"/>
                  <w:marTop w:val="150"/>
                  <w:marBottom w:val="150"/>
                  <w:divBdr>
                    <w:top w:val="none" w:sz="0" w:space="0" w:color="auto"/>
                    <w:left w:val="none" w:sz="0" w:space="0" w:color="auto"/>
                    <w:bottom w:val="none" w:sz="0" w:space="0" w:color="auto"/>
                    <w:right w:val="none" w:sz="0" w:space="0" w:color="auto"/>
                  </w:divBdr>
                  <w:divsChild>
                    <w:div w:id="1206211615">
                      <w:marLeft w:val="0"/>
                      <w:marRight w:val="0"/>
                      <w:marTop w:val="0"/>
                      <w:marBottom w:val="0"/>
                      <w:divBdr>
                        <w:top w:val="none" w:sz="0" w:space="0" w:color="auto"/>
                        <w:left w:val="none" w:sz="0" w:space="0" w:color="auto"/>
                        <w:bottom w:val="none" w:sz="0" w:space="0" w:color="auto"/>
                        <w:right w:val="none" w:sz="0" w:space="0" w:color="auto"/>
                      </w:divBdr>
                      <w:divsChild>
                        <w:div w:id="701827283">
                          <w:marLeft w:val="0"/>
                          <w:marRight w:val="0"/>
                          <w:marTop w:val="0"/>
                          <w:marBottom w:val="0"/>
                          <w:divBdr>
                            <w:top w:val="none" w:sz="0" w:space="0" w:color="auto"/>
                            <w:left w:val="none" w:sz="0" w:space="0" w:color="auto"/>
                            <w:bottom w:val="none" w:sz="0" w:space="0" w:color="auto"/>
                            <w:right w:val="none" w:sz="0" w:space="0" w:color="auto"/>
                          </w:divBdr>
                          <w:divsChild>
                            <w:div w:id="2142454999">
                              <w:marLeft w:val="150"/>
                              <w:marRight w:val="150"/>
                              <w:marTop w:val="15"/>
                              <w:marBottom w:val="150"/>
                              <w:divBdr>
                                <w:top w:val="none" w:sz="0" w:space="0" w:color="auto"/>
                                <w:left w:val="none" w:sz="0" w:space="0" w:color="auto"/>
                                <w:bottom w:val="none" w:sz="0" w:space="0" w:color="auto"/>
                                <w:right w:val="none" w:sz="0" w:space="0" w:color="auto"/>
                              </w:divBdr>
                              <w:divsChild>
                                <w:div w:id="1939941806">
                                  <w:marLeft w:val="0"/>
                                  <w:marRight w:val="0"/>
                                  <w:marTop w:val="0"/>
                                  <w:marBottom w:val="0"/>
                                  <w:divBdr>
                                    <w:top w:val="none" w:sz="0" w:space="0" w:color="auto"/>
                                    <w:left w:val="none" w:sz="0" w:space="0" w:color="auto"/>
                                    <w:bottom w:val="none" w:sz="0" w:space="0" w:color="auto"/>
                                    <w:right w:val="none" w:sz="0" w:space="0" w:color="auto"/>
                                  </w:divBdr>
                                  <w:divsChild>
                                    <w:div w:id="1035155363">
                                      <w:marLeft w:val="0"/>
                                      <w:marRight w:val="0"/>
                                      <w:marTop w:val="0"/>
                                      <w:marBottom w:val="0"/>
                                      <w:divBdr>
                                        <w:top w:val="none" w:sz="0" w:space="0" w:color="auto"/>
                                        <w:left w:val="none" w:sz="0" w:space="0" w:color="auto"/>
                                        <w:bottom w:val="none" w:sz="0" w:space="0" w:color="auto"/>
                                        <w:right w:val="none" w:sz="0" w:space="0" w:color="auto"/>
                                      </w:divBdr>
                                    </w:div>
                                  </w:divsChild>
                                </w:div>
                                <w:div w:id="330333846">
                                  <w:marLeft w:val="0"/>
                                  <w:marRight w:val="0"/>
                                  <w:marTop w:val="675"/>
                                  <w:marBottom w:val="0"/>
                                  <w:divBdr>
                                    <w:top w:val="none" w:sz="0" w:space="0" w:color="auto"/>
                                    <w:left w:val="none" w:sz="0" w:space="0" w:color="auto"/>
                                    <w:bottom w:val="none" w:sz="0" w:space="0" w:color="auto"/>
                                    <w:right w:val="none" w:sz="0" w:space="0" w:color="auto"/>
                                  </w:divBdr>
                                </w:div>
                              </w:divsChild>
                            </w:div>
                            <w:div w:id="610163863">
                              <w:marLeft w:val="135"/>
                              <w:marRight w:val="135"/>
                              <w:marTop w:val="0"/>
                              <w:marBottom w:val="135"/>
                              <w:divBdr>
                                <w:top w:val="none" w:sz="0" w:space="0" w:color="auto"/>
                                <w:left w:val="none" w:sz="0" w:space="0" w:color="auto"/>
                                <w:bottom w:val="none" w:sz="0" w:space="0" w:color="auto"/>
                                <w:right w:val="none" w:sz="0" w:space="0" w:color="auto"/>
                              </w:divBdr>
                              <w:divsChild>
                                <w:div w:id="435098161">
                                  <w:marLeft w:val="0"/>
                                  <w:marRight w:val="0"/>
                                  <w:marTop w:val="0"/>
                                  <w:marBottom w:val="0"/>
                                  <w:divBdr>
                                    <w:top w:val="none" w:sz="0" w:space="0" w:color="auto"/>
                                    <w:left w:val="none" w:sz="0" w:space="0" w:color="auto"/>
                                    <w:bottom w:val="none" w:sz="0" w:space="0" w:color="auto"/>
                                    <w:right w:val="none" w:sz="0" w:space="0" w:color="auto"/>
                                  </w:divBdr>
                                  <w:divsChild>
                                    <w:div w:id="1493646391">
                                      <w:marLeft w:val="0"/>
                                      <w:marRight w:val="0"/>
                                      <w:marTop w:val="0"/>
                                      <w:marBottom w:val="0"/>
                                      <w:divBdr>
                                        <w:top w:val="none" w:sz="0" w:space="0" w:color="auto"/>
                                        <w:left w:val="none" w:sz="0" w:space="0" w:color="auto"/>
                                        <w:bottom w:val="none" w:sz="0" w:space="0" w:color="auto"/>
                                        <w:right w:val="none" w:sz="0" w:space="0" w:color="auto"/>
                                      </w:divBdr>
                                      <w:divsChild>
                                        <w:div w:id="332727469">
                                          <w:marLeft w:val="0"/>
                                          <w:marRight w:val="0"/>
                                          <w:marTop w:val="0"/>
                                          <w:marBottom w:val="0"/>
                                          <w:divBdr>
                                            <w:top w:val="none" w:sz="0" w:space="0" w:color="auto"/>
                                            <w:left w:val="none" w:sz="0" w:space="0" w:color="auto"/>
                                            <w:bottom w:val="none" w:sz="0" w:space="0" w:color="auto"/>
                                            <w:right w:val="none" w:sz="0" w:space="0" w:color="auto"/>
                                          </w:divBdr>
                                          <w:divsChild>
                                            <w:div w:id="2007634826">
                                              <w:marLeft w:val="0"/>
                                              <w:marRight w:val="0"/>
                                              <w:marTop w:val="0"/>
                                              <w:marBottom w:val="0"/>
                                              <w:divBdr>
                                                <w:top w:val="none" w:sz="0" w:space="0" w:color="auto"/>
                                                <w:left w:val="none" w:sz="0" w:space="0" w:color="auto"/>
                                                <w:bottom w:val="none" w:sz="0" w:space="0" w:color="auto"/>
                                                <w:right w:val="none" w:sz="0" w:space="0" w:color="auto"/>
                                              </w:divBdr>
                                              <w:divsChild>
                                                <w:div w:id="80638076">
                                                  <w:marLeft w:val="0"/>
                                                  <w:marRight w:val="0"/>
                                                  <w:marTop w:val="0"/>
                                                  <w:marBottom w:val="0"/>
                                                  <w:divBdr>
                                                    <w:top w:val="none" w:sz="0" w:space="0" w:color="auto"/>
                                                    <w:left w:val="none" w:sz="0" w:space="0" w:color="auto"/>
                                                    <w:bottom w:val="none" w:sz="0" w:space="0" w:color="auto"/>
                                                    <w:right w:val="none" w:sz="0" w:space="0" w:color="auto"/>
                                                  </w:divBdr>
                                                  <w:divsChild>
                                                    <w:div w:id="243302192">
                                                      <w:marLeft w:val="0"/>
                                                      <w:marRight w:val="0"/>
                                                      <w:marTop w:val="0"/>
                                                      <w:marBottom w:val="0"/>
                                                      <w:divBdr>
                                                        <w:top w:val="none" w:sz="0" w:space="0" w:color="auto"/>
                                                        <w:left w:val="none" w:sz="0" w:space="0" w:color="auto"/>
                                                        <w:bottom w:val="none" w:sz="0" w:space="0" w:color="auto"/>
                                                        <w:right w:val="none" w:sz="0" w:space="0" w:color="auto"/>
                                                      </w:divBdr>
                                                      <w:divsChild>
                                                        <w:div w:id="810362873">
                                                          <w:marLeft w:val="0"/>
                                                          <w:marRight w:val="0"/>
                                                          <w:marTop w:val="0"/>
                                                          <w:marBottom w:val="0"/>
                                                          <w:divBdr>
                                                            <w:top w:val="none" w:sz="0" w:space="0" w:color="auto"/>
                                                            <w:left w:val="none" w:sz="0" w:space="0" w:color="auto"/>
                                                            <w:bottom w:val="none" w:sz="0" w:space="0" w:color="auto"/>
                                                            <w:right w:val="none" w:sz="0" w:space="0" w:color="auto"/>
                                                          </w:divBdr>
                                                          <w:divsChild>
                                                            <w:div w:id="1623724221">
                                                              <w:marLeft w:val="0"/>
                                                              <w:marRight w:val="0"/>
                                                              <w:marTop w:val="0"/>
                                                              <w:marBottom w:val="0"/>
                                                              <w:divBdr>
                                                                <w:top w:val="none" w:sz="0" w:space="0" w:color="auto"/>
                                                                <w:left w:val="none" w:sz="0" w:space="0" w:color="auto"/>
                                                                <w:bottom w:val="none" w:sz="0" w:space="0" w:color="auto"/>
                                                                <w:right w:val="none" w:sz="0" w:space="0" w:color="auto"/>
                                                              </w:divBdr>
                                                              <w:divsChild>
                                                                <w:div w:id="101846706">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317273793">
                                                          <w:marLeft w:val="0"/>
                                                          <w:marRight w:val="0"/>
                                                          <w:marTop w:val="0"/>
                                                          <w:marBottom w:val="0"/>
                                                          <w:divBdr>
                                                            <w:top w:val="none" w:sz="0" w:space="0" w:color="auto"/>
                                                            <w:left w:val="none" w:sz="0" w:space="0" w:color="auto"/>
                                                            <w:bottom w:val="none" w:sz="0" w:space="0" w:color="auto"/>
                                                            <w:right w:val="none" w:sz="0" w:space="0" w:color="auto"/>
                                                          </w:divBdr>
                                                        </w:div>
                                                        <w:div w:id="339355896">
                                                          <w:marLeft w:val="0"/>
                                                          <w:marRight w:val="0"/>
                                                          <w:marTop w:val="0"/>
                                                          <w:marBottom w:val="0"/>
                                                          <w:divBdr>
                                                            <w:top w:val="none" w:sz="0" w:space="0" w:color="auto"/>
                                                            <w:left w:val="none" w:sz="0" w:space="0" w:color="auto"/>
                                                            <w:bottom w:val="none" w:sz="0" w:space="0" w:color="auto"/>
                                                            <w:right w:val="none" w:sz="0" w:space="0" w:color="auto"/>
                                                          </w:divBdr>
                                                        </w:div>
                                                        <w:div w:id="995450433">
                                                          <w:marLeft w:val="0"/>
                                                          <w:marRight w:val="0"/>
                                                          <w:marTop w:val="0"/>
                                                          <w:marBottom w:val="0"/>
                                                          <w:divBdr>
                                                            <w:top w:val="none" w:sz="0" w:space="0" w:color="auto"/>
                                                            <w:left w:val="none" w:sz="0" w:space="0" w:color="auto"/>
                                                            <w:bottom w:val="none" w:sz="0" w:space="0" w:color="auto"/>
                                                            <w:right w:val="none" w:sz="0" w:space="0" w:color="auto"/>
                                                          </w:divBdr>
                                                        </w:div>
                                                        <w:div w:id="2110275389">
                                                          <w:marLeft w:val="0"/>
                                                          <w:marRight w:val="0"/>
                                                          <w:marTop w:val="0"/>
                                                          <w:marBottom w:val="0"/>
                                                          <w:divBdr>
                                                            <w:top w:val="none" w:sz="0" w:space="0" w:color="auto"/>
                                                            <w:left w:val="none" w:sz="0" w:space="0" w:color="auto"/>
                                                            <w:bottom w:val="none" w:sz="0" w:space="0" w:color="auto"/>
                                                            <w:right w:val="none" w:sz="0" w:space="0" w:color="auto"/>
                                                          </w:divBdr>
                                                        </w:div>
                                                        <w:div w:id="779566997">
                                                          <w:marLeft w:val="0"/>
                                                          <w:marRight w:val="0"/>
                                                          <w:marTop w:val="0"/>
                                                          <w:marBottom w:val="0"/>
                                                          <w:divBdr>
                                                            <w:top w:val="none" w:sz="0" w:space="0" w:color="auto"/>
                                                            <w:left w:val="none" w:sz="0" w:space="0" w:color="auto"/>
                                                            <w:bottom w:val="none" w:sz="0" w:space="0" w:color="auto"/>
                                                            <w:right w:val="none" w:sz="0" w:space="0" w:color="auto"/>
                                                          </w:divBdr>
                                                        </w:div>
                                                        <w:div w:id="1557155562">
                                                          <w:marLeft w:val="0"/>
                                                          <w:marRight w:val="0"/>
                                                          <w:marTop w:val="0"/>
                                                          <w:marBottom w:val="0"/>
                                                          <w:divBdr>
                                                            <w:top w:val="none" w:sz="0" w:space="0" w:color="auto"/>
                                                            <w:left w:val="none" w:sz="0" w:space="0" w:color="auto"/>
                                                            <w:bottom w:val="none" w:sz="0" w:space="0" w:color="auto"/>
                                                            <w:right w:val="none" w:sz="0" w:space="0" w:color="auto"/>
                                                          </w:divBdr>
                                                        </w:div>
                                                        <w:div w:id="150633816">
                                                          <w:marLeft w:val="0"/>
                                                          <w:marRight w:val="0"/>
                                                          <w:marTop w:val="0"/>
                                                          <w:marBottom w:val="0"/>
                                                          <w:divBdr>
                                                            <w:top w:val="none" w:sz="0" w:space="0" w:color="auto"/>
                                                            <w:left w:val="none" w:sz="0" w:space="0" w:color="auto"/>
                                                            <w:bottom w:val="none" w:sz="0" w:space="0" w:color="auto"/>
                                                            <w:right w:val="none" w:sz="0" w:space="0" w:color="auto"/>
                                                          </w:divBdr>
                                                        </w:div>
                                                        <w:div w:id="1174490344">
                                                          <w:marLeft w:val="0"/>
                                                          <w:marRight w:val="0"/>
                                                          <w:marTop w:val="0"/>
                                                          <w:marBottom w:val="0"/>
                                                          <w:divBdr>
                                                            <w:top w:val="none" w:sz="0" w:space="0" w:color="auto"/>
                                                            <w:left w:val="none" w:sz="0" w:space="0" w:color="auto"/>
                                                            <w:bottom w:val="none" w:sz="0" w:space="0" w:color="auto"/>
                                                            <w:right w:val="none" w:sz="0" w:space="0" w:color="auto"/>
                                                          </w:divBdr>
                                                        </w:div>
                                                        <w:div w:id="117189684">
                                                          <w:marLeft w:val="0"/>
                                                          <w:marRight w:val="0"/>
                                                          <w:marTop w:val="0"/>
                                                          <w:marBottom w:val="0"/>
                                                          <w:divBdr>
                                                            <w:top w:val="none" w:sz="0" w:space="0" w:color="auto"/>
                                                            <w:left w:val="none" w:sz="0" w:space="0" w:color="auto"/>
                                                            <w:bottom w:val="none" w:sz="0" w:space="0" w:color="auto"/>
                                                            <w:right w:val="none" w:sz="0" w:space="0" w:color="auto"/>
                                                          </w:divBdr>
                                                        </w:div>
                                                        <w:div w:id="1753771080">
                                                          <w:marLeft w:val="0"/>
                                                          <w:marRight w:val="0"/>
                                                          <w:marTop w:val="0"/>
                                                          <w:marBottom w:val="0"/>
                                                          <w:divBdr>
                                                            <w:top w:val="none" w:sz="0" w:space="0" w:color="auto"/>
                                                            <w:left w:val="none" w:sz="0" w:space="0" w:color="auto"/>
                                                            <w:bottom w:val="none" w:sz="0" w:space="0" w:color="auto"/>
                                                            <w:right w:val="none" w:sz="0" w:space="0" w:color="auto"/>
                                                          </w:divBdr>
                                                        </w:div>
                                                        <w:div w:id="841550260">
                                                          <w:marLeft w:val="0"/>
                                                          <w:marRight w:val="0"/>
                                                          <w:marTop w:val="0"/>
                                                          <w:marBottom w:val="0"/>
                                                          <w:divBdr>
                                                            <w:top w:val="none" w:sz="0" w:space="0" w:color="auto"/>
                                                            <w:left w:val="none" w:sz="0" w:space="0" w:color="auto"/>
                                                            <w:bottom w:val="none" w:sz="0" w:space="0" w:color="auto"/>
                                                            <w:right w:val="none" w:sz="0" w:space="0" w:color="auto"/>
                                                          </w:divBdr>
                                                        </w:div>
                                                        <w:div w:id="1171918089">
                                                          <w:marLeft w:val="0"/>
                                                          <w:marRight w:val="0"/>
                                                          <w:marTop w:val="0"/>
                                                          <w:marBottom w:val="0"/>
                                                          <w:divBdr>
                                                            <w:top w:val="none" w:sz="0" w:space="0" w:color="auto"/>
                                                            <w:left w:val="none" w:sz="0" w:space="0" w:color="auto"/>
                                                            <w:bottom w:val="none" w:sz="0" w:space="0" w:color="auto"/>
                                                            <w:right w:val="none" w:sz="0" w:space="0" w:color="auto"/>
                                                          </w:divBdr>
                                                        </w:div>
                                                        <w:div w:id="1717924622">
                                                          <w:marLeft w:val="0"/>
                                                          <w:marRight w:val="0"/>
                                                          <w:marTop w:val="0"/>
                                                          <w:marBottom w:val="0"/>
                                                          <w:divBdr>
                                                            <w:top w:val="none" w:sz="0" w:space="0" w:color="auto"/>
                                                            <w:left w:val="none" w:sz="0" w:space="0" w:color="auto"/>
                                                            <w:bottom w:val="none" w:sz="0" w:space="0" w:color="auto"/>
                                                            <w:right w:val="none" w:sz="0" w:space="0" w:color="auto"/>
                                                          </w:divBdr>
                                                          <w:divsChild>
                                                            <w:div w:id="195864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008760">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 w:id="926042489">
                          <w:marLeft w:val="0"/>
                          <w:marRight w:val="0"/>
                          <w:marTop w:val="0"/>
                          <w:marBottom w:val="0"/>
                          <w:divBdr>
                            <w:top w:val="none" w:sz="0" w:space="0" w:color="auto"/>
                            <w:left w:val="none" w:sz="0" w:space="0" w:color="auto"/>
                            <w:bottom w:val="none" w:sz="0" w:space="0" w:color="auto"/>
                            <w:right w:val="none" w:sz="0" w:space="0" w:color="auto"/>
                          </w:divBdr>
                          <w:divsChild>
                            <w:div w:id="957679745">
                              <w:marLeft w:val="0"/>
                              <w:marRight w:val="0"/>
                              <w:marTop w:val="0"/>
                              <w:marBottom w:val="0"/>
                              <w:divBdr>
                                <w:top w:val="none" w:sz="0" w:space="0" w:color="auto"/>
                                <w:left w:val="none" w:sz="0" w:space="0" w:color="auto"/>
                                <w:bottom w:val="none" w:sz="0" w:space="0" w:color="auto"/>
                                <w:right w:val="none" w:sz="0" w:space="0" w:color="auto"/>
                              </w:divBdr>
                              <w:divsChild>
                                <w:div w:id="772823955">
                                  <w:marLeft w:val="0"/>
                                  <w:marRight w:val="0"/>
                                  <w:marTop w:val="0"/>
                                  <w:marBottom w:val="0"/>
                                  <w:divBdr>
                                    <w:top w:val="none" w:sz="0" w:space="0" w:color="auto"/>
                                    <w:left w:val="none" w:sz="0" w:space="0" w:color="auto"/>
                                    <w:bottom w:val="none" w:sz="0" w:space="0" w:color="auto"/>
                                    <w:right w:val="none" w:sz="0" w:space="0" w:color="auto"/>
                                  </w:divBdr>
                                  <w:divsChild>
                                    <w:div w:id="2037190431">
                                      <w:marLeft w:val="0"/>
                                      <w:marRight w:val="0"/>
                                      <w:marTop w:val="0"/>
                                      <w:marBottom w:val="0"/>
                                      <w:divBdr>
                                        <w:top w:val="none" w:sz="0" w:space="0" w:color="auto"/>
                                        <w:left w:val="none" w:sz="0" w:space="0" w:color="auto"/>
                                        <w:bottom w:val="none" w:sz="0" w:space="0" w:color="auto"/>
                                        <w:right w:val="none" w:sz="0" w:space="0" w:color="auto"/>
                                      </w:divBdr>
                                      <w:divsChild>
                                        <w:div w:id="732002082">
                                          <w:marLeft w:val="0"/>
                                          <w:marRight w:val="0"/>
                                          <w:marTop w:val="0"/>
                                          <w:marBottom w:val="0"/>
                                          <w:divBdr>
                                            <w:top w:val="none" w:sz="0" w:space="0" w:color="auto"/>
                                            <w:left w:val="none" w:sz="0" w:space="0" w:color="auto"/>
                                            <w:bottom w:val="none" w:sz="0" w:space="0" w:color="auto"/>
                                            <w:right w:val="none" w:sz="0" w:space="0" w:color="auto"/>
                                          </w:divBdr>
                                          <w:divsChild>
                                            <w:div w:id="282076657">
                                              <w:marLeft w:val="0"/>
                                              <w:marRight w:val="0"/>
                                              <w:marTop w:val="0"/>
                                              <w:marBottom w:val="0"/>
                                              <w:divBdr>
                                                <w:top w:val="none" w:sz="0" w:space="0" w:color="auto"/>
                                                <w:left w:val="none" w:sz="0" w:space="0" w:color="auto"/>
                                                <w:bottom w:val="none" w:sz="0" w:space="0" w:color="auto"/>
                                                <w:right w:val="none" w:sz="0" w:space="0" w:color="auto"/>
                                              </w:divBdr>
                                              <w:divsChild>
                                                <w:div w:id="1704942739">
                                                  <w:marLeft w:val="0"/>
                                                  <w:marRight w:val="0"/>
                                                  <w:marTop w:val="0"/>
                                                  <w:marBottom w:val="0"/>
                                                  <w:divBdr>
                                                    <w:top w:val="none" w:sz="0" w:space="0" w:color="auto"/>
                                                    <w:left w:val="none" w:sz="0" w:space="0" w:color="auto"/>
                                                    <w:bottom w:val="none" w:sz="0" w:space="0" w:color="auto"/>
                                                    <w:right w:val="none" w:sz="0" w:space="0" w:color="auto"/>
                                                  </w:divBdr>
                                                  <w:divsChild>
                                                    <w:div w:id="243493401">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53625818">
                                              <w:marLeft w:val="0"/>
                                              <w:marRight w:val="0"/>
                                              <w:marTop w:val="0"/>
                                              <w:marBottom w:val="0"/>
                                              <w:divBdr>
                                                <w:top w:val="none" w:sz="0" w:space="0" w:color="auto"/>
                                                <w:left w:val="none" w:sz="0" w:space="0" w:color="auto"/>
                                                <w:bottom w:val="none" w:sz="0" w:space="0" w:color="auto"/>
                                                <w:right w:val="none" w:sz="0" w:space="0" w:color="auto"/>
                                              </w:divBdr>
                                            </w:div>
                                            <w:div w:id="460809533">
                                              <w:marLeft w:val="0"/>
                                              <w:marRight w:val="0"/>
                                              <w:marTop w:val="0"/>
                                              <w:marBottom w:val="0"/>
                                              <w:divBdr>
                                                <w:top w:val="none" w:sz="0" w:space="0" w:color="auto"/>
                                                <w:left w:val="none" w:sz="0" w:space="0" w:color="auto"/>
                                                <w:bottom w:val="none" w:sz="0" w:space="0" w:color="auto"/>
                                                <w:right w:val="none" w:sz="0" w:space="0" w:color="auto"/>
                                              </w:divBdr>
                                            </w:div>
                                            <w:div w:id="1914002396">
                                              <w:marLeft w:val="0"/>
                                              <w:marRight w:val="0"/>
                                              <w:marTop w:val="0"/>
                                              <w:marBottom w:val="0"/>
                                              <w:divBdr>
                                                <w:top w:val="none" w:sz="0" w:space="0" w:color="auto"/>
                                                <w:left w:val="none" w:sz="0" w:space="0" w:color="auto"/>
                                                <w:bottom w:val="none" w:sz="0" w:space="0" w:color="auto"/>
                                                <w:right w:val="none" w:sz="0" w:space="0" w:color="auto"/>
                                              </w:divBdr>
                                            </w:div>
                                            <w:div w:id="906837049">
                                              <w:marLeft w:val="0"/>
                                              <w:marRight w:val="0"/>
                                              <w:marTop w:val="0"/>
                                              <w:marBottom w:val="0"/>
                                              <w:divBdr>
                                                <w:top w:val="none" w:sz="0" w:space="0" w:color="auto"/>
                                                <w:left w:val="none" w:sz="0" w:space="0" w:color="auto"/>
                                                <w:bottom w:val="none" w:sz="0" w:space="0" w:color="auto"/>
                                                <w:right w:val="none" w:sz="0" w:space="0" w:color="auto"/>
                                              </w:divBdr>
                                            </w:div>
                                            <w:div w:id="1752040713">
                                              <w:marLeft w:val="0"/>
                                              <w:marRight w:val="0"/>
                                              <w:marTop w:val="0"/>
                                              <w:marBottom w:val="0"/>
                                              <w:divBdr>
                                                <w:top w:val="none" w:sz="0" w:space="0" w:color="auto"/>
                                                <w:left w:val="none" w:sz="0" w:space="0" w:color="auto"/>
                                                <w:bottom w:val="none" w:sz="0" w:space="0" w:color="auto"/>
                                                <w:right w:val="none" w:sz="0" w:space="0" w:color="auto"/>
                                              </w:divBdr>
                                            </w:div>
                                            <w:div w:id="1052923843">
                                              <w:marLeft w:val="0"/>
                                              <w:marRight w:val="0"/>
                                              <w:marTop w:val="0"/>
                                              <w:marBottom w:val="0"/>
                                              <w:divBdr>
                                                <w:top w:val="none" w:sz="0" w:space="0" w:color="auto"/>
                                                <w:left w:val="none" w:sz="0" w:space="0" w:color="auto"/>
                                                <w:bottom w:val="none" w:sz="0" w:space="0" w:color="auto"/>
                                                <w:right w:val="none" w:sz="0" w:space="0" w:color="auto"/>
                                              </w:divBdr>
                                            </w:div>
                                            <w:div w:id="134301481">
                                              <w:marLeft w:val="0"/>
                                              <w:marRight w:val="0"/>
                                              <w:marTop w:val="0"/>
                                              <w:marBottom w:val="0"/>
                                              <w:divBdr>
                                                <w:top w:val="none" w:sz="0" w:space="0" w:color="auto"/>
                                                <w:left w:val="none" w:sz="0" w:space="0" w:color="auto"/>
                                                <w:bottom w:val="none" w:sz="0" w:space="0" w:color="auto"/>
                                                <w:right w:val="none" w:sz="0" w:space="0" w:color="auto"/>
                                              </w:divBdr>
                                            </w:div>
                                            <w:div w:id="2074112788">
                                              <w:marLeft w:val="0"/>
                                              <w:marRight w:val="0"/>
                                              <w:marTop w:val="0"/>
                                              <w:marBottom w:val="0"/>
                                              <w:divBdr>
                                                <w:top w:val="none" w:sz="0" w:space="0" w:color="auto"/>
                                                <w:left w:val="none" w:sz="0" w:space="0" w:color="auto"/>
                                                <w:bottom w:val="none" w:sz="0" w:space="0" w:color="auto"/>
                                                <w:right w:val="none" w:sz="0" w:space="0" w:color="auto"/>
                                              </w:divBdr>
                                            </w:div>
                                            <w:div w:id="1861965907">
                                              <w:marLeft w:val="0"/>
                                              <w:marRight w:val="0"/>
                                              <w:marTop w:val="0"/>
                                              <w:marBottom w:val="0"/>
                                              <w:divBdr>
                                                <w:top w:val="none" w:sz="0" w:space="0" w:color="auto"/>
                                                <w:left w:val="none" w:sz="0" w:space="0" w:color="auto"/>
                                                <w:bottom w:val="none" w:sz="0" w:space="0" w:color="auto"/>
                                                <w:right w:val="none" w:sz="0" w:space="0" w:color="auto"/>
                                              </w:divBdr>
                                            </w:div>
                                            <w:div w:id="335503195">
                                              <w:marLeft w:val="0"/>
                                              <w:marRight w:val="0"/>
                                              <w:marTop w:val="0"/>
                                              <w:marBottom w:val="0"/>
                                              <w:divBdr>
                                                <w:top w:val="none" w:sz="0" w:space="0" w:color="auto"/>
                                                <w:left w:val="none" w:sz="0" w:space="0" w:color="auto"/>
                                                <w:bottom w:val="none" w:sz="0" w:space="0" w:color="auto"/>
                                                <w:right w:val="none" w:sz="0" w:space="0" w:color="auto"/>
                                              </w:divBdr>
                                            </w:div>
                                            <w:div w:id="1136946602">
                                              <w:marLeft w:val="0"/>
                                              <w:marRight w:val="0"/>
                                              <w:marTop w:val="0"/>
                                              <w:marBottom w:val="0"/>
                                              <w:divBdr>
                                                <w:top w:val="none" w:sz="0" w:space="0" w:color="auto"/>
                                                <w:left w:val="none" w:sz="0" w:space="0" w:color="auto"/>
                                                <w:bottom w:val="none" w:sz="0" w:space="0" w:color="auto"/>
                                                <w:right w:val="none" w:sz="0" w:space="0" w:color="auto"/>
                                              </w:divBdr>
                                            </w:div>
                                            <w:div w:id="1191840178">
                                              <w:marLeft w:val="0"/>
                                              <w:marRight w:val="0"/>
                                              <w:marTop w:val="0"/>
                                              <w:marBottom w:val="0"/>
                                              <w:divBdr>
                                                <w:top w:val="none" w:sz="0" w:space="0" w:color="auto"/>
                                                <w:left w:val="none" w:sz="0" w:space="0" w:color="auto"/>
                                                <w:bottom w:val="none" w:sz="0" w:space="0" w:color="auto"/>
                                                <w:right w:val="none" w:sz="0" w:space="0" w:color="auto"/>
                                              </w:divBdr>
                                            </w:div>
                                            <w:div w:id="2064213200">
                                              <w:marLeft w:val="0"/>
                                              <w:marRight w:val="0"/>
                                              <w:marTop w:val="0"/>
                                              <w:marBottom w:val="0"/>
                                              <w:divBdr>
                                                <w:top w:val="none" w:sz="0" w:space="0" w:color="auto"/>
                                                <w:left w:val="none" w:sz="0" w:space="0" w:color="auto"/>
                                                <w:bottom w:val="none" w:sz="0" w:space="0" w:color="auto"/>
                                                <w:right w:val="none" w:sz="0" w:space="0" w:color="auto"/>
                                              </w:divBdr>
                                            </w:div>
                                            <w:div w:id="701366557">
                                              <w:marLeft w:val="0"/>
                                              <w:marRight w:val="0"/>
                                              <w:marTop w:val="0"/>
                                              <w:marBottom w:val="0"/>
                                              <w:divBdr>
                                                <w:top w:val="none" w:sz="0" w:space="0" w:color="auto"/>
                                                <w:left w:val="none" w:sz="0" w:space="0" w:color="auto"/>
                                                <w:bottom w:val="none" w:sz="0" w:space="0" w:color="auto"/>
                                                <w:right w:val="none" w:sz="0" w:space="0" w:color="auto"/>
                                              </w:divBdr>
                                            </w:div>
                                            <w:div w:id="822506518">
                                              <w:marLeft w:val="0"/>
                                              <w:marRight w:val="0"/>
                                              <w:marTop w:val="0"/>
                                              <w:marBottom w:val="0"/>
                                              <w:divBdr>
                                                <w:top w:val="none" w:sz="0" w:space="0" w:color="auto"/>
                                                <w:left w:val="none" w:sz="0" w:space="0" w:color="auto"/>
                                                <w:bottom w:val="none" w:sz="0" w:space="0" w:color="auto"/>
                                                <w:right w:val="none" w:sz="0" w:space="0" w:color="auto"/>
                                              </w:divBdr>
                                            </w:div>
                                            <w:div w:id="315185587">
                                              <w:marLeft w:val="0"/>
                                              <w:marRight w:val="0"/>
                                              <w:marTop w:val="0"/>
                                              <w:marBottom w:val="0"/>
                                              <w:divBdr>
                                                <w:top w:val="none" w:sz="0" w:space="0" w:color="auto"/>
                                                <w:left w:val="none" w:sz="0" w:space="0" w:color="auto"/>
                                                <w:bottom w:val="none" w:sz="0" w:space="0" w:color="auto"/>
                                                <w:right w:val="none" w:sz="0" w:space="0" w:color="auto"/>
                                              </w:divBdr>
                                            </w:div>
                                            <w:div w:id="829447386">
                                              <w:marLeft w:val="0"/>
                                              <w:marRight w:val="0"/>
                                              <w:marTop w:val="0"/>
                                              <w:marBottom w:val="0"/>
                                              <w:divBdr>
                                                <w:top w:val="none" w:sz="0" w:space="0" w:color="auto"/>
                                                <w:left w:val="none" w:sz="0" w:space="0" w:color="auto"/>
                                                <w:bottom w:val="none" w:sz="0" w:space="0" w:color="auto"/>
                                                <w:right w:val="none" w:sz="0" w:space="0" w:color="auto"/>
                                              </w:divBdr>
                                              <w:divsChild>
                                                <w:div w:id="1227104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03364681">
          <w:marLeft w:val="0"/>
          <w:marRight w:val="0"/>
          <w:marTop w:val="0"/>
          <w:marBottom w:val="0"/>
          <w:divBdr>
            <w:top w:val="none" w:sz="0" w:space="0" w:color="auto"/>
            <w:left w:val="none" w:sz="0" w:space="0" w:color="auto"/>
            <w:bottom w:val="none" w:sz="0" w:space="0" w:color="auto"/>
            <w:right w:val="none" w:sz="0" w:space="0" w:color="auto"/>
          </w:divBdr>
          <w:divsChild>
            <w:div w:id="605699069">
              <w:marLeft w:val="0"/>
              <w:marRight w:val="0"/>
              <w:marTop w:val="0"/>
              <w:marBottom w:val="0"/>
              <w:divBdr>
                <w:top w:val="none" w:sz="0" w:space="0" w:color="auto"/>
                <w:left w:val="none" w:sz="0" w:space="0" w:color="auto"/>
                <w:bottom w:val="none" w:sz="0" w:space="0" w:color="auto"/>
                <w:right w:val="none" w:sz="0" w:space="0" w:color="auto"/>
              </w:divBdr>
              <w:divsChild>
                <w:div w:id="1373000250">
                  <w:marLeft w:val="150"/>
                  <w:marRight w:val="150"/>
                  <w:marTop w:val="150"/>
                  <w:marBottom w:val="150"/>
                  <w:divBdr>
                    <w:top w:val="none" w:sz="0" w:space="0" w:color="auto"/>
                    <w:left w:val="none" w:sz="0" w:space="0" w:color="auto"/>
                    <w:bottom w:val="none" w:sz="0" w:space="0" w:color="auto"/>
                    <w:right w:val="none" w:sz="0" w:space="0" w:color="auto"/>
                  </w:divBdr>
                  <w:divsChild>
                    <w:div w:id="668756414">
                      <w:marLeft w:val="0"/>
                      <w:marRight w:val="0"/>
                      <w:marTop w:val="0"/>
                      <w:marBottom w:val="0"/>
                      <w:divBdr>
                        <w:top w:val="none" w:sz="0" w:space="0" w:color="auto"/>
                        <w:left w:val="none" w:sz="0" w:space="0" w:color="auto"/>
                        <w:bottom w:val="none" w:sz="0" w:space="0" w:color="auto"/>
                        <w:right w:val="none" w:sz="0" w:space="0" w:color="auto"/>
                      </w:divBdr>
                      <w:divsChild>
                        <w:div w:id="1759327130">
                          <w:marLeft w:val="0"/>
                          <w:marRight w:val="0"/>
                          <w:marTop w:val="0"/>
                          <w:marBottom w:val="0"/>
                          <w:divBdr>
                            <w:top w:val="none" w:sz="0" w:space="0" w:color="auto"/>
                            <w:left w:val="none" w:sz="0" w:space="0" w:color="auto"/>
                            <w:bottom w:val="none" w:sz="0" w:space="0" w:color="auto"/>
                            <w:right w:val="none" w:sz="0" w:space="0" w:color="auto"/>
                          </w:divBdr>
                          <w:divsChild>
                            <w:div w:id="942567154">
                              <w:marLeft w:val="0"/>
                              <w:marRight w:val="0"/>
                              <w:marTop w:val="0"/>
                              <w:marBottom w:val="0"/>
                              <w:divBdr>
                                <w:top w:val="none" w:sz="0" w:space="0" w:color="auto"/>
                                <w:left w:val="none" w:sz="0" w:space="0" w:color="auto"/>
                                <w:bottom w:val="none" w:sz="0" w:space="0" w:color="auto"/>
                                <w:right w:val="none" w:sz="0" w:space="0" w:color="auto"/>
                              </w:divBdr>
                              <w:divsChild>
                                <w:div w:id="1884250320">
                                  <w:marLeft w:val="0"/>
                                  <w:marRight w:val="0"/>
                                  <w:marTop w:val="0"/>
                                  <w:marBottom w:val="0"/>
                                  <w:divBdr>
                                    <w:top w:val="none" w:sz="0" w:space="0" w:color="auto"/>
                                    <w:left w:val="none" w:sz="0" w:space="0" w:color="auto"/>
                                    <w:bottom w:val="none" w:sz="0" w:space="0" w:color="auto"/>
                                    <w:right w:val="none" w:sz="0" w:space="0" w:color="auto"/>
                                  </w:divBdr>
                                  <w:divsChild>
                                    <w:div w:id="2006592842">
                                      <w:marLeft w:val="0"/>
                                      <w:marRight w:val="0"/>
                                      <w:marTop w:val="0"/>
                                      <w:marBottom w:val="0"/>
                                      <w:divBdr>
                                        <w:top w:val="none" w:sz="0" w:space="0" w:color="auto"/>
                                        <w:left w:val="none" w:sz="0" w:space="0" w:color="auto"/>
                                        <w:bottom w:val="none" w:sz="0" w:space="0" w:color="auto"/>
                                        <w:right w:val="none" w:sz="0" w:space="0" w:color="auto"/>
                                      </w:divBdr>
                                      <w:divsChild>
                                        <w:div w:id="930044257">
                                          <w:marLeft w:val="0"/>
                                          <w:marRight w:val="0"/>
                                          <w:marTop w:val="0"/>
                                          <w:marBottom w:val="0"/>
                                          <w:divBdr>
                                            <w:top w:val="none" w:sz="0" w:space="0" w:color="auto"/>
                                            <w:left w:val="none" w:sz="0" w:space="0" w:color="auto"/>
                                            <w:bottom w:val="none" w:sz="0" w:space="0" w:color="auto"/>
                                            <w:right w:val="none" w:sz="0" w:space="0" w:color="auto"/>
                                          </w:divBdr>
                                          <w:divsChild>
                                            <w:div w:id="233205442">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286620600">
                                      <w:marLeft w:val="0"/>
                                      <w:marRight w:val="0"/>
                                      <w:marTop w:val="0"/>
                                      <w:marBottom w:val="0"/>
                                      <w:divBdr>
                                        <w:top w:val="none" w:sz="0" w:space="0" w:color="auto"/>
                                        <w:left w:val="none" w:sz="0" w:space="0" w:color="auto"/>
                                        <w:bottom w:val="none" w:sz="0" w:space="0" w:color="auto"/>
                                        <w:right w:val="none" w:sz="0" w:space="0" w:color="auto"/>
                                      </w:divBdr>
                                    </w:div>
                                    <w:div w:id="1969313419">
                                      <w:marLeft w:val="0"/>
                                      <w:marRight w:val="0"/>
                                      <w:marTop w:val="0"/>
                                      <w:marBottom w:val="0"/>
                                      <w:divBdr>
                                        <w:top w:val="none" w:sz="0" w:space="0" w:color="auto"/>
                                        <w:left w:val="none" w:sz="0" w:space="0" w:color="auto"/>
                                        <w:bottom w:val="none" w:sz="0" w:space="0" w:color="auto"/>
                                        <w:right w:val="none" w:sz="0" w:space="0" w:color="auto"/>
                                      </w:divBdr>
                                    </w:div>
                                    <w:div w:id="1075057180">
                                      <w:marLeft w:val="0"/>
                                      <w:marRight w:val="0"/>
                                      <w:marTop w:val="0"/>
                                      <w:marBottom w:val="0"/>
                                      <w:divBdr>
                                        <w:top w:val="none" w:sz="0" w:space="0" w:color="auto"/>
                                        <w:left w:val="none" w:sz="0" w:space="0" w:color="auto"/>
                                        <w:bottom w:val="none" w:sz="0" w:space="0" w:color="auto"/>
                                        <w:right w:val="none" w:sz="0" w:space="0" w:color="auto"/>
                                      </w:divBdr>
                                    </w:div>
                                    <w:div w:id="968366470">
                                      <w:marLeft w:val="0"/>
                                      <w:marRight w:val="0"/>
                                      <w:marTop w:val="0"/>
                                      <w:marBottom w:val="0"/>
                                      <w:divBdr>
                                        <w:top w:val="none" w:sz="0" w:space="0" w:color="auto"/>
                                        <w:left w:val="none" w:sz="0" w:space="0" w:color="auto"/>
                                        <w:bottom w:val="none" w:sz="0" w:space="0" w:color="auto"/>
                                        <w:right w:val="none" w:sz="0" w:space="0" w:color="auto"/>
                                      </w:divBdr>
                                    </w:div>
                                    <w:div w:id="894198198">
                                      <w:marLeft w:val="0"/>
                                      <w:marRight w:val="0"/>
                                      <w:marTop w:val="0"/>
                                      <w:marBottom w:val="0"/>
                                      <w:divBdr>
                                        <w:top w:val="none" w:sz="0" w:space="0" w:color="auto"/>
                                        <w:left w:val="none" w:sz="0" w:space="0" w:color="auto"/>
                                        <w:bottom w:val="none" w:sz="0" w:space="0" w:color="auto"/>
                                        <w:right w:val="none" w:sz="0" w:space="0" w:color="auto"/>
                                      </w:divBdr>
                                    </w:div>
                                    <w:div w:id="659506688">
                                      <w:marLeft w:val="0"/>
                                      <w:marRight w:val="0"/>
                                      <w:marTop w:val="0"/>
                                      <w:marBottom w:val="0"/>
                                      <w:divBdr>
                                        <w:top w:val="none" w:sz="0" w:space="0" w:color="auto"/>
                                        <w:left w:val="none" w:sz="0" w:space="0" w:color="auto"/>
                                        <w:bottom w:val="none" w:sz="0" w:space="0" w:color="auto"/>
                                        <w:right w:val="none" w:sz="0" w:space="0" w:color="auto"/>
                                      </w:divBdr>
                                    </w:div>
                                    <w:div w:id="427235337">
                                      <w:marLeft w:val="0"/>
                                      <w:marRight w:val="0"/>
                                      <w:marTop w:val="0"/>
                                      <w:marBottom w:val="0"/>
                                      <w:divBdr>
                                        <w:top w:val="none" w:sz="0" w:space="0" w:color="auto"/>
                                        <w:left w:val="none" w:sz="0" w:space="0" w:color="auto"/>
                                        <w:bottom w:val="none" w:sz="0" w:space="0" w:color="auto"/>
                                        <w:right w:val="none" w:sz="0" w:space="0" w:color="auto"/>
                                      </w:divBdr>
                                    </w:div>
                                    <w:div w:id="348920104">
                                      <w:marLeft w:val="0"/>
                                      <w:marRight w:val="0"/>
                                      <w:marTop w:val="0"/>
                                      <w:marBottom w:val="0"/>
                                      <w:divBdr>
                                        <w:top w:val="none" w:sz="0" w:space="0" w:color="auto"/>
                                        <w:left w:val="none" w:sz="0" w:space="0" w:color="auto"/>
                                        <w:bottom w:val="none" w:sz="0" w:space="0" w:color="auto"/>
                                        <w:right w:val="none" w:sz="0" w:space="0" w:color="auto"/>
                                      </w:divBdr>
                                    </w:div>
                                    <w:div w:id="625240687">
                                      <w:marLeft w:val="0"/>
                                      <w:marRight w:val="0"/>
                                      <w:marTop w:val="0"/>
                                      <w:marBottom w:val="0"/>
                                      <w:divBdr>
                                        <w:top w:val="none" w:sz="0" w:space="0" w:color="auto"/>
                                        <w:left w:val="none" w:sz="0" w:space="0" w:color="auto"/>
                                        <w:bottom w:val="none" w:sz="0" w:space="0" w:color="auto"/>
                                        <w:right w:val="none" w:sz="0" w:space="0" w:color="auto"/>
                                      </w:divBdr>
                                    </w:div>
                                    <w:div w:id="1582249652">
                                      <w:marLeft w:val="0"/>
                                      <w:marRight w:val="0"/>
                                      <w:marTop w:val="0"/>
                                      <w:marBottom w:val="0"/>
                                      <w:divBdr>
                                        <w:top w:val="none" w:sz="0" w:space="0" w:color="auto"/>
                                        <w:left w:val="none" w:sz="0" w:space="0" w:color="auto"/>
                                        <w:bottom w:val="none" w:sz="0" w:space="0" w:color="auto"/>
                                        <w:right w:val="none" w:sz="0" w:space="0" w:color="auto"/>
                                      </w:divBdr>
                                    </w:div>
                                    <w:div w:id="565262689">
                                      <w:marLeft w:val="0"/>
                                      <w:marRight w:val="0"/>
                                      <w:marTop w:val="0"/>
                                      <w:marBottom w:val="0"/>
                                      <w:divBdr>
                                        <w:top w:val="none" w:sz="0" w:space="0" w:color="auto"/>
                                        <w:left w:val="none" w:sz="0" w:space="0" w:color="auto"/>
                                        <w:bottom w:val="none" w:sz="0" w:space="0" w:color="auto"/>
                                        <w:right w:val="none" w:sz="0" w:space="0" w:color="auto"/>
                                      </w:divBdr>
                                    </w:div>
                                    <w:div w:id="1314481863">
                                      <w:marLeft w:val="0"/>
                                      <w:marRight w:val="0"/>
                                      <w:marTop w:val="0"/>
                                      <w:marBottom w:val="0"/>
                                      <w:divBdr>
                                        <w:top w:val="none" w:sz="0" w:space="0" w:color="auto"/>
                                        <w:left w:val="none" w:sz="0" w:space="0" w:color="auto"/>
                                        <w:bottom w:val="none" w:sz="0" w:space="0" w:color="auto"/>
                                        <w:right w:val="none" w:sz="0" w:space="0" w:color="auto"/>
                                      </w:divBdr>
                                    </w:div>
                                    <w:div w:id="380901746">
                                      <w:marLeft w:val="0"/>
                                      <w:marRight w:val="0"/>
                                      <w:marTop w:val="0"/>
                                      <w:marBottom w:val="0"/>
                                      <w:divBdr>
                                        <w:top w:val="none" w:sz="0" w:space="0" w:color="auto"/>
                                        <w:left w:val="none" w:sz="0" w:space="0" w:color="auto"/>
                                        <w:bottom w:val="none" w:sz="0" w:space="0" w:color="auto"/>
                                        <w:right w:val="none" w:sz="0" w:space="0" w:color="auto"/>
                                      </w:divBdr>
                                    </w:div>
                                    <w:div w:id="1279023666">
                                      <w:marLeft w:val="0"/>
                                      <w:marRight w:val="0"/>
                                      <w:marTop w:val="0"/>
                                      <w:marBottom w:val="0"/>
                                      <w:divBdr>
                                        <w:top w:val="none" w:sz="0" w:space="0" w:color="auto"/>
                                        <w:left w:val="none" w:sz="0" w:space="0" w:color="auto"/>
                                        <w:bottom w:val="none" w:sz="0" w:space="0" w:color="auto"/>
                                        <w:right w:val="none" w:sz="0" w:space="0" w:color="auto"/>
                                      </w:divBdr>
                                    </w:div>
                                    <w:div w:id="1443764439">
                                      <w:marLeft w:val="0"/>
                                      <w:marRight w:val="0"/>
                                      <w:marTop w:val="0"/>
                                      <w:marBottom w:val="0"/>
                                      <w:divBdr>
                                        <w:top w:val="none" w:sz="0" w:space="0" w:color="auto"/>
                                        <w:left w:val="none" w:sz="0" w:space="0" w:color="auto"/>
                                        <w:bottom w:val="none" w:sz="0" w:space="0" w:color="auto"/>
                                        <w:right w:val="none" w:sz="0" w:space="0" w:color="auto"/>
                                      </w:divBdr>
                                    </w:div>
                                    <w:div w:id="2002924619">
                                      <w:marLeft w:val="0"/>
                                      <w:marRight w:val="0"/>
                                      <w:marTop w:val="0"/>
                                      <w:marBottom w:val="0"/>
                                      <w:divBdr>
                                        <w:top w:val="none" w:sz="0" w:space="0" w:color="auto"/>
                                        <w:left w:val="none" w:sz="0" w:space="0" w:color="auto"/>
                                        <w:bottom w:val="none" w:sz="0" w:space="0" w:color="auto"/>
                                        <w:right w:val="none" w:sz="0" w:space="0" w:color="auto"/>
                                      </w:divBdr>
                                    </w:div>
                                    <w:div w:id="691611153">
                                      <w:marLeft w:val="0"/>
                                      <w:marRight w:val="0"/>
                                      <w:marTop w:val="0"/>
                                      <w:marBottom w:val="0"/>
                                      <w:divBdr>
                                        <w:top w:val="none" w:sz="0" w:space="0" w:color="auto"/>
                                        <w:left w:val="none" w:sz="0" w:space="0" w:color="auto"/>
                                        <w:bottom w:val="none" w:sz="0" w:space="0" w:color="auto"/>
                                        <w:right w:val="none" w:sz="0" w:space="0" w:color="auto"/>
                                      </w:divBdr>
                                    </w:div>
                                    <w:div w:id="2075659603">
                                      <w:marLeft w:val="0"/>
                                      <w:marRight w:val="0"/>
                                      <w:marTop w:val="0"/>
                                      <w:marBottom w:val="0"/>
                                      <w:divBdr>
                                        <w:top w:val="none" w:sz="0" w:space="0" w:color="auto"/>
                                        <w:left w:val="none" w:sz="0" w:space="0" w:color="auto"/>
                                        <w:bottom w:val="none" w:sz="0" w:space="0" w:color="auto"/>
                                        <w:right w:val="none" w:sz="0" w:space="0" w:color="auto"/>
                                      </w:divBdr>
                                    </w:div>
                                    <w:div w:id="712926556">
                                      <w:marLeft w:val="0"/>
                                      <w:marRight w:val="0"/>
                                      <w:marTop w:val="0"/>
                                      <w:marBottom w:val="0"/>
                                      <w:divBdr>
                                        <w:top w:val="none" w:sz="0" w:space="0" w:color="auto"/>
                                        <w:left w:val="none" w:sz="0" w:space="0" w:color="auto"/>
                                        <w:bottom w:val="none" w:sz="0" w:space="0" w:color="auto"/>
                                        <w:right w:val="none" w:sz="0" w:space="0" w:color="auto"/>
                                      </w:divBdr>
                                    </w:div>
                                    <w:div w:id="765879772">
                                      <w:marLeft w:val="0"/>
                                      <w:marRight w:val="0"/>
                                      <w:marTop w:val="0"/>
                                      <w:marBottom w:val="0"/>
                                      <w:divBdr>
                                        <w:top w:val="none" w:sz="0" w:space="0" w:color="auto"/>
                                        <w:left w:val="none" w:sz="0" w:space="0" w:color="auto"/>
                                        <w:bottom w:val="none" w:sz="0" w:space="0" w:color="auto"/>
                                        <w:right w:val="none" w:sz="0" w:space="0" w:color="auto"/>
                                      </w:divBdr>
                                    </w:div>
                                    <w:div w:id="844512126">
                                      <w:marLeft w:val="0"/>
                                      <w:marRight w:val="0"/>
                                      <w:marTop w:val="0"/>
                                      <w:marBottom w:val="0"/>
                                      <w:divBdr>
                                        <w:top w:val="none" w:sz="0" w:space="0" w:color="auto"/>
                                        <w:left w:val="none" w:sz="0" w:space="0" w:color="auto"/>
                                        <w:bottom w:val="none" w:sz="0" w:space="0" w:color="auto"/>
                                        <w:right w:val="none" w:sz="0" w:space="0" w:color="auto"/>
                                      </w:divBdr>
                                      <w:divsChild>
                                        <w:div w:id="932015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4366693">
          <w:marLeft w:val="0"/>
          <w:marRight w:val="0"/>
          <w:marTop w:val="0"/>
          <w:marBottom w:val="0"/>
          <w:divBdr>
            <w:top w:val="none" w:sz="0" w:space="0" w:color="auto"/>
            <w:left w:val="none" w:sz="0" w:space="0" w:color="auto"/>
            <w:bottom w:val="none" w:sz="0" w:space="0" w:color="auto"/>
            <w:right w:val="none" w:sz="0" w:space="0" w:color="auto"/>
          </w:divBdr>
        </w:div>
        <w:div w:id="1752464294">
          <w:marLeft w:val="0"/>
          <w:marRight w:val="0"/>
          <w:marTop w:val="0"/>
          <w:marBottom w:val="0"/>
          <w:divBdr>
            <w:top w:val="none" w:sz="0" w:space="0" w:color="auto"/>
            <w:left w:val="none" w:sz="0" w:space="0" w:color="auto"/>
            <w:bottom w:val="none" w:sz="0" w:space="0" w:color="auto"/>
            <w:right w:val="none" w:sz="0" w:space="0" w:color="auto"/>
          </w:divBdr>
        </w:div>
        <w:div w:id="1205866923">
          <w:marLeft w:val="0"/>
          <w:marRight w:val="0"/>
          <w:marTop w:val="0"/>
          <w:marBottom w:val="0"/>
          <w:divBdr>
            <w:top w:val="none" w:sz="0" w:space="0" w:color="auto"/>
            <w:left w:val="none" w:sz="0" w:space="0" w:color="auto"/>
            <w:bottom w:val="none" w:sz="0" w:space="0" w:color="auto"/>
            <w:right w:val="none" w:sz="0" w:space="0" w:color="auto"/>
          </w:divBdr>
        </w:div>
        <w:div w:id="1239707853">
          <w:marLeft w:val="0"/>
          <w:marRight w:val="0"/>
          <w:marTop w:val="0"/>
          <w:marBottom w:val="0"/>
          <w:divBdr>
            <w:top w:val="none" w:sz="0" w:space="0" w:color="auto"/>
            <w:left w:val="none" w:sz="0" w:space="0" w:color="auto"/>
            <w:bottom w:val="none" w:sz="0" w:space="0" w:color="auto"/>
            <w:right w:val="none" w:sz="0" w:space="0" w:color="auto"/>
          </w:divBdr>
        </w:div>
        <w:div w:id="1693990786">
          <w:marLeft w:val="0"/>
          <w:marRight w:val="0"/>
          <w:marTop w:val="0"/>
          <w:marBottom w:val="0"/>
          <w:divBdr>
            <w:top w:val="none" w:sz="0" w:space="0" w:color="auto"/>
            <w:left w:val="none" w:sz="0" w:space="0" w:color="auto"/>
            <w:bottom w:val="none" w:sz="0" w:space="0" w:color="auto"/>
            <w:right w:val="none" w:sz="0" w:space="0" w:color="auto"/>
          </w:divBdr>
          <w:divsChild>
            <w:div w:id="1379861860">
              <w:marLeft w:val="0"/>
              <w:marRight w:val="0"/>
              <w:marTop w:val="0"/>
              <w:marBottom w:val="0"/>
              <w:divBdr>
                <w:top w:val="none" w:sz="0" w:space="0" w:color="auto"/>
                <w:left w:val="none" w:sz="0" w:space="0" w:color="auto"/>
                <w:bottom w:val="none" w:sz="0" w:space="0" w:color="auto"/>
                <w:right w:val="none" w:sz="0" w:space="0" w:color="auto"/>
              </w:divBdr>
              <w:divsChild>
                <w:div w:id="667899909">
                  <w:marLeft w:val="150"/>
                  <w:marRight w:val="150"/>
                  <w:marTop w:val="150"/>
                  <w:marBottom w:val="150"/>
                  <w:divBdr>
                    <w:top w:val="none" w:sz="0" w:space="0" w:color="auto"/>
                    <w:left w:val="none" w:sz="0" w:space="0" w:color="auto"/>
                    <w:bottom w:val="none" w:sz="0" w:space="0" w:color="auto"/>
                    <w:right w:val="none" w:sz="0" w:space="0" w:color="auto"/>
                  </w:divBdr>
                  <w:divsChild>
                    <w:div w:id="1931232405">
                      <w:marLeft w:val="0"/>
                      <w:marRight w:val="0"/>
                      <w:marTop w:val="0"/>
                      <w:marBottom w:val="0"/>
                      <w:divBdr>
                        <w:top w:val="none" w:sz="0" w:space="0" w:color="auto"/>
                        <w:left w:val="none" w:sz="0" w:space="0" w:color="auto"/>
                        <w:bottom w:val="none" w:sz="0" w:space="0" w:color="auto"/>
                        <w:right w:val="none" w:sz="0" w:space="0" w:color="auto"/>
                      </w:divBdr>
                      <w:divsChild>
                        <w:div w:id="676351250">
                          <w:marLeft w:val="0"/>
                          <w:marRight w:val="0"/>
                          <w:marTop w:val="0"/>
                          <w:marBottom w:val="0"/>
                          <w:divBdr>
                            <w:top w:val="none" w:sz="0" w:space="0" w:color="auto"/>
                            <w:left w:val="none" w:sz="0" w:space="0" w:color="auto"/>
                            <w:bottom w:val="none" w:sz="0" w:space="0" w:color="auto"/>
                            <w:right w:val="none" w:sz="0" w:space="0" w:color="auto"/>
                          </w:divBdr>
                          <w:divsChild>
                            <w:div w:id="2105110561">
                              <w:marLeft w:val="150"/>
                              <w:marRight w:val="150"/>
                              <w:marTop w:val="15"/>
                              <w:marBottom w:val="150"/>
                              <w:divBdr>
                                <w:top w:val="none" w:sz="0" w:space="0" w:color="auto"/>
                                <w:left w:val="none" w:sz="0" w:space="0" w:color="auto"/>
                                <w:bottom w:val="none" w:sz="0" w:space="0" w:color="auto"/>
                                <w:right w:val="none" w:sz="0" w:space="0" w:color="auto"/>
                              </w:divBdr>
                              <w:divsChild>
                                <w:div w:id="1544976281">
                                  <w:marLeft w:val="0"/>
                                  <w:marRight w:val="0"/>
                                  <w:marTop w:val="0"/>
                                  <w:marBottom w:val="0"/>
                                  <w:divBdr>
                                    <w:top w:val="none" w:sz="0" w:space="0" w:color="auto"/>
                                    <w:left w:val="none" w:sz="0" w:space="0" w:color="auto"/>
                                    <w:bottom w:val="none" w:sz="0" w:space="0" w:color="auto"/>
                                    <w:right w:val="none" w:sz="0" w:space="0" w:color="auto"/>
                                  </w:divBdr>
                                  <w:divsChild>
                                    <w:div w:id="507907999">
                                      <w:marLeft w:val="0"/>
                                      <w:marRight w:val="0"/>
                                      <w:marTop w:val="0"/>
                                      <w:marBottom w:val="0"/>
                                      <w:divBdr>
                                        <w:top w:val="none" w:sz="0" w:space="0" w:color="auto"/>
                                        <w:left w:val="none" w:sz="0" w:space="0" w:color="auto"/>
                                        <w:bottom w:val="none" w:sz="0" w:space="0" w:color="auto"/>
                                        <w:right w:val="none" w:sz="0" w:space="0" w:color="auto"/>
                                      </w:divBdr>
                                    </w:div>
                                  </w:divsChild>
                                </w:div>
                                <w:div w:id="1554462924">
                                  <w:marLeft w:val="0"/>
                                  <w:marRight w:val="0"/>
                                  <w:marTop w:val="675"/>
                                  <w:marBottom w:val="0"/>
                                  <w:divBdr>
                                    <w:top w:val="none" w:sz="0" w:space="0" w:color="auto"/>
                                    <w:left w:val="none" w:sz="0" w:space="0" w:color="auto"/>
                                    <w:bottom w:val="none" w:sz="0" w:space="0" w:color="auto"/>
                                    <w:right w:val="none" w:sz="0" w:space="0" w:color="auto"/>
                                  </w:divBdr>
                                </w:div>
                              </w:divsChild>
                            </w:div>
                            <w:div w:id="1349794214">
                              <w:marLeft w:val="135"/>
                              <w:marRight w:val="135"/>
                              <w:marTop w:val="0"/>
                              <w:marBottom w:val="135"/>
                              <w:divBdr>
                                <w:top w:val="none" w:sz="0" w:space="0" w:color="auto"/>
                                <w:left w:val="none" w:sz="0" w:space="0" w:color="auto"/>
                                <w:bottom w:val="none" w:sz="0" w:space="0" w:color="auto"/>
                                <w:right w:val="none" w:sz="0" w:space="0" w:color="auto"/>
                              </w:divBdr>
                              <w:divsChild>
                                <w:div w:id="1648510232">
                                  <w:marLeft w:val="0"/>
                                  <w:marRight w:val="0"/>
                                  <w:marTop w:val="0"/>
                                  <w:marBottom w:val="0"/>
                                  <w:divBdr>
                                    <w:top w:val="none" w:sz="0" w:space="0" w:color="auto"/>
                                    <w:left w:val="none" w:sz="0" w:space="0" w:color="auto"/>
                                    <w:bottom w:val="none" w:sz="0" w:space="0" w:color="auto"/>
                                    <w:right w:val="none" w:sz="0" w:space="0" w:color="auto"/>
                                  </w:divBdr>
                                  <w:divsChild>
                                    <w:div w:id="1040974440">
                                      <w:marLeft w:val="0"/>
                                      <w:marRight w:val="0"/>
                                      <w:marTop w:val="0"/>
                                      <w:marBottom w:val="0"/>
                                      <w:divBdr>
                                        <w:top w:val="none" w:sz="0" w:space="0" w:color="auto"/>
                                        <w:left w:val="none" w:sz="0" w:space="0" w:color="auto"/>
                                        <w:bottom w:val="none" w:sz="0" w:space="0" w:color="auto"/>
                                        <w:right w:val="none" w:sz="0" w:space="0" w:color="auto"/>
                                      </w:divBdr>
                                      <w:divsChild>
                                        <w:div w:id="537089779">
                                          <w:marLeft w:val="0"/>
                                          <w:marRight w:val="0"/>
                                          <w:marTop w:val="0"/>
                                          <w:marBottom w:val="0"/>
                                          <w:divBdr>
                                            <w:top w:val="none" w:sz="0" w:space="0" w:color="auto"/>
                                            <w:left w:val="none" w:sz="0" w:space="0" w:color="auto"/>
                                            <w:bottom w:val="none" w:sz="0" w:space="0" w:color="auto"/>
                                            <w:right w:val="none" w:sz="0" w:space="0" w:color="auto"/>
                                          </w:divBdr>
                                          <w:divsChild>
                                            <w:div w:id="182518174">
                                              <w:marLeft w:val="0"/>
                                              <w:marRight w:val="0"/>
                                              <w:marTop w:val="0"/>
                                              <w:marBottom w:val="0"/>
                                              <w:divBdr>
                                                <w:top w:val="none" w:sz="0" w:space="0" w:color="auto"/>
                                                <w:left w:val="none" w:sz="0" w:space="0" w:color="auto"/>
                                                <w:bottom w:val="none" w:sz="0" w:space="0" w:color="auto"/>
                                                <w:right w:val="none" w:sz="0" w:space="0" w:color="auto"/>
                                              </w:divBdr>
                                              <w:divsChild>
                                                <w:div w:id="344404168">
                                                  <w:marLeft w:val="0"/>
                                                  <w:marRight w:val="0"/>
                                                  <w:marTop w:val="0"/>
                                                  <w:marBottom w:val="0"/>
                                                  <w:divBdr>
                                                    <w:top w:val="none" w:sz="0" w:space="0" w:color="auto"/>
                                                    <w:left w:val="none" w:sz="0" w:space="0" w:color="auto"/>
                                                    <w:bottom w:val="none" w:sz="0" w:space="0" w:color="auto"/>
                                                    <w:right w:val="none" w:sz="0" w:space="0" w:color="auto"/>
                                                  </w:divBdr>
                                                  <w:divsChild>
                                                    <w:div w:id="999769837">
                                                      <w:marLeft w:val="0"/>
                                                      <w:marRight w:val="0"/>
                                                      <w:marTop w:val="0"/>
                                                      <w:marBottom w:val="0"/>
                                                      <w:divBdr>
                                                        <w:top w:val="none" w:sz="0" w:space="0" w:color="auto"/>
                                                        <w:left w:val="none" w:sz="0" w:space="0" w:color="auto"/>
                                                        <w:bottom w:val="none" w:sz="0" w:space="0" w:color="auto"/>
                                                        <w:right w:val="none" w:sz="0" w:space="0" w:color="auto"/>
                                                      </w:divBdr>
                                                      <w:divsChild>
                                                        <w:div w:id="1657568031">
                                                          <w:marLeft w:val="0"/>
                                                          <w:marRight w:val="0"/>
                                                          <w:marTop w:val="0"/>
                                                          <w:marBottom w:val="0"/>
                                                          <w:divBdr>
                                                            <w:top w:val="none" w:sz="0" w:space="0" w:color="auto"/>
                                                            <w:left w:val="none" w:sz="0" w:space="0" w:color="auto"/>
                                                            <w:bottom w:val="none" w:sz="0" w:space="0" w:color="auto"/>
                                                            <w:right w:val="none" w:sz="0" w:space="0" w:color="auto"/>
                                                          </w:divBdr>
                                                          <w:divsChild>
                                                            <w:div w:id="1770392316">
                                                              <w:marLeft w:val="0"/>
                                                              <w:marRight w:val="0"/>
                                                              <w:marTop w:val="0"/>
                                                              <w:marBottom w:val="0"/>
                                                              <w:divBdr>
                                                                <w:top w:val="none" w:sz="0" w:space="0" w:color="auto"/>
                                                                <w:left w:val="none" w:sz="0" w:space="0" w:color="auto"/>
                                                                <w:bottom w:val="none" w:sz="0" w:space="0" w:color="auto"/>
                                                                <w:right w:val="none" w:sz="0" w:space="0" w:color="auto"/>
                                                              </w:divBdr>
                                                              <w:divsChild>
                                                                <w:div w:id="967320474">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1543590327">
                                                          <w:marLeft w:val="0"/>
                                                          <w:marRight w:val="0"/>
                                                          <w:marTop w:val="0"/>
                                                          <w:marBottom w:val="0"/>
                                                          <w:divBdr>
                                                            <w:top w:val="none" w:sz="0" w:space="0" w:color="auto"/>
                                                            <w:left w:val="none" w:sz="0" w:space="0" w:color="auto"/>
                                                            <w:bottom w:val="none" w:sz="0" w:space="0" w:color="auto"/>
                                                            <w:right w:val="none" w:sz="0" w:space="0" w:color="auto"/>
                                                          </w:divBdr>
                                                        </w:div>
                                                        <w:div w:id="1896509048">
                                                          <w:marLeft w:val="0"/>
                                                          <w:marRight w:val="0"/>
                                                          <w:marTop w:val="0"/>
                                                          <w:marBottom w:val="0"/>
                                                          <w:divBdr>
                                                            <w:top w:val="none" w:sz="0" w:space="0" w:color="auto"/>
                                                            <w:left w:val="none" w:sz="0" w:space="0" w:color="auto"/>
                                                            <w:bottom w:val="none" w:sz="0" w:space="0" w:color="auto"/>
                                                            <w:right w:val="none" w:sz="0" w:space="0" w:color="auto"/>
                                                          </w:divBdr>
                                                        </w:div>
                                                        <w:div w:id="754593867">
                                                          <w:marLeft w:val="0"/>
                                                          <w:marRight w:val="0"/>
                                                          <w:marTop w:val="0"/>
                                                          <w:marBottom w:val="0"/>
                                                          <w:divBdr>
                                                            <w:top w:val="none" w:sz="0" w:space="0" w:color="auto"/>
                                                            <w:left w:val="none" w:sz="0" w:space="0" w:color="auto"/>
                                                            <w:bottom w:val="none" w:sz="0" w:space="0" w:color="auto"/>
                                                            <w:right w:val="none" w:sz="0" w:space="0" w:color="auto"/>
                                                          </w:divBdr>
                                                        </w:div>
                                                        <w:div w:id="1213729682">
                                                          <w:marLeft w:val="0"/>
                                                          <w:marRight w:val="0"/>
                                                          <w:marTop w:val="0"/>
                                                          <w:marBottom w:val="0"/>
                                                          <w:divBdr>
                                                            <w:top w:val="none" w:sz="0" w:space="0" w:color="auto"/>
                                                            <w:left w:val="none" w:sz="0" w:space="0" w:color="auto"/>
                                                            <w:bottom w:val="none" w:sz="0" w:space="0" w:color="auto"/>
                                                            <w:right w:val="none" w:sz="0" w:space="0" w:color="auto"/>
                                                          </w:divBdr>
                                                        </w:div>
                                                        <w:div w:id="2014449787">
                                                          <w:marLeft w:val="0"/>
                                                          <w:marRight w:val="0"/>
                                                          <w:marTop w:val="0"/>
                                                          <w:marBottom w:val="0"/>
                                                          <w:divBdr>
                                                            <w:top w:val="none" w:sz="0" w:space="0" w:color="auto"/>
                                                            <w:left w:val="none" w:sz="0" w:space="0" w:color="auto"/>
                                                            <w:bottom w:val="none" w:sz="0" w:space="0" w:color="auto"/>
                                                            <w:right w:val="none" w:sz="0" w:space="0" w:color="auto"/>
                                                          </w:divBdr>
                                                        </w:div>
                                                        <w:div w:id="1346178314">
                                                          <w:marLeft w:val="0"/>
                                                          <w:marRight w:val="0"/>
                                                          <w:marTop w:val="0"/>
                                                          <w:marBottom w:val="0"/>
                                                          <w:divBdr>
                                                            <w:top w:val="none" w:sz="0" w:space="0" w:color="auto"/>
                                                            <w:left w:val="none" w:sz="0" w:space="0" w:color="auto"/>
                                                            <w:bottom w:val="none" w:sz="0" w:space="0" w:color="auto"/>
                                                            <w:right w:val="none" w:sz="0" w:space="0" w:color="auto"/>
                                                          </w:divBdr>
                                                        </w:div>
                                                        <w:div w:id="905725627">
                                                          <w:marLeft w:val="0"/>
                                                          <w:marRight w:val="0"/>
                                                          <w:marTop w:val="0"/>
                                                          <w:marBottom w:val="0"/>
                                                          <w:divBdr>
                                                            <w:top w:val="none" w:sz="0" w:space="0" w:color="auto"/>
                                                            <w:left w:val="none" w:sz="0" w:space="0" w:color="auto"/>
                                                            <w:bottom w:val="none" w:sz="0" w:space="0" w:color="auto"/>
                                                            <w:right w:val="none" w:sz="0" w:space="0" w:color="auto"/>
                                                          </w:divBdr>
                                                        </w:div>
                                                        <w:div w:id="151413356">
                                                          <w:marLeft w:val="0"/>
                                                          <w:marRight w:val="0"/>
                                                          <w:marTop w:val="0"/>
                                                          <w:marBottom w:val="0"/>
                                                          <w:divBdr>
                                                            <w:top w:val="none" w:sz="0" w:space="0" w:color="auto"/>
                                                            <w:left w:val="none" w:sz="0" w:space="0" w:color="auto"/>
                                                            <w:bottom w:val="none" w:sz="0" w:space="0" w:color="auto"/>
                                                            <w:right w:val="none" w:sz="0" w:space="0" w:color="auto"/>
                                                          </w:divBdr>
                                                        </w:div>
                                                        <w:div w:id="1819762819">
                                                          <w:marLeft w:val="0"/>
                                                          <w:marRight w:val="0"/>
                                                          <w:marTop w:val="0"/>
                                                          <w:marBottom w:val="0"/>
                                                          <w:divBdr>
                                                            <w:top w:val="none" w:sz="0" w:space="0" w:color="auto"/>
                                                            <w:left w:val="none" w:sz="0" w:space="0" w:color="auto"/>
                                                            <w:bottom w:val="none" w:sz="0" w:space="0" w:color="auto"/>
                                                            <w:right w:val="none" w:sz="0" w:space="0" w:color="auto"/>
                                                          </w:divBdr>
                                                        </w:div>
                                                        <w:div w:id="338125028">
                                                          <w:marLeft w:val="0"/>
                                                          <w:marRight w:val="0"/>
                                                          <w:marTop w:val="0"/>
                                                          <w:marBottom w:val="0"/>
                                                          <w:divBdr>
                                                            <w:top w:val="none" w:sz="0" w:space="0" w:color="auto"/>
                                                            <w:left w:val="none" w:sz="0" w:space="0" w:color="auto"/>
                                                            <w:bottom w:val="none" w:sz="0" w:space="0" w:color="auto"/>
                                                            <w:right w:val="none" w:sz="0" w:space="0" w:color="auto"/>
                                                          </w:divBdr>
                                                        </w:div>
                                                        <w:div w:id="523372339">
                                                          <w:marLeft w:val="0"/>
                                                          <w:marRight w:val="0"/>
                                                          <w:marTop w:val="0"/>
                                                          <w:marBottom w:val="0"/>
                                                          <w:divBdr>
                                                            <w:top w:val="none" w:sz="0" w:space="0" w:color="auto"/>
                                                            <w:left w:val="none" w:sz="0" w:space="0" w:color="auto"/>
                                                            <w:bottom w:val="none" w:sz="0" w:space="0" w:color="auto"/>
                                                            <w:right w:val="none" w:sz="0" w:space="0" w:color="auto"/>
                                                          </w:divBdr>
                                                        </w:div>
                                                        <w:div w:id="676469242">
                                                          <w:marLeft w:val="0"/>
                                                          <w:marRight w:val="0"/>
                                                          <w:marTop w:val="0"/>
                                                          <w:marBottom w:val="0"/>
                                                          <w:divBdr>
                                                            <w:top w:val="none" w:sz="0" w:space="0" w:color="auto"/>
                                                            <w:left w:val="none" w:sz="0" w:space="0" w:color="auto"/>
                                                            <w:bottom w:val="none" w:sz="0" w:space="0" w:color="auto"/>
                                                            <w:right w:val="none" w:sz="0" w:space="0" w:color="auto"/>
                                                          </w:divBdr>
                                                        </w:div>
                                                        <w:div w:id="2104447423">
                                                          <w:marLeft w:val="0"/>
                                                          <w:marRight w:val="0"/>
                                                          <w:marTop w:val="0"/>
                                                          <w:marBottom w:val="0"/>
                                                          <w:divBdr>
                                                            <w:top w:val="none" w:sz="0" w:space="0" w:color="auto"/>
                                                            <w:left w:val="none" w:sz="0" w:space="0" w:color="auto"/>
                                                            <w:bottom w:val="none" w:sz="0" w:space="0" w:color="auto"/>
                                                            <w:right w:val="none" w:sz="0" w:space="0" w:color="auto"/>
                                                          </w:divBdr>
                                                          <w:divsChild>
                                                            <w:div w:id="511802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4219136">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 w:id="325088487">
                          <w:marLeft w:val="0"/>
                          <w:marRight w:val="0"/>
                          <w:marTop w:val="0"/>
                          <w:marBottom w:val="0"/>
                          <w:divBdr>
                            <w:top w:val="none" w:sz="0" w:space="0" w:color="auto"/>
                            <w:left w:val="none" w:sz="0" w:space="0" w:color="auto"/>
                            <w:bottom w:val="none" w:sz="0" w:space="0" w:color="auto"/>
                            <w:right w:val="none" w:sz="0" w:space="0" w:color="auto"/>
                          </w:divBdr>
                          <w:divsChild>
                            <w:div w:id="706871974">
                              <w:marLeft w:val="0"/>
                              <w:marRight w:val="0"/>
                              <w:marTop w:val="0"/>
                              <w:marBottom w:val="0"/>
                              <w:divBdr>
                                <w:top w:val="none" w:sz="0" w:space="0" w:color="auto"/>
                                <w:left w:val="none" w:sz="0" w:space="0" w:color="auto"/>
                                <w:bottom w:val="none" w:sz="0" w:space="0" w:color="auto"/>
                                <w:right w:val="none" w:sz="0" w:space="0" w:color="auto"/>
                              </w:divBdr>
                              <w:divsChild>
                                <w:div w:id="770513356">
                                  <w:marLeft w:val="0"/>
                                  <w:marRight w:val="0"/>
                                  <w:marTop w:val="0"/>
                                  <w:marBottom w:val="0"/>
                                  <w:divBdr>
                                    <w:top w:val="none" w:sz="0" w:space="0" w:color="auto"/>
                                    <w:left w:val="none" w:sz="0" w:space="0" w:color="auto"/>
                                    <w:bottom w:val="none" w:sz="0" w:space="0" w:color="auto"/>
                                    <w:right w:val="none" w:sz="0" w:space="0" w:color="auto"/>
                                  </w:divBdr>
                                  <w:divsChild>
                                    <w:div w:id="457530959">
                                      <w:marLeft w:val="0"/>
                                      <w:marRight w:val="0"/>
                                      <w:marTop w:val="0"/>
                                      <w:marBottom w:val="0"/>
                                      <w:divBdr>
                                        <w:top w:val="none" w:sz="0" w:space="0" w:color="auto"/>
                                        <w:left w:val="none" w:sz="0" w:space="0" w:color="auto"/>
                                        <w:bottom w:val="none" w:sz="0" w:space="0" w:color="auto"/>
                                        <w:right w:val="none" w:sz="0" w:space="0" w:color="auto"/>
                                      </w:divBdr>
                                      <w:divsChild>
                                        <w:div w:id="835851353">
                                          <w:marLeft w:val="0"/>
                                          <w:marRight w:val="0"/>
                                          <w:marTop w:val="0"/>
                                          <w:marBottom w:val="0"/>
                                          <w:divBdr>
                                            <w:top w:val="none" w:sz="0" w:space="0" w:color="auto"/>
                                            <w:left w:val="none" w:sz="0" w:space="0" w:color="auto"/>
                                            <w:bottom w:val="none" w:sz="0" w:space="0" w:color="auto"/>
                                            <w:right w:val="none" w:sz="0" w:space="0" w:color="auto"/>
                                          </w:divBdr>
                                          <w:divsChild>
                                            <w:div w:id="549002334">
                                              <w:marLeft w:val="0"/>
                                              <w:marRight w:val="0"/>
                                              <w:marTop w:val="0"/>
                                              <w:marBottom w:val="0"/>
                                              <w:divBdr>
                                                <w:top w:val="none" w:sz="0" w:space="0" w:color="auto"/>
                                                <w:left w:val="none" w:sz="0" w:space="0" w:color="auto"/>
                                                <w:bottom w:val="none" w:sz="0" w:space="0" w:color="auto"/>
                                                <w:right w:val="none" w:sz="0" w:space="0" w:color="auto"/>
                                              </w:divBdr>
                                              <w:divsChild>
                                                <w:div w:id="407534922">
                                                  <w:marLeft w:val="0"/>
                                                  <w:marRight w:val="0"/>
                                                  <w:marTop w:val="0"/>
                                                  <w:marBottom w:val="0"/>
                                                  <w:divBdr>
                                                    <w:top w:val="none" w:sz="0" w:space="0" w:color="auto"/>
                                                    <w:left w:val="none" w:sz="0" w:space="0" w:color="auto"/>
                                                    <w:bottom w:val="none" w:sz="0" w:space="0" w:color="auto"/>
                                                    <w:right w:val="none" w:sz="0" w:space="0" w:color="auto"/>
                                                  </w:divBdr>
                                                  <w:divsChild>
                                                    <w:div w:id="1048842038">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2060549463">
                                              <w:marLeft w:val="0"/>
                                              <w:marRight w:val="0"/>
                                              <w:marTop w:val="0"/>
                                              <w:marBottom w:val="0"/>
                                              <w:divBdr>
                                                <w:top w:val="none" w:sz="0" w:space="0" w:color="auto"/>
                                                <w:left w:val="none" w:sz="0" w:space="0" w:color="auto"/>
                                                <w:bottom w:val="none" w:sz="0" w:space="0" w:color="auto"/>
                                                <w:right w:val="none" w:sz="0" w:space="0" w:color="auto"/>
                                              </w:divBdr>
                                            </w:div>
                                            <w:div w:id="743185162">
                                              <w:marLeft w:val="0"/>
                                              <w:marRight w:val="0"/>
                                              <w:marTop w:val="0"/>
                                              <w:marBottom w:val="0"/>
                                              <w:divBdr>
                                                <w:top w:val="none" w:sz="0" w:space="0" w:color="auto"/>
                                                <w:left w:val="none" w:sz="0" w:space="0" w:color="auto"/>
                                                <w:bottom w:val="none" w:sz="0" w:space="0" w:color="auto"/>
                                                <w:right w:val="none" w:sz="0" w:space="0" w:color="auto"/>
                                              </w:divBdr>
                                            </w:div>
                                            <w:div w:id="1579438231">
                                              <w:marLeft w:val="0"/>
                                              <w:marRight w:val="0"/>
                                              <w:marTop w:val="0"/>
                                              <w:marBottom w:val="0"/>
                                              <w:divBdr>
                                                <w:top w:val="none" w:sz="0" w:space="0" w:color="auto"/>
                                                <w:left w:val="none" w:sz="0" w:space="0" w:color="auto"/>
                                                <w:bottom w:val="none" w:sz="0" w:space="0" w:color="auto"/>
                                                <w:right w:val="none" w:sz="0" w:space="0" w:color="auto"/>
                                              </w:divBdr>
                                            </w:div>
                                            <w:div w:id="1526821267">
                                              <w:marLeft w:val="0"/>
                                              <w:marRight w:val="0"/>
                                              <w:marTop w:val="0"/>
                                              <w:marBottom w:val="0"/>
                                              <w:divBdr>
                                                <w:top w:val="none" w:sz="0" w:space="0" w:color="auto"/>
                                                <w:left w:val="none" w:sz="0" w:space="0" w:color="auto"/>
                                                <w:bottom w:val="none" w:sz="0" w:space="0" w:color="auto"/>
                                                <w:right w:val="none" w:sz="0" w:space="0" w:color="auto"/>
                                              </w:divBdr>
                                            </w:div>
                                            <w:div w:id="972448698">
                                              <w:marLeft w:val="0"/>
                                              <w:marRight w:val="0"/>
                                              <w:marTop w:val="0"/>
                                              <w:marBottom w:val="0"/>
                                              <w:divBdr>
                                                <w:top w:val="none" w:sz="0" w:space="0" w:color="auto"/>
                                                <w:left w:val="none" w:sz="0" w:space="0" w:color="auto"/>
                                                <w:bottom w:val="none" w:sz="0" w:space="0" w:color="auto"/>
                                                <w:right w:val="none" w:sz="0" w:space="0" w:color="auto"/>
                                              </w:divBdr>
                                            </w:div>
                                            <w:div w:id="1981500843">
                                              <w:marLeft w:val="0"/>
                                              <w:marRight w:val="0"/>
                                              <w:marTop w:val="0"/>
                                              <w:marBottom w:val="0"/>
                                              <w:divBdr>
                                                <w:top w:val="none" w:sz="0" w:space="0" w:color="auto"/>
                                                <w:left w:val="none" w:sz="0" w:space="0" w:color="auto"/>
                                                <w:bottom w:val="none" w:sz="0" w:space="0" w:color="auto"/>
                                                <w:right w:val="none" w:sz="0" w:space="0" w:color="auto"/>
                                              </w:divBdr>
                                            </w:div>
                                            <w:div w:id="1209604783">
                                              <w:marLeft w:val="0"/>
                                              <w:marRight w:val="0"/>
                                              <w:marTop w:val="0"/>
                                              <w:marBottom w:val="0"/>
                                              <w:divBdr>
                                                <w:top w:val="none" w:sz="0" w:space="0" w:color="auto"/>
                                                <w:left w:val="none" w:sz="0" w:space="0" w:color="auto"/>
                                                <w:bottom w:val="none" w:sz="0" w:space="0" w:color="auto"/>
                                                <w:right w:val="none" w:sz="0" w:space="0" w:color="auto"/>
                                              </w:divBdr>
                                            </w:div>
                                            <w:div w:id="834952240">
                                              <w:marLeft w:val="0"/>
                                              <w:marRight w:val="0"/>
                                              <w:marTop w:val="0"/>
                                              <w:marBottom w:val="0"/>
                                              <w:divBdr>
                                                <w:top w:val="none" w:sz="0" w:space="0" w:color="auto"/>
                                                <w:left w:val="none" w:sz="0" w:space="0" w:color="auto"/>
                                                <w:bottom w:val="none" w:sz="0" w:space="0" w:color="auto"/>
                                                <w:right w:val="none" w:sz="0" w:space="0" w:color="auto"/>
                                              </w:divBdr>
                                            </w:div>
                                            <w:div w:id="1260481114">
                                              <w:marLeft w:val="0"/>
                                              <w:marRight w:val="0"/>
                                              <w:marTop w:val="0"/>
                                              <w:marBottom w:val="0"/>
                                              <w:divBdr>
                                                <w:top w:val="none" w:sz="0" w:space="0" w:color="auto"/>
                                                <w:left w:val="none" w:sz="0" w:space="0" w:color="auto"/>
                                                <w:bottom w:val="none" w:sz="0" w:space="0" w:color="auto"/>
                                                <w:right w:val="none" w:sz="0" w:space="0" w:color="auto"/>
                                              </w:divBdr>
                                            </w:div>
                                            <w:div w:id="785470839">
                                              <w:marLeft w:val="0"/>
                                              <w:marRight w:val="0"/>
                                              <w:marTop w:val="0"/>
                                              <w:marBottom w:val="0"/>
                                              <w:divBdr>
                                                <w:top w:val="none" w:sz="0" w:space="0" w:color="auto"/>
                                                <w:left w:val="none" w:sz="0" w:space="0" w:color="auto"/>
                                                <w:bottom w:val="none" w:sz="0" w:space="0" w:color="auto"/>
                                                <w:right w:val="none" w:sz="0" w:space="0" w:color="auto"/>
                                              </w:divBdr>
                                            </w:div>
                                            <w:div w:id="1249467044">
                                              <w:marLeft w:val="0"/>
                                              <w:marRight w:val="0"/>
                                              <w:marTop w:val="0"/>
                                              <w:marBottom w:val="0"/>
                                              <w:divBdr>
                                                <w:top w:val="none" w:sz="0" w:space="0" w:color="auto"/>
                                                <w:left w:val="none" w:sz="0" w:space="0" w:color="auto"/>
                                                <w:bottom w:val="none" w:sz="0" w:space="0" w:color="auto"/>
                                                <w:right w:val="none" w:sz="0" w:space="0" w:color="auto"/>
                                              </w:divBdr>
                                            </w:div>
                                            <w:div w:id="2000649632">
                                              <w:marLeft w:val="0"/>
                                              <w:marRight w:val="0"/>
                                              <w:marTop w:val="0"/>
                                              <w:marBottom w:val="0"/>
                                              <w:divBdr>
                                                <w:top w:val="none" w:sz="0" w:space="0" w:color="auto"/>
                                                <w:left w:val="none" w:sz="0" w:space="0" w:color="auto"/>
                                                <w:bottom w:val="none" w:sz="0" w:space="0" w:color="auto"/>
                                                <w:right w:val="none" w:sz="0" w:space="0" w:color="auto"/>
                                              </w:divBdr>
                                            </w:div>
                                            <w:div w:id="380977272">
                                              <w:marLeft w:val="0"/>
                                              <w:marRight w:val="0"/>
                                              <w:marTop w:val="0"/>
                                              <w:marBottom w:val="0"/>
                                              <w:divBdr>
                                                <w:top w:val="none" w:sz="0" w:space="0" w:color="auto"/>
                                                <w:left w:val="none" w:sz="0" w:space="0" w:color="auto"/>
                                                <w:bottom w:val="none" w:sz="0" w:space="0" w:color="auto"/>
                                                <w:right w:val="none" w:sz="0" w:space="0" w:color="auto"/>
                                              </w:divBdr>
                                            </w:div>
                                            <w:div w:id="1304191327">
                                              <w:marLeft w:val="0"/>
                                              <w:marRight w:val="0"/>
                                              <w:marTop w:val="0"/>
                                              <w:marBottom w:val="0"/>
                                              <w:divBdr>
                                                <w:top w:val="none" w:sz="0" w:space="0" w:color="auto"/>
                                                <w:left w:val="none" w:sz="0" w:space="0" w:color="auto"/>
                                                <w:bottom w:val="none" w:sz="0" w:space="0" w:color="auto"/>
                                                <w:right w:val="none" w:sz="0" w:space="0" w:color="auto"/>
                                              </w:divBdr>
                                            </w:div>
                                            <w:div w:id="343291471">
                                              <w:marLeft w:val="0"/>
                                              <w:marRight w:val="0"/>
                                              <w:marTop w:val="0"/>
                                              <w:marBottom w:val="0"/>
                                              <w:divBdr>
                                                <w:top w:val="none" w:sz="0" w:space="0" w:color="auto"/>
                                                <w:left w:val="none" w:sz="0" w:space="0" w:color="auto"/>
                                                <w:bottom w:val="none" w:sz="0" w:space="0" w:color="auto"/>
                                                <w:right w:val="none" w:sz="0" w:space="0" w:color="auto"/>
                                              </w:divBdr>
                                            </w:div>
                                            <w:div w:id="455030774">
                                              <w:marLeft w:val="0"/>
                                              <w:marRight w:val="0"/>
                                              <w:marTop w:val="0"/>
                                              <w:marBottom w:val="0"/>
                                              <w:divBdr>
                                                <w:top w:val="none" w:sz="0" w:space="0" w:color="auto"/>
                                                <w:left w:val="none" w:sz="0" w:space="0" w:color="auto"/>
                                                <w:bottom w:val="none" w:sz="0" w:space="0" w:color="auto"/>
                                                <w:right w:val="none" w:sz="0" w:space="0" w:color="auto"/>
                                              </w:divBdr>
                                            </w:div>
                                            <w:div w:id="1580407437">
                                              <w:marLeft w:val="0"/>
                                              <w:marRight w:val="0"/>
                                              <w:marTop w:val="0"/>
                                              <w:marBottom w:val="0"/>
                                              <w:divBdr>
                                                <w:top w:val="none" w:sz="0" w:space="0" w:color="auto"/>
                                                <w:left w:val="none" w:sz="0" w:space="0" w:color="auto"/>
                                                <w:bottom w:val="none" w:sz="0" w:space="0" w:color="auto"/>
                                                <w:right w:val="none" w:sz="0" w:space="0" w:color="auto"/>
                                              </w:divBdr>
                                              <w:divsChild>
                                                <w:div w:id="8403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89559783">
          <w:marLeft w:val="0"/>
          <w:marRight w:val="0"/>
          <w:marTop w:val="0"/>
          <w:marBottom w:val="0"/>
          <w:divBdr>
            <w:top w:val="none" w:sz="0" w:space="0" w:color="auto"/>
            <w:left w:val="none" w:sz="0" w:space="0" w:color="auto"/>
            <w:bottom w:val="none" w:sz="0" w:space="0" w:color="auto"/>
            <w:right w:val="none" w:sz="0" w:space="0" w:color="auto"/>
          </w:divBdr>
          <w:divsChild>
            <w:div w:id="1376461885">
              <w:marLeft w:val="0"/>
              <w:marRight w:val="0"/>
              <w:marTop w:val="0"/>
              <w:marBottom w:val="0"/>
              <w:divBdr>
                <w:top w:val="none" w:sz="0" w:space="0" w:color="auto"/>
                <w:left w:val="none" w:sz="0" w:space="0" w:color="auto"/>
                <w:bottom w:val="none" w:sz="0" w:space="0" w:color="auto"/>
                <w:right w:val="none" w:sz="0" w:space="0" w:color="auto"/>
              </w:divBdr>
              <w:divsChild>
                <w:div w:id="1434059808">
                  <w:marLeft w:val="150"/>
                  <w:marRight w:val="150"/>
                  <w:marTop w:val="150"/>
                  <w:marBottom w:val="150"/>
                  <w:divBdr>
                    <w:top w:val="none" w:sz="0" w:space="0" w:color="auto"/>
                    <w:left w:val="none" w:sz="0" w:space="0" w:color="auto"/>
                    <w:bottom w:val="none" w:sz="0" w:space="0" w:color="auto"/>
                    <w:right w:val="none" w:sz="0" w:space="0" w:color="auto"/>
                  </w:divBdr>
                  <w:divsChild>
                    <w:div w:id="893927737">
                      <w:marLeft w:val="0"/>
                      <w:marRight w:val="0"/>
                      <w:marTop w:val="0"/>
                      <w:marBottom w:val="0"/>
                      <w:divBdr>
                        <w:top w:val="none" w:sz="0" w:space="0" w:color="auto"/>
                        <w:left w:val="none" w:sz="0" w:space="0" w:color="auto"/>
                        <w:bottom w:val="none" w:sz="0" w:space="0" w:color="auto"/>
                        <w:right w:val="none" w:sz="0" w:space="0" w:color="auto"/>
                      </w:divBdr>
                      <w:divsChild>
                        <w:div w:id="102386374">
                          <w:marLeft w:val="0"/>
                          <w:marRight w:val="0"/>
                          <w:marTop w:val="0"/>
                          <w:marBottom w:val="0"/>
                          <w:divBdr>
                            <w:top w:val="none" w:sz="0" w:space="0" w:color="auto"/>
                            <w:left w:val="none" w:sz="0" w:space="0" w:color="auto"/>
                            <w:bottom w:val="none" w:sz="0" w:space="0" w:color="auto"/>
                            <w:right w:val="none" w:sz="0" w:space="0" w:color="auto"/>
                          </w:divBdr>
                          <w:divsChild>
                            <w:div w:id="2113091962">
                              <w:marLeft w:val="0"/>
                              <w:marRight w:val="0"/>
                              <w:marTop w:val="0"/>
                              <w:marBottom w:val="0"/>
                              <w:divBdr>
                                <w:top w:val="none" w:sz="0" w:space="0" w:color="auto"/>
                                <w:left w:val="none" w:sz="0" w:space="0" w:color="auto"/>
                                <w:bottom w:val="none" w:sz="0" w:space="0" w:color="auto"/>
                                <w:right w:val="none" w:sz="0" w:space="0" w:color="auto"/>
                              </w:divBdr>
                              <w:divsChild>
                                <w:div w:id="53547373">
                                  <w:marLeft w:val="0"/>
                                  <w:marRight w:val="0"/>
                                  <w:marTop w:val="0"/>
                                  <w:marBottom w:val="0"/>
                                  <w:divBdr>
                                    <w:top w:val="none" w:sz="0" w:space="0" w:color="auto"/>
                                    <w:left w:val="none" w:sz="0" w:space="0" w:color="auto"/>
                                    <w:bottom w:val="none" w:sz="0" w:space="0" w:color="auto"/>
                                    <w:right w:val="none" w:sz="0" w:space="0" w:color="auto"/>
                                  </w:divBdr>
                                  <w:divsChild>
                                    <w:div w:id="1795248326">
                                      <w:marLeft w:val="0"/>
                                      <w:marRight w:val="0"/>
                                      <w:marTop w:val="0"/>
                                      <w:marBottom w:val="0"/>
                                      <w:divBdr>
                                        <w:top w:val="none" w:sz="0" w:space="0" w:color="auto"/>
                                        <w:left w:val="none" w:sz="0" w:space="0" w:color="auto"/>
                                        <w:bottom w:val="none" w:sz="0" w:space="0" w:color="auto"/>
                                        <w:right w:val="none" w:sz="0" w:space="0" w:color="auto"/>
                                      </w:divBdr>
                                      <w:divsChild>
                                        <w:div w:id="732123391">
                                          <w:marLeft w:val="0"/>
                                          <w:marRight w:val="0"/>
                                          <w:marTop w:val="0"/>
                                          <w:marBottom w:val="0"/>
                                          <w:divBdr>
                                            <w:top w:val="none" w:sz="0" w:space="0" w:color="auto"/>
                                            <w:left w:val="none" w:sz="0" w:space="0" w:color="auto"/>
                                            <w:bottom w:val="none" w:sz="0" w:space="0" w:color="auto"/>
                                            <w:right w:val="none" w:sz="0" w:space="0" w:color="auto"/>
                                          </w:divBdr>
                                          <w:divsChild>
                                            <w:div w:id="164438503">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975069751">
                                      <w:marLeft w:val="0"/>
                                      <w:marRight w:val="0"/>
                                      <w:marTop w:val="0"/>
                                      <w:marBottom w:val="0"/>
                                      <w:divBdr>
                                        <w:top w:val="none" w:sz="0" w:space="0" w:color="auto"/>
                                        <w:left w:val="none" w:sz="0" w:space="0" w:color="auto"/>
                                        <w:bottom w:val="none" w:sz="0" w:space="0" w:color="auto"/>
                                        <w:right w:val="none" w:sz="0" w:space="0" w:color="auto"/>
                                      </w:divBdr>
                                    </w:div>
                                    <w:div w:id="195850968">
                                      <w:marLeft w:val="0"/>
                                      <w:marRight w:val="0"/>
                                      <w:marTop w:val="0"/>
                                      <w:marBottom w:val="0"/>
                                      <w:divBdr>
                                        <w:top w:val="none" w:sz="0" w:space="0" w:color="auto"/>
                                        <w:left w:val="none" w:sz="0" w:space="0" w:color="auto"/>
                                        <w:bottom w:val="none" w:sz="0" w:space="0" w:color="auto"/>
                                        <w:right w:val="none" w:sz="0" w:space="0" w:color="auto"/>
                                      </w:divBdr>
                                    </w:div>
                                    <w:div w:id="1885602456">
                                      <w:marLeft w:val="0"/>
                                      <w:marRight w:val="0"/>
                                      <w:marTop w:val="0"/>
                                      <w:marBottom w:val="0"/>
                                      <w:divBdr>
                                        <w:top w:val="none" w:sz="0" w:space="0" w:color="auto"/>
                                        <w:left w:val="none" w:sz="0" w:space="0" w:color="auto"/>
                                        <w:bottom w:val="none" w:sz="0" w:space="0" w:color="auto"/>
                                        <w:right w:val="none" w:sz="0" w:space="0" w:color="auto"/>
                                      </w:divBdr>
                                    </w:div>
                                    <w:div w:id="261380944">
                                      <w:marLeft w:val="0"/>
                                      <w:marRight w:val="0"/>
                                      <w:marTop w:val="0"/>
                                      <w:marBottom w:val="0"/>
                                      <w:divBdr>
                                        <w:top w:val="none" w:sz="0" w:space="0" w:color="auto"/>
                                        <w:left w:val="none" w:sz="0" w:space="0" w:color="auto"/>
                                        <w:bottom w:val="none" w:sz="0" w:space="0" w:color="auto"/>
                                        <w:right w:val="none" w:sz="0" w:space="0" w:color="auto"/>
                                      </w:divBdr>
                                    </w:div>
                                    <w:div w:id="948707694">
                                      <w:marLeft w:val="0"/>
                                      <w:marRight w:val="0"/>
                                      <w:marTop w:val="0"/>
                                      <w:marBottom w:val="0"/>
                                      <w:divBdr>
                                        <w:top w:val="none" w:sz="0" w:space="0" w:color="auto"/>
                                        <w:left w:val="none" w:sz="0" w:space="0" w:color="auto"/>
                                        <w:bottom w:val="none" w:sz="0" w:space="0" w:color="auto"/>
                                        <w:right w:val="none" w:sz="0" w:space="0" w:color="auto"/>
                                      </w:divBdr>
                                    </w:div>
                                    <w:div w:id="369764059">
                                      <w:marLeft w:val="0"/>
                                      <w:marRight w:val="0"/>
                                      <w:marTop w:val="0"/>
                                      <w:marBottom w:val="0"/>
                                      <w:divBdr>
                                        <w:top w:val="none" w:sz="0" w:space="0" w:color="auto"/>
                                        <w:left w:val="none" w:sz="0" w:space="0" w:color="auto"/>
                                        <w:bottom w:val="none" w:sz="0" w:space="0" w:color="auto"/>
                                        <w:right w:val="none" w:sz="0" w:space="0" w:color="auto"/>
                                      </w:divBdr>
                                    </w:div>
                                    <w:div w:id="860165918">
                                      <w:marLeft w:val="0"/>
                                      <w:marRight w:val="0"/>
                                      <w:marTop w:val="0"/>
                                      <w:marBottom w:val="0"/>
                                      <w:divBdr>
                                        <w:top w:val="none" w:sz="0" w:space="0" w:color="auto"/>
                                        <w:left w:val="none" w:sz="0" w:space="0" w:color="auto"/>
                                        <w:bottom w:val="none" w:sz="0" w:space="0" w:color="auto"/>
                                        <w:right w:val="none" w:sz="0" w:space="0" w:color="auto"/>
                                      </w:divBdr>
                                    </w:div>
                                    <w:div w:id="1822581912">
                                      <w:marLeft w:val="0"/>
                                      <w:marRight w:val="0"/>
                                      <w:marTop w:val="0"/>
                                      <w:marBottom w:val="0"/>
                                      <w:divBdr>
                                        <w:top w:val="none" w:sz="0" w:space="0" w:color="auto"/>
                                        <w:left w:val="none" w:sz="0" w:space="0" w:color="auto"/>
                                        <w:bottom w:val="none" w:sz="0" w:space="0" w:color="auto"/>
                                        <w:right w:val="none" w:sz="0" w:space="0" w:color="auto"/>
                                      </w:divBdr>
                                    </w:div>
                                    <w:div w:id="1040056712">
                                      <w:marLeft w:val="0"/>
                                      <w:marRight w:val="0"/>
                                      <w:marTop w:val="0"/>
                                      <w:marBottom w:val="0"/>
                                      <w:divBdr>
                                        <w:top w:val="none" w:sz="0" w:space="0" w:color="auto"/>
                                        <w:left w:val="none" w:sz="0" w:space="0" w:color="auto"/>
                                        <w:bottom w:val="none" w:sz="0" w:space="0" w:color="auto"/>
                                        <w:right w:val="none" w:sz="0" w:space="0" w:color="auto"/>
                                      </w:divBdr>
                                    </w:div>
                                    <w:div w:id="880629144">
                                      <w:marLeft w:val="0"/>
                                      <w:marRight w:val="0"/>
                                      <w:marTop w:val="0"/>
                                      <w:marBottom w:val="0"/>
                                      <w:divBdr>
                                        <w:top w:val="none" w:sz="0" w:space="0" w:color="auto"/>
                                        <w:left w:val="none" w:sz="0" w:space="0" w:color="auto"/>
                                        <w:bottom w:val="none" w:sz="0" w:space="0" w:color="auto"/>
                                        <w:right w:val="none" w:sz="0" w:space="0" w:color="auto"/>
                                      </w:divBdr>
                                    </w:div>
                                    <w:div w:id="943146202">
                                      <w:marLeft w:val="0"/>
                                      <w:marRight w:val="0"/>
                                      <w:marTop w:val="0"/>
                                      <w:marBottom w:val="0"/>
                                      <w:divBdr>
                                        <w:top w:val="none" w:sz="0" w:space="0" w:color="auto"/>
                                        <w:left w:val="none" w:sz="0" w:space="0" w:color="auto"/>
                                        <w:bottom w:val="none" w:sz="0" w:space="0" w:color="auto"/>
                                        <w:right w:val="none" w:sz="0" w:space="0" w:color="auto"/>
                                      </w:divBdr>
                                    </w:div>
                                    <w:div w:id="1954706834">
                                      <w:marLeft w:val="0"/>
                                      <w:marRight w:val="0"/>
                                      <w:marTop w:val="0"/>
                                      <w:marBottom w:val="0"/>
                                      <w:divBdr>
                                        <w:top w:val="none" w:sz="0" w:space="0" w:color="auto"/>
                                        <w:left w:val="none" w:sz="0" w:space="0" w:color="auto"/>
                                        <w:bottom w:val="none" w:sz="0" w:space="0" w:color="auto"/>
                                        <w:right w:val="none" w:sz="0" w:space="0" w:color="auto"/>
                                      </w:divBdr>
                                    </w:div>
                                    <w:div w:id="2055107610">
                                      <w:marLeft w:val="0"/>
                                      <w:marRight w:val="0"/>
                                      <w:marTop w:val="0"/>
                                      <w:marBottom w:val="0"/>
                                      <w:divBdr>
                                        <w:top w:val="none" w:sz="0" w:space="0" w:color="auto"/>
                                        <w:left w:val="none" w:sz="0" w:space="0" w:color="auto"/>
                                        <w:bottom w:val="none" w:sz="0" w:space="0" w:color="auto"/>
                                        <w:right w:val="none" w:sz="0" w:space="0" w:color="auto"/>
                                      </w:divBdr>
                                    </w:div>
                                    <w:div w:id="594830241">
                                      <w:marLeft w:val="0"/>
                                      <w:marRight w:val="0"/>
                                      <w:marTop w:val="0"/>
                                      <w:marBottom w:val="0"/>
                                      <w:divBdr>
                                        <w:top w:val="none" w:sz="0" w:space="0" w:color="auto"/>
                                        <w:left w:val="none" w:sz="0" w:space="0" w:color="auto"/>
                                        <w:bottom w:val="none" w:sz="0" w:space="0" w:color="auto"/>
                                        <w:right w:val="none" w:sz="0" w:space="0" w:color="auto"/>
                                      </w:divBdr>
                                    </w:div>
                                    <w:div w:id="1214462787">
                                      <w:marLeft w:val="0"/>
                                      <w:marRight w:val="0"/>
                                      <w:marTop w:val="0"/>
                                      <w:marBottom w:val="0"/>
                                      <w:divBdr>
                                        <w:top w:val="none" w:sz="0" w:space="0" w:color="auto"/>
                                        <w:left w:val="none" w:sz="0" w:space="0" w:color="auto"/>
                                        <w:bottom w:val="none" w:sz="0" w:space="0" w:color="auto"/>
                                        <w:right w:val="none" w:sz="0" w:space="0" w:color="auto"/>
                                      </w:divBdr>
                                    </w:div>
                                    <w:div w:id="313336019">
                                      <w:marLeft w:val="0"/>
                                      <w:marRight w:val="0"/>
                                      <w:marTop w:val="0"/>
                                      <w:marBottom w:val="0"/>
                                      <w:divBdr>
                                        <w:top w:val="none" w:sz="0" w:space="0" w:color="auto"/>
                                        <w:left w:val="none" w:sz="0" w:space="0" w:color="auto"/>
                                        <w:bottom w:val="none" w:sz="0" w:space="0" w:color="auto"/>
                                        <w:right w:val="none" w:sz="0" w:space="0" w:color="auto"/>
                                      </w:divBdr>
                                    </w:div>
                                    <w:div w:id="1362244843">
                                      <w:marLeft w:val="0"/>
                                      <w:marRight w:val="0"/>
                                      <w:marTop w:val="0"/>
                                      <w:marBottom w:val="0"/>
                                      <w:divBdr>
                                        <w:top w:val="none" w:sz="0" w:space="0" w:color="auto"/>
                                        <w:left w:val="none" w:sz="0" w:space="0" w:color="auto"/>
                                        <w:bottom w:val="none" w:sz="0" w:space="0" w:color="auto"/>
                                        <w:right w:val="none" w:sz="0" w:space="0" w:color="auto"/>
                                      </w:divBdr>
                                    </w:div>
                                    <w:div w:id="658466978">
                                      <w:marLeft w:val="0"/>
                                      <w:marRight w:val="0"/>
                                      <w:marTop w:val="0"/>
                                      <w:marBottom w:val="0"/>
                                      <w:divBdr>
                                        <w:top w:val="none" w:sz="0" w:space="0" w:color="auto"/>
                                        <w:left w:val="none" w:sz="0" w:space="0" w:color="auto"/>
                                        <w:bottom w:val="none" w:sz="0" w:space="0" w:color="auto"/>
                                        <w:right w:val="none" w:sz="0" w:space="0" w:color="auto"/>
                                      </w:divBdr>
                                    </w:div>
                                    <w:div w:id="1020744908">
                                      <w:marLeft w:val="0"/>
                                      <w:marRight w:val="0"/>
                                      <w:marTop w:val="0"/>
                                      <w:marBottom w:val="0"/>
                                      <w:divBdr>
                                        <w:top w:val="none" w:sz="0" w:space="0" w:color="auto"/>
                                        <w:left w:val="none" w:sz="0" w:space="0" w:color="auto"/>
                                        <w:bottom w:val="none" w:sz="0" w:space="0" w:color="auto"/>
                                        <w:right w:val="none" w:sz="0" w:space="0" w:color="auto"/>
                                      </w:divBdr>
                                    </w:div>
                                    <w:div w:id="792094109">
                                      <w:marLeft w:val="0"/>
                                      <w:marRight w:val="0"/>
                                      <w:marTop w:val="0"/>
                                      <w:marBottom w:val="0"/>
                                      <w:divBdr>
                                        <w:top w:val="none" w:sz="0" w:space="0" w:color="auto"/>
                                        <w:left w:val="none" w:sz="0" w:space="0" w:color="auto"/>
                                        <w:bottom w:val="none" w:sz="0" w:space="0" w:color="auto"/>
                                        <w:right w:val="none" w:sz="0" w:space="0" w:color="auto"/>
                                      </w:divBdr>
                                    </w:div>
                                    <w:div w:id="1786077121">
                                      <w:marLeft w:val="0"/>
                                      <w:marRight w:val="0"/>
                                      <w:marTop w:val="0"/>
                                      <w:marBottom w:val="0"/>
                                      <w:divBdr>
                                        <w:top w:val="none" w:sz="0" w:space="0" w:color="auto"/>
                                        <w:left w:val="none" w:sz="0" w:space="0" w:color="auto"/>
                                        <w:bottom w:val="none" w:sz="0" w:space="0" w:color="auto"/>
                                        <w:right w:val="none" w:sz="0" w:space="0" w:color="auto"/>
                                      </w:divBdr>
                                      <w:divsChild>
                                        <w:div w:id="163960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6314261">
          <w:marLeft w:val="0"/>
          <w:marRight w:val="0"/>
          <w:marTop w:val="0"/>
          <w:marBottom w:val="0"/>
          <w:divBdr>
            <w:top w:val="none" w:sz="0" w:space="0" w:color="auto"/>
            <w:left w:val="none" w:sz="0" w:space="0" w:color="auto"/>
            <w:bottom w:val="none" w:sz="0" w:space="0" w:color="auto"/>
            <w:right w:val="none" w:sz="0" w:space="0" w:color="auto"/>
          </w:divBdr>
          <w:divsChild>
            <w:div w:id="69885126">
              <w:marLeft w:val="0"/>
              <w:marRight w:val="0"/>
              <w:marTop w:val="0"/>
              <w:marBottom w:val="0"/>
              <w:divBdr>
                <w:top w:val="none" w:sz="0" w:space="0" w:color="auto"/>
                <w:left w:val="none" w:sz="0" w:space="0" w:color="auto"/>
                <w:bottom w:val="none" w:sz="0" w:space="0" w:color="auto"/>
                <w:right w:val="none" w:sz="0" w:space="0" w:color="auto"/>
              </w:divBdr>
              <w:divsChild>
                <w:div w:id="690835488">
                  <w:marLeft w:val="150"/>
                  <w:marRight w:val="150"/>
                  <w:marTop w:val="150"/>
                  <w:marBottom w:val="150"/>
                  <w:divBdr>
                    <w:top w:val="none" w:sz="0" w:space="0" w:color="auto"/>
                    <w:left w:val="none" w:sz="0" w:space="0" w:color="auto"/>
                    <w:bottom w:val="none" w:sz="0" w:space="0" w:color="auto"/>
                    <w:right w:val="none" w:sz="0" w:space="0" w:color="auto"/>
                  </w:divBdr>
                  <w:divsChild>
                    <w:div w:id="1445611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7591677">
      <w:bodyDiv w:val="1"/>
      <w:marLeft w:val="0"/>
      <w:marRight w:val="0"/>
      <w:marTop w:val="0"/>
      <w:marBottom w:val="0"/>
      <w:divBdr>
        <w:top w:val="none" w:sz="0" w:space="0" w:color="auto"/>
        <w:left w:val="none" w:sz="0" w:space="0" w:color="auto"/>
        <w:bottom w:val="none" w:sz="0" w:space="0" w:color="auto"/>
        <w:right w:val="none" w:sz="0" w:space="0" w:color="auto"/>
      </w:divBdr>
    </w:div>
    <w:div w:id="586886972">
      <w:bodyDiv w:val="1"/>
      <w:marLeft w:val="0"/>
      <w:marRight w:val="0"/>
      <w:marTop w:val="0"/>
      <w:marBottom w:val="0"/>
      <w:divBdr>
        <w:top w:val="none" w:sz="0" w:space="0" w:color="auto"/>
        <w:left w:val="none" w:sz="0" w:space="0" w:color="auto"/>
        <w:bottom w:val="none" w:sz="0" w:space="0" w:color="auto"/>
        <w:right w:val="none" w:sz="0" w:space="0" w:color="auto"/>
      </w:divBdr>
    </w:div>
    <w:div w:id="608007934">
      <w:bodyDiv w:val="1"/>
      <w:marLeft w:val="0"/>
      <w:marRight w:val="0"/>
      <w:marTop w:val="0"/>
      <w:marBottom w:val="0"/>
      <w:divBdr>
        <w:top w:val="none" w:sz="0" w:space="0" w:color="auto"/>
        <w:left w:val="none" w:sz="0" w:space="0" w:color="auto"/>
        <w:bottom w:val="none" w:sz="0" w:space="0" w:color="auto"/>
        <w:right w:val="none" w:sz="0" w:space="0" w:color="auto"/>
      </w:divBdr>
    </w:div>
    <w:div w:id="633027193">
      <w:bodyDiv w:val="1"/>
      <w:marLeft w:val="0"/>
      <w:marRight w:val="0"/>
      <w:marTop w:val="0"/>
      <w:marBottom w:val="0"/>
      <w:divBdr>
        <w:top w:val="none" w:sz="0" w:space="0" w:color="auto"/>
        <w:left w:val="none" w:sz="0" w:space="0" w:color="auto"/>
        <w:bottom w:val="none" w:sz="0" w:space="0" w:color="auto"/>
        <w:right w:val="none" w:sz="0" w:space="0" w:color="auto"/>
      </w:divBdr>
    </w:div>
    <w:div w:id="637687445">
      <w:bodyDiv w:val="1"/>
      <w:marLeft w:val="0"/>
      <w:marRight w:val="0"/>
      <w:marTop w:val="0"/>
      <w:marBottom w:val="0"/>
      <w:divBdr>
        <w:top w:val="none" w:sz="0" w:space="0" w:color="auto"/>
        <w:left w:val="none" w:sz="0" w:space="0" w:color="auto"/>
        <w:bottom w:val="none" w:sz="0" w:space="0" w:color="auto"/>
        <w:right w:val="none" w:sz="0" w:space="0" w:color="auto"/>
      </w:divBdr>
    </w:div>
    <w:div w:id="661736540">
      <w:bodyDiv w:val="1"/>
      <w:marLeft w:val="0"/>
      <w:marRight w:val="0"/>
      <w:marTop w:val="0"/>
      <w:marBottom w:val="0"/>
      <w:divBdr>
        <w:top w:val="none" w:sz="0" w:space="0" w:color="auto"/>
        <w:left w:val="none" w:sz="0" w:space="0" w:color="auto"/>
        <w:bottom w:val="none" w:sz="0" w:space="0" w:color="auto"/>
        <w:right w:val="none" w:sz="0" w:space="0" w:color="auto"/>
      </w:divBdr>
    </w:div>
    <w:div w:id="714626770">
      <w:bodyDiv w:val="1"/>
      <w:marLeft w:val="0"/>
      <w:marRight w:val="0"/>
      <w:marTop w:val="0"/>
      <w:marBottom w:val="0"/>
      <w:divBdr>
        <w:top w:val="none" w:sz="0" w:space="0" w:color="auto"/>
        <w:left w:val="none" w:sz="0" w:space="0" w:color="auto"/>
        <w:bottom w:val="none" w:sz="0" w:space="0" w:color="auto"/>
        <w:right w:val="none" w:sz="0" w:space="0" w:color="auto"/>
      </w:divBdr>
    </w:div>
    <w:div w:id="732509424">
      <w:bodyDiv w:val="1"/>
      <w:marLeft w:val="0"/>
      <w:marRight w:val="0"/>
      <w:marTop w:val="0"/>
      <w:marBottom w:val="0"/>
      <w:divBdr>
        <w:top w:val="none" w:sz="0" w:space="0" w:color="auto"/>
        <w:left w:val="none" w:sz="0" w:space="0" w:color="auto"/>
        <w:bottom w:val="none" w:sz="0" w:space="0" w:color="auto"/>
        <w:right w:val="none" w:sz="0" w:space="0" w:color="auto"/>
      </w:divBdr>
    </w:div>
    <w:div w:id="764377006">
      <w:bodyDiv w:val="1"/>
      <w:marLeft w:val="0"/>
      <w:marRight w:val="0"/>
      <w:marTop w:val="0"/>
      <w:marBottom w:val="0"/>
      <w:divBdr>
        <w:top w:val="none" w:sz="0" w:space="0" w:color="auto"/>
        <w:left w:val="none" w:sz="0" w:space="0" w:color="auto"/>
        <w:bottom w:val="none" w:sz="0" w:space="0" w:color="auto"/>
        <w:right w:val="none" w:sz="0" w:space="0" w:color="auto"/>
      </w:divBdr>
      <w:divsChild>
        <w:div w:id="528298669">
          <w:marLeft w:val="0"/>
          <w:marRight w:val="0"/>
          <w:marTop w:val="0"/>
          <w:marBottom w:val="0"/>
          <w:divBdr>
            <w:top w:val="none" w:sz="0" w:space="0" w:color="auto"/>
            <w:left w:val="none" w:sz="0" w:space="0" w:color="auto"/>
            <w:bottom w:val="none" w:sz="0" w:space="0" w:color="auto"/>
            <w:right w:val="none" w:sz="0" w:space="0" w:color="auto"/>
          </w:divBdr>
        </w:div>
        <w:div w:id="959998524">
          <w:marLeft w:val="0"/>
          <w:marRight w:val="0"/>
          <w:marTop w:val="0"/>
          <w:marBottom w:val="0"/>
          <w:divBdr>
            <w:top w:val="none" w:sz="0" w:space="0" w:color="auto"/>
            <w:left w:val="none" w:sz="0" w:space="0" w:color="auto"/>
            <w:bottom w:val="none" w:sz="0" w:space="0" w:color="auto"/>
            <w:right w:val="none" w:sz="0" w:space="0" w:color="auto"/>
          </w:divBdr>
        </w:div>
      </w:divsChild>
    </w:div>
    <w:div w:id="778060534">
      <w:bodyDiv w:val="1"/>
      <w:marLeft w:val="0"/>
      <w:marRight w:val="0"/>
      <w:marTop w:val="0"/>
      <w:marBottom w:val="0"/>
      <w:divBdr>
        <w:top w:val="none" w:sz="0" w:space="0" w:color="auto"/>
        <w:left w:val="none" w:sz="0" w:space="0" w:color="auto"/>
        <w:bottom w:val="none" w:sz="0" w:space="0" w:color="auto"/>
        <w:right w:val="none" w:sz="0" w:space="0" w:color="auto"/>
      </w:divBdr>
    </w:div>
    <w:div w:id="780606925">
      <w:bodyDiv w:val="1"/>
      <w:marLeft w:val="0"/>
      <w:marRight w:val="0"/>
      <w:marTop w:val="0"/>
      <w:marBottom w:val="0"/>
      <w:divBdr>
        <w:top w:val="none" w:sz="0" w:space="0" w:color="auto"/>
        <w:left w:val="none" w:sz="0" w:space="0" w:color="auto"/>
        <w:bottom w:val="none" w:sz="0" w:space="0" w:color="auto"/>
        <w:right w:val="none" w:sz="0" w:space="0" w:color="auto"/>
      </w:divBdr>
    </w:div>
    <w:div w:id="799348995">
      <w:bodyDiv w:val="1"/>
      <w:marLeft w:val="0"/>
      <w:marRight w:val="0"/>
      <w:marTop w:val="0"/>
      <w:marBottom w:val="0"/>
      <w:divBdr>
        <w:top w:val="none" w:sz="0" w:space="0" w:color="auto"/>
        <w:left w:val="none" w:sz="0" w:space="0" w:color="auto"/>
        <w:bottom w:val="none" w:sz="0" w:space="0" w:color="auto"/>
        <w:right w:val="none" w:sz="0" w:space="0" w:color="auto"/>
      </w:divBdr>
      <w:divsChild>
        <w:div w:id="1327510639">
          <w:marLeft w:val="0"/>
          <w:marRight w:val="0"/>
          <w:marTop w:val="0"/>
          <w:marBottom w:val="0"/>
          <w:divBdr>
            <w:top w:val="none" w:sz="0" w:space="0" w:color="auto"/>
            <w:left w:val="none" w:sz="0" w:space="0" w:color="auto"/>
            <w:bottom w:val="none" w:sz="0" w:space="0" w:color="auto"/>
            <w:right w:val="none" w:sz="0" w:space="0" w:color="auto"/>
          </w:divBdr>
          <w:divsChild>
            <w:div w:id="1491943941">
              <w:marLeft w:val="0"/>
              <w:marRight w:val="0"/>
              <w:marTop w:val="0"/>
              <w:marBottom w:val="0"/>
              <w:divBdr>
                <w:top w:val="none" w:sz="0" w:space="0" w:color="auto"/>
                <w:left w:val="none" w:sz="0" w:space="0" w:color="auto"/>
                <w:bottom w:val="none" w:sz="0" w:space="0" w:color="auto"/>
                <w:right w:val="none" w:sz="0" w:space="0" w:color="auto"/>
              </w:divBdr>
              <w:divsChild>
                <w:div w:id="1250700577">
                  <w:marLeft w:val="0"/>
                  <w:marRight w:val="0"/>
                  <w:marTop w:val="0"/>
                  <w:marBottom w:val="0"/>
                  <w:divBdr>
                    <w:top w:val="none" w:sz="0" w:space="0" w:color="auto"/>
                    <w:left w:val="none" w:sz="0" w:space="0" w:color="auto"/>
                    <w:bottom w:val="none" w:sz="0" w:space="0" w:color="auto"/>
                    <w:right w:val="none" w:sz="0" w:space="0" w:color="auto"/>
                  </w:divBdr>
                  <w:divsChild>
                    <w:div w:id="77609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848159">
      <w:bodyDiv w:val="1"/>
      <w:marLeft w:val="0"/>
      <w:marRight w:val="0"/>
      <w:marTop w:val="0"/>
      <w:marBottom w:val="0"/>
      <w:divBdr>
        <w:top w:val="none" w:sz="0" w:space="0" w:color="auto"/>
        <w:left w:val="none" w:sz="0" w:space="0" w:color="auto"/>
        <w:bottom w:val="none" w:sz="0" w:space="0" w:color="auto"/>
        <w:right w:val="none" w:sz="0" w:space="0" w:color="auto"/>
      </w:divBdr>
    </w:div>
    <w:div w:id="825433044">
      <w:bodyDiv w:val="1"/>
      <w:marLeft w:val="0"/>
      <w:marRight w:val="0"/>
      <w:marTop w:val="0"/>
      <w:marBottom w:val="0"/>
      <w:divBdr>
        <w:top w:val="none" w:sz="0" w:space="0" w:color="auto"/>
        <w:left w:val="none" w:sz="0" w:space="0" w:color="auto"/>
        <w:bottom w:val="none" w:sz="0" w:space="0" w:color="auto"/>
        <w:right w:val="none" w:sz="0" w:space="0" w:color="auto"/>
      </w:divBdr>
      <w:divsChild>
        <w:div w:id="1359044442">
          <w:marLeft w:val="0"/>
          <w:marRight w:val="0"/>
          <w:marTop w:val="0"/>
          <w:marBottom w:val="0"/>
          <w:divBdr>
            <w:top w:val="none" w:sz="0" w:space="0" w:color="auto"/>
            <w:left w:val="none" w:sz="0" w:space="0" w:color="auto"/>
            <w:bottom w:val="none" w:sz="0" w:space="0" w:color="auto"/>
            <w:right w:val="none" w:sz="0" w:space="0" w:color="auto"/>
          </w:divBdr>
        </w:div>
        <w:div w:id="324826056">
          <w:marLeft w:val="0"/>
          <w:marRight w:val="0"/>
          <w:marTop w:val="0"/>
          <w:marBottom w:val="0"/>
          <w:divBdr>
            <w:top w:val="none" w:sz="0" w:space="0" w:color="auto"/>
            <w:left w:val="none" w:sz="0" w:space="0" w:color="auto"/>
            <w:bottom w:val="none" w:sz="0" w:space="0" w:color="auto"/>
            <w:right w:val="none" w:sz="0" w:space="0" w:color="auto"/>
          </w:divBdr>
        </w:div>
        <w:div w:id="1622490670">
          <w:marLeft w:val="0"/>
          <w:marRight w:val="0"/>
          <w:marTop w:val="0"/>
          <w:marBottom w:val="0"/>
          <w:divBdr>
            <w:top w:val="none" w:sz="0" w:space="0" w:color="auto"/>
            <w:left w:val="none" w:sz="0" w:space="0" w:color="auto"/>
            <w:bottom w:val="none" w:sz="0" w:space="0" w:color="auto"/>
            <w:right w:val="none" w:sz="0" w:space="0" w:color="auto"/>
          </w:divBdr>
        </w:div>
        <w:div w:id="188567936">
          <w:marLeft w:val="0"/>
          <w:marRight w:val="0"/>
          <w:marTop w:val="0"/>
          <w:marBottom w:val="0"/>
          <w:divBdr>
            <w:top w:val="none" w:sz="0" w:space="0" w:color="auto"/>
            <w:left w:val="none" w:sz="0" w:space="0" w:color="auto"/>
            <w:bottom w:val="none" w:sz="0" w:space="0" w:color="auto"/>
            <w:right w:val="none" w:sz="0" w:space="0" w:color="auto"/>
          </w:divBdr>
        </w:div>
        <w:div w:id="1091925898">
          <w:marLeft w:val="0"/>
          <w:marRight w:val="0"/>
          <w:marTop w:val="0"/>
          <w:marBottom w:val="0"/>
          <w:divBdr>
            <w:top w:val="none" w:sz="0" w:space="0" w:color="auto"/>
            <w:left w:val="none" w:sz="0" w:space="0" w:color="auto"/>
            <w:bottom w:val="none" w:sz="0" w:space="0" w:color="auto"/>
            <w:right w:val="none" w:sz="0" w:space="0" w:color="auto"/>
          </w:divBdr>
        </w:div>
        <w:div w:id="257519309">
          <w:marLeft w:val="0"/>
          <w:marRight w:val="0"/>
          <w:marTop w:val="0"/>
          <w:marBottom w:val="0"/>
          <w:divBdr>
            <w:top w:val="none" w:sz="0" w:space="0" w:color="auto"/>
            <w:left w:val="none" w:sz="0" w:space="0" w:color="auto"/>
            <w:bottom w:val="none" w:sz="0" w:space="0" w:color="auto"/>
            <w:right w:val="none" w:sz="0" w:space="0" w:color="auto"/>
          </w:divBdr>
        </w:div>
        <w:div w:id="1313603965">
          <w:marLeft w:val="0"/>
          <w:marRight w:val="0"/>
          <w:marTop w:val="0"/>
          <w:marBottom w:val="0"/>
          <w:divBdr>
            <w:top w:val="none" w:sz="0" w:space="0" w:color="auto"/>
            <w:left w:val="none" w:sz="0" w:space="0" w:color="auto"/>
            <w:bottom w:val="none" w:sz="0" w:space="0" w:color="auto"/>
            <w:right w:val="none" w:sz="0" w:space="0" w:color="auto"/>
          </w:divBdr>
        </w:div>
        <w:div w:id="255093515">
          <w:marLeft w:val="0"/>
          <w:marRight w:val="0"/>
          <w:marTop w:val="0"/>
          <w:marBottom w:val="0"/>
          <w:divBdr>
            <w:top w:val="none" w:sz="0" w:space="0" w:color="auto"/>
            <w:left w:val="none" w:sz="0" w:space="0" w:color="auto"/>
            <w:bottom w:val="none" w:sz="0" w:space="0" w:color="auto"/>
            <w:right w:val="none" w:sz="0" w:space="0" w:color="auto"/>
          </w:divBdr>
        </w:div>
        <w:div w:id="448822858">
          <w:marLeft w:val="0"/>
          <w:marRight w:val="0"/>
          <w:marTop w:val="0"/>
          <w:marBottom w:val="0"/>
          <w:divBdr>
            <w:top w:val="none" w:sz="0" w:space="0" w:color="auto"/>
            <w:left w:val="none" w:sz="0" w:space="0" w:color="auto"/>
            <w:bottom w:val="none" w:sz="0" w:space="0" w:color="auto"/>
            <w:right w:val="none" w:sz="0" w:space="0" w:color="auto"/>
          </w:divBdr>
        </w:div>
        <w:div w:id="214438646">
          <w:marLeft w:val="0"/>
          <w:marRight w:val="0"/>
          <w:marTop w:val="0"/>
          <w:marBottom w:val="0"/>
          <w:divBdr>
            <w:top w:val="none" w:sz="0" w:space="0" w:color="auto"/>
            <w:left w:val="none" w:sz="0" w:space="0" w:color="auto"/>
            <w:bottom w:val="none" w:sz="0" w:space="0" w:color="auto"/>
            <w:right w:val="none" w:sz="0" w:space="0" w:color="auto"/>
          </w:divBdr>
        </w:div>
        <w:div w:id="2036613763">
          <w:marLeft w:val="0"/>
          <w:marRight w:val="0"/>
          <w:marTop w:val="0"/>
          <w:marBottom w:val="0"/>
          <w:divBdr>
            <w:top w:val="none" w:sz="0" w:space="0" w:color="auto"/>
            <w:left w:val="none" w:sz="0" w:space="0" w:color="auto"/>
            <w:bottom w:val="none" w:sz="0" w:space="0" w:color="auto"/>
            <w:right w:val="none" w:sz="0" w:space="0" w:color="auto"/>
          </w:divBdr>
        </w:div>
        <w:div w:id="966621461">
          <w:marLeft w:val="0"/>
          <w:marRight w:val="0"/>
          <w:marTop w:val="0"/>
          <w:marBottom w:val="0"/>
          <w:divBdr>
            <w:top w:val="none" w:sz="0" w:space="0" w:color="auto"/>
            <w:left w:val="none" w:sz="0" w:space="0" w:color="auto"/>
            <w:bottom w:val="none" w:sz="0" w:space="0" w:color="auto"/>
            <w:right w:val="none" w:sz="0" w:space="0" w:color="auto"/>
          </w:divBdr>
        </w:div>
        <w:div w:id="1126389979">
          <w:marLeft w:val="0"/>
          <w:marRight w:val="0"/>
          <w:marTop w:val="0"/>
          <w:marBottom w:val="0"/>
          <w:divBdr>
            <w:top w:val="none" w:sz="0" w:space="0" w:color="auto"/>
            <w:left w:val="none" w:sz="0" w:space="0" w:color="auto"/>
            <w:bottom w:val="none" w:sz="0" w:space="0" w:color="auto"/>
            <w:right w:val="none" w:sz="0" w:space="0" w:color="auto"/>
          </w:divBdr>
        </w:div>
        <w:div w:id="1852407390">
          <w:marLeft w:val="0"/>
          <w:marRight w:val="0"/>
          <w:marTop w:val="0"/>
          <w:marBottom w:val="0"/>
          <w:divBdr>
            <w:top w:val="none" w:sz="0" w:space="0" w:color="auto"/>
            <w:left w:val="none" w:sz="0" w:space="0" w:color="auto"/>
            <w:bottom w:val="none" w:sz="0" w:space="0" w:color="auto"/>
            <w:right w:val="none" w:sz="0" w:space="0" w:color="auto"/>
          </w:divBdr>
        </w:div>
        <w:div w:id="1233782949">
          <w:marLeft w:val="0"/>
          <w:marRight w:val="0"/>
          <w:marTop w:val="0"/>
          <w:marBottom w:val="0"/>
          <w:divBdr>
            <w:top w:val="none" w:sz="0" w:space="0" w:color="auto"/>
            <w:left w:val="none" w:sz="0" w:space="0" w:color="auto"/>
            <w:bottom w:val="none" w:sz="0" w:space="0" w:color="auto"/>
            <w:right w:val="none" w:sz="0" w:space="0" w:color="auto"/>
          </w:divBdr>
        </w:div>
      </w:divsChild>
    </w:div>
    <w:div w:id="854073447">
      <w:bodyDiv w:val="1"/>
      <w:marLeft w:val="0"/>
      <w:marRight w:val="0"/>
      <w:marTop w:val="0"/>
      <w:marBottom w:val="0"/>
      <w:divBdr>
        <w:top w:val="none" w:sz="0" w:space="0" w:color="auto"/>
        <w:left w:val="none" w:sz="0" w:space="0" w:color="auto"/>
        <w:bottom w:val="none" w:sz="0" w:space="0" w:color="auto"/>
        <w:right w:val="none" w:sz="0" w:space="0" w:color="auto"/>
      </w:divBdr>
    </w:div>
    <w:div w:id="858812508">
      <w:bodyDiv w:val="1"/>
      <w:marLeft w:val="0"/>
      <w:marRight w:val="0"/>
      <w:marTop w:val="0"/>
      <w:marBottom w:val="0"/>
      <w:divBdr>
        <w:top w:val="none" w:sz="0" w:space="0" w:color="auto"/>
        <w:left w:val="none" w:sz="0" w:space="0" w:color="auto"/>
        <w:bottom w:val="none" w:sz="0" w:space="0" w:color="auto"/>
        <w:right w:val="none" w:sz="0" w:space="0" w:color="auto"/>
      </w:divBdr>
    </w:div>
    <w:div w:id="866793584">
      <w:bodyDiv w:val="1"/>
      <w:marLeft w:val="0"/>
      <w:marRight w:val="0"/>
      <w:marTop w:val="0"/>
      <w:marBottom w:val="0"/>
      <w:divBdr>
        <w:top w:val="none" w:sz="0" w:space="0" w:color="auto"/>
        <w:left w:val="none" w:sz="0" w:space="0" w:color="auto"/>
        <w:bottom w:val="none" w:sz="0" w:space="0" w:color="auto"/>
        <w:right w:val="none" w:sz="0" w:space="0" w:color="auto"/>
      </w:divBdr>
    </w:div>
    <w:div w:id="883177432">
      <w:bodyDiv w:val="1"/>
      <w:marLeft w:val="0"/>
      <w:marRight w:val="0"/>
      <w:marTop w:val="0"/>
      <w:marBottom w:val="0"/>
      <w:divBdr>
        <w:top w:val="none" w:sz="0" w:space="0" w:color="auto"/>
        <w:left w:val="none" w:sz="0" w:space="0" w:color="auto"/>
        <w:bottom w:val="none" w:sz="0" w:space="0" w:color="auto"/>
        <w:right w:val="none" w:sz="0" w:space="0" w:color="auto"/>
      </w:divBdr>
    </w:div>
    <w:div w:id="957875009">
      <w:bodyDiv w:val="1"/>
      <w:marLeft w:val="0"/>
      <w:marRight w:val="0"/>
      <w:marTop w:val="0"/>
      <w:marBottom w:val="0"/>
      <w:divBdr>
        <w:top w:val="none" w:sz="0" w:space="0" w:color="auto"/>
        <w:left w:val="none" w:sz="0" w:space="0" w:color="auto"/>
        <w:bottom w:val="none" w:sz="0" w:space="0" w:color="auto"/>
        <w:right w:val="none" w:sz="0" w:space="0" w:color="auto"/>
      </w:divBdr>
    </w:div>
    <w:div w:id="979115894">
      <w:bodyDiv w:val="1"/>
      <w:marLeft w:val="0"/>
      <w:marRight w:val="0"/>
      <w:marTop w:val="0"/>
      <w:marBottom w:val="0"/>
      <w:divBdr>
        <w:top w:val="none" w:sz="0" w:space="0" w:color="auto"/>
        <w:left w:val="none" w:sz="0" w:space="0" w:color="auto"/>
        <w:bottom w:val="none" w:sz="0" w:space="0" w:color="auto"/>
        <w:right w:val="none" w:sz="0" w:space="0" w:color="auto"/>
      </w:divBdr>
    </w:div>
    <w:div w:id="988174207">
      <w:bodyDiv w:val="1"/>
      <w:marLeft w:val="0"/>
      <w:marRight w:val="0"/>
      <w:marTop w:val="0"/>
      <w:marBottom w:val="0"/>
      <w:divBdr>
        <w:top w:val="none" w:sz="0" w:space="0" w:color="auto"/>
        <w:left w:val="none" w:sz="0" w:space="0" w:color="auto"/>
        <w:bottom w:val="none" w:sz="0" w:space="0" w:color="auto"/>
        <w:right w:val="none" w:sz="0" w:space="0" w:color="auto"/>
      </w:divBdr>
    </w:div>
    <w:div w:id="1003432223">
      <w:bodyDiv w:val="1"/>
      <w:marLeft w:val="0"/>
      <w:marRight w:val="0"/>
      <w:marTop w:val="0"/>
      <w:marBottom w:val="0"/>
      <w:divBdr>
        <w:top w:val="none" w:sz="0" w:space="0" w:color="auto"/>
        <w:left w:val="none" w:sz="0" w:space="0" w:color="auto"/>
        <w:bottom w:val="none" w:sz="0" w:space="0" w:color="auto"/>
        <w:right w:val="none" w:sz="0" w:space="0" w:color="auto"/>
      </w:divBdr>
    </w:div>
    <w:div w:id="1034964655">
      <w:bodyDiv w:val="1"/>
      <w:marLeft w:val="0"/>
      <w:marRight w:val="0"/>
      <w:marTop w:val="0"/>
      <w:marBottom w:val="0"/>
      <w:divBdr>
        <w:top w:val="none" w:sz="0" w:space="0" w:color="auto"/>
        <w:left w:val="none" w:sz="0" w:space="0" w:color="auto"/>
        <w:bottom w:val="none" w:sz="0" w:space="0" w:color="auto"/>
        <w:right w:val="none" w:sz="0" w:space="0" w:color="auto"/>
      </w:divBdr>
    </w:div>
    <w:div w:id="1040546854">
      <w:bodyDiv w:val="1"/>
      <w:marLeft w:val="0"/>
      <w:marRight w:val="0"/>
      <w:marTop w:val="0"/>
      <w:marBottom w:val="0"/>
      <w:divBdr>
        <w:top w:val="none" w:sz="0" w:space="0" w:color="auto"/>
        <w:left w:val="none" w:sz="0" w:space="0" w:color="auto"/>
        <w:bottom w:val="none" w:sz="0" w:space="0" w:color="auto"/>
        <w:right w:val="none" w:sz="0" w:space="0" w:color="auto"/>
      </w:divBdr>
    </w:div>
    <w:div w:id="1093628508">
      <w:bodyDiv w:val="1"/>
      <w:marLeft w:val="0"/>
      <w:marRight w:val="0"/>
      <w:marTop w:val="0"/>
      <w:marBottom w:val="0"/>
      <w:divBdr>
        <w:top w:val="none" w:sz="0" w:space="0" w:color="auto"/>
        <w:left w:val="none" w:sz="0" w:space="0" w:color="auto"/>
        <w:bottom w:val="none" w:sz="0" w:space="0" w:color="auto"/>
        <w:right w:val="none" w:sz="0" w:space="0" w:color="auto"/>
      </w:divBdr>
    </w:div>
    <w:div w:id="1114983045">
      <w:bodyDiv w:val="1"/>
      <w:marLeft w:val="0"/>
      <w:marRight w:val="0"/>
      <w:marTop w:val="0"/>
      <w:marBottom w:val="0"/>
      <w:divBdr>
        <w:top w:val="none" w:sz="0" w:space="0" w:color="auto"/>
        <w:left w:val="none" w:sz="0" w:space="0" w:color="auto"/>
        <w:bottom w:val="none" w:sz="0" w:space="0" w:color="auto"/>
        <w:right w:val="none" w:sz="0" w:space="0" w:color="auto"/>
      </w:divBdr>
    </w:div>
    <w:div w:id="1127285422">
      <w:bodyDiv w:val="1"/>
      <w:marLeft w:val="0"/>
      <w:marRight w:val="0"/>
      <w:marTop w:val="0"/>
      <w:marBottom w:val="0"/>
      <w:divBdr>
        <w:top w:val="none" w:sz="0" w:space="0" w:color="auto"/>
        <w:left w:val="none" w:sz="0" w:space="0" w:color="auto"/>
        <w:bottom w:val="none" w:sz="0" w:space="0" w:color="auto"/>
        <w:right w:val="none" w:sz="0" w:space="0" w:color="auto"/>
      </w:divBdr>
      <w:divsChild>
        <w:div w:id="1267730749">
          <w:marLeft w:val="0"/>
          <w:marRight w:val="0"/>
          <w:marTop w:val="0"/>
          <w:marBottom w:val="0"/>
          <w:divBdr>
            <w:top w:val="none" w:sz="0" w:space="0" w:color="auto"/>
            <w:left w:val="none" w:sz="0" w:space="0" w:color="auto"/>
            <w:bottom w:val="none" w:sz="0" w:space="0" w:color="auto"/>
            <w:right w:val="none" w:sz="0" w:space="0" w:color="auto"/>
          </w:divBdr>
        </w:div>
        <w:div w:id="1635670413">
          <w:marLeft w:val="0"/>
          <w:marRight w:val="0"/>
          <w:marTop w:val="0"/>
          <w:marBottom w:val="0"/>
          <w:divBdr>
            <w:top w:val="none" w:sz="0" w:space="0" w:color="auto"/>
            <w:left w:val="none" w:sz="0" w:space="0" w:color="auto"/>
            <w:bottom w:val="none" w:sz="0" w:space="0" w:color="auto"/>
            <w:right w:val="none" w:sz="0" w:space="0" w:color="auto"/>
          </w:divBdr>
        </w:div>
        <w:div w:id="262032109">
          <w:marLeft w:val="0"/>
          <w:marRight w:val="0"/>
          <w:marTop w:val="0"/>
          <w:marBottom w:val="0"/>
          <w:divBdr>
            <w:top w:val="none" w:sz="0" w:space="0" w:color="auto"/>
            <w:left w:val="none" w:sz="0" w:space="0" w:color="auto"/>
            <w:bottom w:val="none" w:sz="0" w:space="0" w:color="auto"/>
            <w:right w:val="none" w:sz="0" w:space="0" w:color="auto"/>
          </w:divBdr>
        </w:div>
        <w:div w:id="1917982516">
          <w:marLeft w:val="0"/>
          <w:marRight w:val="0"/>
          <w:marTop w:val="0"/>
          <w:marBottom w:val="0"/>
          <w:divBdr>
            <w:top w:val="none" w:sz="0" w:space="0" w:color="auto"/>
            <w:left w:val="none" w:sz="0" w:space="0" w:color="auto"/>
            <w:bottom w:val="none" w:sz="0" w:space="0" w:color="auto"/>
            <w:right w:val="none" w:sz="0" w:space="0" w:color="auto"/>
          </w:divBdr>
        </w:div>
        <w:div w:id="999692619">
          <w:marLeft w:val="0"/>
          <w:marRight w:val="0"/>
          <w:marTop w:val="0"/>
          <w:marBottom w:val="0"/>
          <w:divBdr>
            <w:top w:val="none" w:sz="0" w:space="0" w:color="auto"/>
            <w:left w:val="none" w:sz="0" w:space="0" w:color="auto"/>
            <w:bottom w:val="none" w:sz="0" w:space="0" w:color="auto"/>
            <w:right w:val="none" w:sz="0" w:space="0" w:color="auto"/>
          </w:divBdr>
        </w:div>
        <w:div w:id="1363169211">
          <w:marLeft w:val="0"/>
          <w:marRight w:val="0"/>
          <w:marTop w:val="0"/>
          <w:marBottom w:val="0"/>
          <w:divBdr>
            <w:top w:val="none" w:sz="0" w:space="0" w:color="auto"/>
            <w:left w:val="none" w:sz="0" w:space="0" w:color="auto"/>
            <w:bottom w:val="none" w:sz="0" w:space="0" w:color="auto"/>
            <w:right w:val="none" w:sz="0" w:space="0" w:color="auto"/>
          </w:divBdr>
        </w:div>
        <w:div w:id="1460685377">
          <w:marLeft w:val="0"/>
          <w:marRight w:val="0"/>
          <w:marTop w:val="0"/>
          <w:marBottom w:val="0"/>
          <w:divBdr>
            <w:top w:val="none" w:sz="0" w:space="0" w:color="auto"/>
            <w:left w:val="none" w:sz="0" w:space="0" w:color="auto"/>
            <w:bottom w:val="none" w:sz="0" w:space="0" w:color="auto"/>
            <w:right w:val="none" w:sz="0" w:space="0" w:color="auto"/>
          </w:divBdr>
        </w:div>
        <w:div w:id="1107384242">
          <w:marLeft w:val="0"/>
          <w:marRight w:val="0"/>
          <w:marTop w:val="0"/>
          <w:marBottom w:val="0"/>
          <w:divBdr>
            <w:top w:val="none" w:sz="0" w:space="0" w:color="auto"/>
            <w:left w:val="none" w:sz="0" w:space="0" w:color="auto"/>
            <w:bottom w:val="none" w:sz="0" w:space="0" w:color="auto"/>
            <w:right w:val="none" w:sz="0" w:space="0" w:color="auto"/>
          </w:divBdr>
        </w:div>
        <w:div w:id="1460028622">
          <w:marLeft w:val="0"/>
          <w:marRight w:val="0"/>
          <w:marTop w:val="0"/>
          <w:marBottom w:val="0"/>
          <w:divBdr>
            <w:top w:val="none" w:sz="0" w:space="0" w:color="auto"/>
            <w:left w:val="none" w:sz="0" w:space="0" w:color="auto"/>
            <w:bottom w:val="none" w:sz="0" w:space="0" w:color="auto"/>
            <w:right w:val="none" w:sz="0" w:space="0" w:color="auto"/>
          </w:divBdr>
        </w:div>
        <w:div w:id="732119344">
          <w:marLeft w:val="0"/>
          <w:marRight w:val="0"/>
          <w:marTop w:val="0"/>
          <w:marBottom w:val="0"/>
          <w:divBdr>
            <w:top w:val="none" w:sz="0" w:space="0" w:color="auto"/>
            <w:left w:val="none" w:sz="0" w:space="0" w:color="auto"/>
            <w:bottom w:val="none" w:sz="0" w:space="0" w:color="auto"/>
            <w:right w:val="none" w:sz="0" w:space="0" w:color="auto"/>
          </w:divBdr>
        </w:div>
        <w:div w:id="1525169904">
          <w:marLeft w:val="0"/>
          <w:marRight w:val="0"/>
          <w:marTop w:val="0"/>
          <w:marBottom w:val="0"/>
          <w:divBdr>
            <w:top w:val="none" w:sz="0" w:space="0" w:color="auto"/>
            <w:left w:val="none" w:sz="0" w:space="0" w:color="auto"/>
            <w:bottom w:val="none" w:sz="0" w:space="0" w:color="auto"/>
            <w:right w:val="none" w:sz="0" w:space="0" w:color="auto"/>
          </w:divBdr>
        </w:div>
        <w:div w:id="697202222">
          <w:marLeft w:val="0"/>
          <w:marRight w:val="0"/>
          <w:marTop w:val="0"/>
          <w:marBottom w:val="0"/>
          <w:divBdr>
            <w:top w:val="none" w:sz="0" w:space="0" w:color="auto"/>
            <w:left w:val="none" w:sz="0" w:space="0" w:color="auto"/>
            <w:bottom w:val="none" w:sz="0" w:space="0" w:color="auto"/>
            <w:right w:val="none" w:sz="0" w:space="0" w:color="auto"/>
          </w:divBdr>
        </w:div>
        <w:div w:id="2011637476">
          <w:marLeft w:val="0"/>
          <w:marRight w:val="0"/>
          <w:marTop w:val="0"/>
          <w:marBottom w:val="0"/>
          <w:divBdr>
            <w:top w:val="none" w:sz="0" w:space="0" w:color="auto"/>
            <w:left w:val="none" w:sz="0" w:space="0" w:color="auto"/>
            <w:bottom w:val="none" w:sz="0" w:space="0" w:color="auto"/>
            <w:right w:val="none" w:sz="0" w:space="0" w:color="auto"/>
          </w:divBdr>
        </w:div>
        <w:div w:id="469596001">
          <w:marLeft w:val="0"/>
          <w:marRight w:val="0"/>
          <w:marTop w:val="0"/>
          <w:marBottom w:val="0"/>
          <w:divBdr>
            <w:top w:val="none" w:sz="0" w:space="0" w:color="auto"/>
            <w:left w:val="none" w:sz="0" w:space="0" w:color="auto"/>
            <w:bottom w:val="none" w:sz="0" w:space="0" w:color="auto"/>
            <w:right w:val="none" w:sz="0" w:space="0" w:color="auto"/>
          </w:divBdr>
        </w:div>
        <w:div w:id="248002792">
          <w:marLeft w:val="0"/>
          <w:marRight w:val="0"/>
          <w:marTop w:val="0"/>
          <w:marBottom w:val="0"/>
          <w:divBdr>
            <w:top w:val="none" w:sz="0" w:space="0" w:color="auto"/>
            <w:left w:val="none" w:sz="0" w:space="0" w:color="auto"/>
            <w:bottom w:val="none" w:sz="0" w:space="0" w:color="auto"/>
            <w:right w:val="none" w:sz="0" w:space="0" w:color="auto"/>
          </w:divBdr>
        </w:div>
      </w:divsChild>
    </w:div>
    <w:div w:id="1134256597">
      <w:bodyDiv w:val="1"/>
      <w:marLeft w:val="0"/>
      <w:marRight w:val="0"/>
      <w:marTop w:val="0"/>
      <w:marBottom w:val="0"/>
      <w:divBdr>
        <w:top w:val="none" w:sz="0" w:space="0" w:color="auto"/>
        <w:left w:val="none" w:sz="0" w:space="0" w:color="auto"/>
        <w:bottom w:val="none" w:sz="0" w:space="0" w:color="auto"/>
        <w:right w:val="none" w:sz="0" w:space="0" w:color="auto"/>
      </w:divBdr>
    </w:div>
    <w:div w:id="1148008780">
      <w:bodyDiv w:val="1"/>
      <w:marLeft w:val="0"/>
      <w:marRight w:val="0"/>
      <w:marTop w:val="0"/>
      <w:marBottom w:val="0"/>
      <w:divBdr>
        <w:top w:val="none" w:sz="0" w:space="0" w:color="auto"/>
        <w:left w:val="none" w:sz="0" w:space="0" w:color="auto"/>
        <w:bottom w:val="none" w:sz="0" w:space="0" w:color="auto"/>
        <w:right w:val="none" w:sz="0" w:space="0" w:color="auto"/>
      </w:divBdr>
    </w:div>
    <w:div w:id="1152216368">
      <w:bodyDiv w:val="1"/>
      <w:marLeft w:val="0"/>
      <w:marRight w:val="0"/>
      <w:marTop w:val="0"/>
      <w:marBottom w:val="0"/>
      <w:divBdr>
        <w:top w:val="none" w:sz="0" w:space="0" w:color="auto"/>
        <w:left w:val="none" w:sz="0" w:space="0" w:color="auto"/>
        <w:bottom w:val="none" w:sz="0" w:space="0" w:color="auto"/>
        <w:right w:val="none" w:sz="0" w:space="0" w:color="auto"/>
      </w:divBdr>
    </w:div>
    <w:div w:id="1164393072">
      <w:bodyDiv w:val="1"/>
      <w:marLeft w:val="0"/>
      <w:marRight w:val="0"/>
      <w:marTop w:val="0"/>
      <w:marBottom w:val="0"/>
      <w:divBdr>
        <w:top w:val="none" w:sz="0" w:space="0" w:color="auto"/>
        <w:left w:val="none" w:sz="0" w:space="0" w:color="auto"/>
        <w:bottom w:val="none" w:sz="0" w:space="0" w:color="auto"/>
        <w:right w:val="none" w:sz="0" w:space="0" w:color="auto"/>
      </w:divBdr>
    </w:div>
    <w:div w:id="1167096396">
      <w:bodyDiv w:val="1"/>
      <w:marLeft w:val="0"/>
      <w:marRight w:val="0"/>
      <w:marTop w:val="0"/>
      <w:marBottom w:val="0"/>
      <w:divBdr>
        <w:top w:val="none" w:sz="0" w:space="0" w:color="auto"/>
        <w:left w:val="none" w:sz="0" w:space="0" w:color="auto"/>
        <w:bottom w:val="none" w:sz="0" w:space="0" w:color="auto"/>
        <w:right w:val="none" w:sz="0" w:space="0" w:color="auto"/>
      </w:divBdr>
    </w:div>
    <w:div w:id="1167788211">
      <w:bodyDiv w:val="1"/>
      <w:marLeft w:val="0"/>
      <w:marRight w:val="0"/>
      <w:marTop w:val="0"/>
      <w:marBottom w:val="0"/>
      <w:divBdr>
        <w:top w:val="none" w:sz="0" w:space="0" w:color="auto"/>
        <w:left w:val="none" w:sz="0" w:space="0" w:color="auto"/>
        <w:bottom w:val="none" w:sz="0" w:space="0" w:color="auto"/>
        <w:right w:val="none" w:sz="0" w:space="0" w:color="auto"/>
      </w:divBdr>
    </w:div>
    <w:div w:id="1168207064">
      <w:bodyDiv w:val="1"/>
      <w:marLeft w:val="0"/>
      <w:marRight w:val="0"/>
      <w:marTop w:val="0"/>
      <w:marBottom w:val="0"/>
      <w:divBdr>
        <w:top w:val="none" w:sz="0" w:space="0" w:color="auto"/>
        <w:left w:val="none" w:sz="0" w:space="0" w:color="auto"/>
        <w:bottom w:val="none" w:sz="0" w:space="0" w:color="auto"/>
        <w:right w:val="none" w:sz="0" w:space="0" w:color="auto"/>
      </w:divBdr>
      <w:divsChild>
        <w:div w:id="1953973790">
          <w:marLeft w:val="0"/>
          <w:marRight w:val="0"/>
          <w:marTop w:val="0"/>
          <w:marBottom w:val="0"/>
          <w:divBdr>
            <w:top w:val="none" w:sz="0" w:space="0" w:color="auto"/>
            <w:left w:val="none" w:sz="0" w:space="0" w:color="auto"/>
            <w:bottom w:val="none" w:sz="0" w:space="0" w:color="auto"/>
            <w:right w:val="none" w:sz="0" w:space="0" w:color="auto"/>
          </w:divBdr>
          <w:divsChild>
            <w:div w:id="1350066486">
              <w:marLeft w:val="0"/>
              <w:marRight w:val="0"/>
              <w:marTop w:val="0"/>
              <w:marBottom w:val="0"/>
              <w:divBdr>
                <w:top w:val="none" w:sz="0" w:space="0" w:color="auto"/>
                <w:left w:val="none" w:sz="0" w:space="0" w:color="auto"/>
                <w:bottom w:val="none" w:sz="0" w:space="0" w:color="auto"/>
                <w:right w:val="none" w:sz="0" w:space="0" w:color="auto"/>
              </w:divBdr>
            </w:div>
          </w:divsChild>
        </w:div>
        <w:div w:id="1683045165">
          <w:marLeft w:val="0"/>
          <w:marRight w:val="0"/>
          <w:marTop w:val="0"/>
          <w:marBottom w:val="0"/>
          <w:divBdr>
            <w:top w:val="none" w:sz="0" w:space="0" w:color="auto"/>
            <w:left w:val="none" w:sz="0" w:space="0" w:color="auto"/>
            <w:bottom w:val="none" w:sz="0" w:space="0" w:color="auto"/>
            <w:right w:val="none" w:sz="0" w:space="0" w:color="auto"/>
          </w:divBdr>
          <w:divsChild>
            <w:div w:id="27717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337024">
      <w:bodyDiv w:val="1"/>
      <w:marLeft w:val="0"/>
      <w:marRight w:val="0"/>
      <w:marTop w:val="0"/>
      <w:marBottom w:val="0"/>
      <w:divBdr>
        <w:top w:val="none" w:sz="0" w:space="0" w:color="auto"/>
        <w:left w:val="none" w:sz="0" w:space="0" w:color="auto"/>
        <w:bottom w:val="none" w:sz="0" w:space="0" w:color="auto"/>
        <w:right w:val="none" w:sz="0" w:space="0" w:color="auto"/>
      </w:divBdr>
    </w:div>
    <w:div w:id="1174301779">
      <w:bodyDiv w:val="1"/>
      <w:marLeft w:val="0"/>
      <w:marRight w:val="0"/>
      <w:marTop w:val="0"/>
      <w:marBottom w:val="0"/>
      <w:divBdr>
        <w:top w:val="none" w:sz="0" w:space="0" w:color="auto"/>
        <w:left w:val="none" w:sz="0" w:space="0" w:color="auto"/>
        <w:bottom w:val="none" w:sz="0" w:space="0" w:color="auto"/>
        <w:right w:val="none" w:sz="0" w:space="0" w:color="auto"/>
      </w:divBdr>
    </w:div>
    <w:div w:id="1179468026">
      <w:bodyDiv w:val="1"/>
      <w:marLeft w:val="0"/>
      <w:marRight w:val="0"/>
      <w:marTop w:val="0"/>
      <w:marBottom w:val="0"/>
      <w:divBdr>
        <w:top w:val="none" w:sz="0" w:space="0" w:color="auto"/>
        <w:left w:val="none" w:sz="0" w:space="0" w:color="auto"/>
        <w:bottom w:val="none" w:sz="0" w:space="0" w:color="auto"/>
        <w:right w:val="none" w:sz="0" w:space="0" w:color="auto"/>
      </w:divBdr>
    </w:div>
    <w:div w:id="1210648401">
      <w:bodyDiv w:val="1"/>
      <w:marLeft w:val="0"/>
      <w:marRight w:val="0"/>
      <w:marTop w:val="0"/>
      <w:marBottom w:val="0"/>
      <w:divBdr>
        <w:top w:val="none" w:sz="0" w:space="0" w:color="auto"/>
        <w:left w:val="none" w:sz="0" w:space="0" w:color="auto"/>
        <w:bottom w:val="none" w:sz="0" w:space="0" w:color="auto"/>
        <w:right w:val="none" w:sz="0" w:space="0" w:color="auto"/>
      </w:divBdr>
    </w:div>
    <w:div w:id="1234924172">
      <w:bodyDiv w:val="1"/>
      <w:marLeft w:val="0"/>
      <w:marRight w:val="0"/>
      <w:marTop w:val="0"/>
      <w:marBottom w:val="0"/>
      <w:divBdr>
        <w:top w:val="none" w:sz="0" w:space="0" w:color="auto"/>
        <w:left w:val="none" w:sz="0" w:space="0" w:color="auto"/>
        <w:bottom w:val="none" w:sz="0" w:space="0" w:color="auto"/>
        <w:right w:val="none" w:sz="0" w:space="0" w:color="auto"/>
      </w:divBdr>
    </w:div>
    <w:div w:id="1239945617">
      <w:bodyDiv w:val="1"/>
      <w:marLeft w:val="0"/>
      <w:marRight w:val="0"/>
      <w:marTop w:val="0"/>
      <w:marBottom w:val="0"/>
      <w:divBdr>
        <w:top w:val="none" w:sz="0" w:space="0" w:color="auto"/>
        <w:left w:val="none" w:sz="0" w:space="0" w:color="auto"/>
        <w:bottom w:val="none" w:sz="0" w:space="0" w:color="auto"/>
        <w:right w:val="none" w:sz="0" w:space="0" w:color="auto"/>
      </w:divBdr>
    </w:div>
    <w:div w:id="1274169192">
      <w:bodyDiv w:val="1"/>
      <w:marLeft w:val="0"/>
      <w:marRight w:val="0"/>
      <w:marTop w:val="0"/>
      <w:marBottom w:val="0"/>
      <w:divBdr>
        <w:top w:val="none" w:sz="0" w:space="0" w:color="auto"/>
        <w:left w:val="none" w:sz="0" w:space="0" w:color="auto"/>
        <w:bottom w:val="none" w:sz="0" w:space="0" w:color="auto"/>
        <w:right w:val="none" w:sz="0" w:space="0" w:color="auto"/>
      </w:divBdr>
    </w:div>
    <w:div w:id="1281885754">
      <w:bodyDiv w:val="1"/>
      <w:marLeft w:val="0"/>
      <w:marRight w:val="0"/>
      <w:marTop w:val="0"/>
      <w:marBottom w:val="0"/>
      <w:divBdr>
        <w:top w:val="none" w:sz="0" w:space="0" w:color="auto"/>
        <w:left w:val="none" w:sz="0" w:space="0" w:color="auto"/>
        <w:bottom w:val="none" w:sz="0" w:space="0" w:color="auto"/>
        <w:right w:val="none" w:sz="0" w:space="0" w:color="auto"/>
      </w:divBdr>
    </w:div>
    <w:div w:id="1296983023">
      <w:bodyDiv w:val="1"/>
      <w:marLeft w:val="0"/>
      <w:marRight w:val="0"/>
      <w:marTop w:val="0"/>
      <w:marBottom w:val="0"/>
      <w:divBdr>
        <w:top w:val="none" w:sz="0" w:space="0" w:color="auto"/>
        <w:left w:val="none" w:sz="0" w:space="0" w:color="auto"/>
        <w:bottom w:val="none" w:sz="0" w:space="0" w:color="auto"/>
        <w:right w:val="none" w:sz="0" w:space="0" w:color="auto"/>
      </w:divBdr>
    </w:div>
    <w:div w:id="1324042623">
      <w:bodyDiv w:val="1"/>
      <w:marLeft w:val="0"/>
      <w:marRight w:val="0"/>
      <w:marTop w:val="0"/>
      <w:marBottom w:val="0"/>
      <w:divBdr>
        <w:top w:val="none" w:sz="0" w:space="0" w:color="auto"/>
        <w:left w:val="none" w:sz="0" w:space="0" w:color="auto"/>
        <w:bottom w:val="none" w:sz="0" w:space="0" w:color="auto"/>
        <w:right w:val="none" w:sz="0" w:space="0" w:color="auto"/>
      </w:divBdr>
    </w:div>
    <w:div w:id="1360004854">
      <w:bodyDiv w:val="1"/>
      <w:marLeft w:val="0"/>
      <w:marRight w:val="0"/>
      <w:marTop w:val="0"/>
      <w:marBottom w:val="0"/>
      <w:divBdr>
        <w:top w:val="none" w:sz="0" w:space="0" w:color="auto"/>
        <w:left w:val="none" w:sz="0" w:space="0" w:color="auto"/>
        <w:bottom w:val="none" w:sz="0" w:space="0" w:color="auto"/>
        <w:right w:val="none" w:sz="0" w:space="0" w:color="auto"/>
      </w:divBdr>
      <w:divsChild>
        <w:div w:id="2097238134">
          <w:marLeft w:val="0"/>
          <w:marRight w:val="0"/>
          <w:marTop w:val="0"/>
          <w:marBottom w:val="0"/>
          <w:divBdr>
            <w:top w:val="none" w:sz="0" w:space="0" w:color="auto"/>
            <w:left w:val="none" w:sz="0" w:space="0" w:color="auto"/>
            <w:bottom w:val="none" w:sz="0" w:space="0" w:color="auto"/>
            <w:right w:val="none" w:sz="0" w:space="0" w:color="auto"/>
          </w:divBdr>
        </w:div>
        <w:div w:id="1711101837">
          <w:marLeft w:val="0"/>
          <w:marRight w:val="0"/>
          <w:marTop w:val="0"/>
          <w:marBottom w:val="0"/>
          <w:divBdr>
            <w:top w:val="none" w:sz="0" w:space="0" w:color="auto"/>
            <w:left w:val="none" w:sz="0" w:space="0" w:color="auto"/>
            <w:bottom w:val="none" w:sz="0" w:space="0" w:color="auto"/>
            <w:right w:val="none" w:sz="0" w:space="0" w:color="auto"/>
          </w:divBdr>
        </w:div>
        <w:div w:id="1641809598">
          <w:marLeft w:val="0"/>
          <w:marRight w:val="0"/>
          <w:marTop w:val="0"/>
          <w:marBottom w:val="0"/>
          <w:divBdr>
            <w:top w:val="none" w:sz="0" w:space="0" w:color="auto"/>
            <w:left w:val="none" w:sz="0" w:space="0" w:color="auto"/>
            <w:bottom w:val="none" w:sz="0" w:space="0" w:color="auto"/>
            <w:right w:val="none" w:sz="0" w:space="0" w:color="auto"/>
          </w:divBdr>
        </w:div>
        <w:div w:id="1077215663">
          <w:marLeft w:val="0"/>
          <w:marRight w:val="0"/>
          <w:marTop w:val="0"/>
          <w:marBottom w:val="0"/>
          <w:divBdr>
            <w:top w:val="none" w:sz="0" w:space="0" w:color="auto"/>
            <w:left w:val="none" w:sz="0" w:space="0" w:color="auto"/>
            <w:bottom w:val="none" w:sz="0" w:space="0" w:color="auto"/>
            <w:right w:val="none" w:sz="0" w:space="0" w:color="auto"/>
          </w:divBdr>
        </w:div>
        <w:div w:id="341592129">
          <w:marLeft w:val="0"/>
          <w:marRight w:val="0"/>
          <w:marTop w:val="0"/>
          <w:marBottom w:val="0"/>
          <w:divBdr>
            <w:top w:val="none" w:sz="0" w:space="0" w:color="auto"/>
            <w:left w:val="none" w:sz="0" w:space="0" w:color="auto"/>
            <w:bottom w:val="none" w:sz="0" w:space="0" w:color="auto"/>
            <w:right w:val="none" w:sz="0" w:space="0" w:color="auto"/>
          </w:divBdr>
        </w:div>
        <w:div w:id="69038132">
          <w:marLeft w:val="0"/>
          <w:marRight w:val="0"/>
          <w:marTop w:val="0"/>
          <w:marBottom w:val="0"/>
          <w:divBdr>
            <w:top w:val="none" w:sz="0" w:space="0" w:color="auto"/>
            <w:left w:val="none" w:sz="0" w:space="0" w:color="auto"/>
            <w:bottom w:val="none" w:sz="0" w:space="0" w:color="auto"/>
            <w:right w:val="none" w:sz="0" w:space="0" w:color="auto"/>
          </w:divBdr>
        </w:div>
        <w:div w:id="558786381">
          <w:marLeft w:val="0"/>
          <w:marRight w:val="0"/>
          <w:marTop w:val="0"/>
          <w:marBottom w:val="0"/>
          <w:divBdr>
            <w:top w:val="none" w:sz="0" w:space="0" w:color="auto"/>
            <w:left w:val="none" w:sz="0" w:space="0" w:color="auto"/>
            <w:bottom w:val="none" w:sz="0" w:space="0" w:color="auto"/>
            <w:right w:val="none" w:sz="0" w:space="0" w:color="auto"/>
          </w:divBdr>
        </w:div>
        <w:div w:id="382486816">
          <w:marLeft w:val="0"/>
          <w:marRight w:val="0"/>
          <w:marTop w:val="0"/>
          <w:marBottom w:val="0"/>
          <w:divBdr>
            <w:top w:val="none" w:sz="0" w:space="0" w:color="auto"/>
            <w:left w:val="none" w:sz="0" w:space="0" w:color="auto"/>
            <w:bottom w:val="none" w:sz="0" w:space="0" w:color="auto"/>
            <w:right w:val="none" w:sz="0" w:space="0" w:color="auto"/>
          </w:divBdr>
        </w:div>
        <w:div w:id="1815367958">
          <w:marLeft w:val="0"/>
          <w:marRight w:val="0"/>
          <w:marTop w:val="0"/>
          <w:marBottom w:val="0"/>
          <w:divBdr>
            <w:top w:val="none" w:sz="0" w:space="0" w:color="auto"/>
            <w:left w:val="none" w:sz="0" w:space="0" w:color="auto"/>
            <w:bottom w:val="none" w:sz="0" w:space="0" w:color="auto"/>
            <w:right w:val="none" w:sz="0" w:space="0" w:color="auto"/>
          </w:divBdr>
        </w:div>
        <w:div w:id="1318192332">
          <w:marLeft w:val="0"/>
          <w:marRight w:val="0"/>
          <w:marTop w:val="0"/>
          <w:marBottom w:val="0"/>
          <w:divBdr>
            <w:top w:val="none" w:sz="0" w:space="0" w:color="auto"/>
            <w:left w:val="none" w:sz="0" w:space="0" w:color="auto"/>
            <w:bottom w:val="none" w:sz="0" w:space="0" w:color="auto"/>
            <w:right w:val="none" w:sz="0" w:space="0" w:color="auto"/>
          </w:divBdr>
        </w:div>
        <w:div w:id="202989065">
          <w:marLeft w:val="0"/>
          <w:marRight w:val="0"/>
          <w:marTop w:val="0"/>
          <w:marBottom w:val="0"/>
          <w:divBdr>
            <w:top w:val="none" w:sz="0" w:space="0" w:color="auto"/>
            <w:left w:val="none" w:sz="0" w:space="0" w:color="auto"/>
            <w:bottom w:val="none" w:sz="0" w:space="0" w:color="auto"/>
            <w:right w:val="none" w:sz="0" w:space="0" w:color="auto"/>
          </w:divBdr>
        </w:div>
        <w:div w:id="528030565">
          <w:marLeft w:val="0"/>
          <w:marRight w:val="0"/>
          <w:marTop w:val="0"/>
          <w:marBottom w:val="0"/>
          <w:divBdr>
            <w:top w:val="none" w:sz="0" w:space="0" w:color="auto"/>
            <w:left w:val="none" w:sz="0" w:space="0" w:color="auto"/>
            <w:bottom w:val="none" w:sz="0" w:space="0" w:color="auto"/>
            <w:right w:val="none" w:sz="0" w:space="0" w:color="auto"/>
          </w:divBdr>
        </w:div>
        <w:div w:id="1906211840">
          <w:marLeft w:val="0"/>
          <w:marRight w:val="0"/>
          <w:marTop w:val="0"/>
          <w:marBottom w:val="0"/>
          <w:divBdr>
            <w:top w:val="none" w:sz="0" w:space="0" w:color="auto"/>
            <w:left w:val="none" w:sz="0" w:space="0" w:color="auto"/>
            <w:bottom w:val="none" w:sz="0" w:space="0" w:color="auto"/>
            <w:right w:val="none" w:sz="0" w:space="0" w:color="auto"/>
          </w:divBdr>
        </w:div>
        <w:div w:id="938218901">
          <w:marLeft w:val="0"/>
          <w:marRight w:val="0"/>
          <w:marTop w:val="0"/>
          <w:marBottom w:val="0"/>
          <w:divBdr>
            <w:top w:val="none" w:sz="0" w:space="0" w:color="auto"/>
            <w:left w:val="none" w:sz="0" w:space="0" w:color="auto"/>
            <w:bottom w:val="none" w:sz="0" w:space="0" w:color="auto"/>
            <w:right w:val="none" w:sz="0" w:space="0" w:color="auto"/>
          </w:divBdr>
        </w:div>
        <w:div w:id="2109232510">
          <w:marLeft w:val="0"/>
          <w:marRight w:val="0"/>
          <w:marTop w:val="0"/>
          <w:marBottom w:val="0"/>
          <w:divBdr>
            <w:top w:val="none" w:sz="0" w:space="0" w:color="auto"/>
            <w:left w:val="none" w:sz="0" w:space="0" w:color="auto"/>
            <w:bottom w:val="none" w:sz="0" w:space="0" w:color="auto"/>
            <w:right w:val="none" w:sz="0" w:space="0" w:color="auto"/>
          </w:divBdr>
        </w:div>
        <w:div w:id="1558273703">
          <w:marLeft w:val="0"/>
          <w:marRight w:val="0"/>
          <w:marTop w:val="0"/>
          <w:marBottom w:val="0"/>
          <w:divBdr>
            <w:top w:val="none" w:sz="0" w:space="0" w:color="auto"/>
            <w:left w:val="none" w:sz="0" w:space="0" w:color="auto"/>
            <w:bottom w:val="none" w:sz="0" w:space="0" w:color="auto"/>
            <w:right w:val="none" w:sz="0" w:space="0" w:color="auto"/>
          </w:divBdr>
        </w:div>
        <w:div w:id="1251498663">
          <w:marLeft w:val="0"/>
          <w:marRight w:val="0"/>
          <w:marTop w:val="0"/>
          <w:marBottom w:val="0"/>
          <w:divBdr>
            <w:top w:val="none" w:sz="0" w:space="0" w:color="auto"/>
            <w:left w:val="none" w:sz="0" w:space="0" w:color="auto"/>
            <w:bottom w:val="none" w:sz="0" w:space="0" w:color="auto"/>
            <w:right w:val="none" w:sz="0" w:space="0" w:color="auto"/>
          </w:divBdr>
        </w:div>
      </w:divsChild>
    </w:div>
    <w:div w:id="1366715534">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391415546">
      <w:bodyDiv w:val="1"/>
      <w:marLeft w:val="0"/>
      <w:marRight w:val="0"/>
      <w:marTop w:val="0"/>
      <w:marBottom w:val="0"/>
      <w:divBdr>
        <w:top w:val="none" w:sz="0" w:space="0" w:color="auto"/>
        <w:left w:val="none" w:sz="0" w:space="0" w:color="auto"/>
        <w:bottom w:val="none" w:sz="0" w:space="0" w:color="auto"/>
        <w:right w:val="none" w:sz="0" w:space="0" w:color="auto"/>
      </w:divBdr>
    </w:div>
    <w:div w:id="1403019927">
      <w:bodyDiv w:val="1"/>
      <w:marLeft w:val="0"/>
      <w:marRight w:val="0"/>
      <w:marTop w:val="0"/>
      <w:marBottom w:val="0"/>
      <w:divBdr>
        <w:top w:val="none" w:sz="0" w:space="0" w:color="auto"/>
        <w:left w:val="none" w:sz="0" w:space="0" w:color="auto"/>
        <w:bottom w:val="none" w:sz="0" w:space="0" w:color="auto"/>
        <w:right w:val="none" w:sz="0" w:space="0" w:color="auto"/>
      </w:divBdr>
    </w:div>
    <w:div w:id="1409842039">
      <w:bodyDiv w:val="1"/>
      <w:marLeft w:val="0"/>
      <w:marRight w:val="0"/>
      <w:marTop w:val="0"/>
      <w:marBottom w:val="0"/>
      <w:divBdr>
        <w:top w:val="none" w:sz="0" w:space="0" w:color="auto"/>
        <w:left w:val="none" w:sz="0" w:space="0" w:color="auto"/>
        <w:bottom w:val="none" w:sz="0" w:space="0" w:color="auto"/>
        <w:right w:val="none" w:sz="0" w:space="0" w:color="auto"/>
      </w:divBdr>
    </w:div>
    <w:div w:id="1416705074">
      <w:bodyDiv w:val="1"/>
      <w:marLeft w:val="0"/>
      <w:marRight w:val="0"/>
      <w:marTop w:val="0"/>
      <w:marBottom w:val="0"/>
      <w:divBdr>
        <w:top w:val="none" w:sz="0" w:space="0" w:color="auto"/>
        <w:left w:val="none" w:sz="0" w:space="0" w:color="auto"/>
        <w:bottom w:val="none" w:sz="0" w:space="0" w:color="auto"/>
        <w:right w:val="none" w:sz="0" w:space="0" w:color="auto"/>
      </w:divBdr>
      <w:divsChild>
        <w:div w:id="762334099">
          <w:marLeft w:val="0"/>
          <w:marRight w:val="0"/>
          <w:marTop w:val="0"/>
          <w:marBottom w:val="0"/>
          <w:divBdr>
            <w:top w:val="none" w:sz="0" w:space="0" w:color="auto"/>
            <w:left w:val="none" w:sz="0" w:space="0" w:color="auto"/>
            <w:bottom w:val="none" w:sz="0" w:space="0" w:color="auto"/>
            <w:right w:val="none" w:sz="0" w:space="0" w:color="auto"/>
          </w:divBdr>
          <w:divsChild>
            <w:div w:id="266087909">
              <w:marLeft w:val="0"/>
              <w:marRight w:val="0"/>
              <w:marTop w:val="0"/>
              <w:marBottom w:val="0"/>
              <w:divBdr>
                <w:top w:val="none" w:sz="0" w:space="0" w:color="auto"/>
                <w:left w:val="none" w:sz="0" w:space="0" w:color="auto"/>
                <w:bottom w:val="none" w:sz="0" w:space="0" w:color="auto"/>
                <w:right w:val="none" w:sz="0" w:space="0" w:color="auto"/>
              </w:divBdr>
              <w:divsChild>
                <w:div w:id="570701221">
                  <w:marLeft w:val="0"/>
                  <w:marRight w:val="0"/>
                  <w:marTop w:val="0"/>
                  <w:marBottom w:val="0"/>
                  <w:divBdr>
                    <w:top w:val="none" w:sz="0" w:space="0" w:color="auto"/>
                    <w:left w:val="none" w:sz="0" w:space="0" w:color="auto"/>
                    <w:bottom w:val="none" w:sz="0" w:space="0" w:color="auto"/>
                    <w:right w:val="none" w:sz="0" w:space="0" w:color="auto"/>
                  </w:divBdr>
                  <w:divsChild>
                    <w:div w:id="126480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598861">
      <w:bodyDiv w:val="1"/>
      <w:marLeft w:val="0"/>
      <w:marRight w:val="0"/>
      <w:marTop w:val="0"/>
      <w:marBottom w:val="0"/>
      <w:divBdr>
        <w:top w:val="none" w:sz="0" w:space="0" w:color="auto"/>
        <w:left w:val="none" w:sz="0" w:space="0" w:color="auto"/>
        <w:bottom w:val="none" w:sz="0" w:space="0" w:color="auto"/>
        <w:right w:val="none" w:sz="0" w:space="0" w:color="auto"/>
      </w:divBdr>
    </w:div>
    <w:div w:id="1445885903">
      <w:bodyDiv w:val="1"/>
      <w:marLeft w:val="0"/>
      <w:marRight w:val="0"/>
      <w:marTop w:val="0"/>
      <w:marBottom w:val="0"/>
      <w:divBdr>
        <w:top w:val="none" w:sz="0" w:space="0" w:color="auto"/>
        <w:left w:val="none" w:sz="0" w:space="0" w:color="auto"/>
        <w:bottom w:val="none" w:sz="0" w:space="0" w:color="auto"/>
        <w:right w:val="none" w:sz="0" w:space="0" w:color="auto"/>
      </w:divBdr>
    </w:div>
    <w:div w:id="1449928150">
      <w:bodyDiv w:val="1"/>
      <w:marLeft w:val="0"/>
      <w:marRight w:val="0"/>
      <w:marTop w:val="0"/>
      <w:marBottom w:val="0"/>
      <w:divBdr>
        <w:top w:val="none" w:sz="0" w:space="0" w:color="auto"/>
        <w:left w:val="none" w:sz="0" w:space="0" w:color="auto"/>
        <w:bottom w:val="none" w:sz="0" w:space="0" w:color="auto"/>
        <w:right w:val="none" w:sz="0" w:space="0" w:color="auto"/>
      </w:divBdr>
    </w:div>
    <w:div w:id="1452430450">
      <w:bodyDiv w:val="1"/>
      <w:marLeft w:val="0"/>
      <w:marRight w:val="0"/>
      <w:marTop w:val="0"/>
      <w:marBottom w:val="0"/>
      <w:divBdr>
        <w:top w:val="none" w:sz="0" w:space="0" w:color="auto"/>
        <w:left w:val="none" w:sz="0" w:space="0" w:color="auto"/>
        <w:bottom w:val="none" w:sz="0" w:space="0" w:color="auto"/>
        <w:right w:val="none" w:sz="0" w:space="0" w:color="auto"/>
      </w:divBdr>
    </w:div>
    <w:div w:id="1469199028">
      <w:bodyDiv w:val="1"/>
      <w:marLeft w:val="0"/>
      <w:marRight w:val="0"/>
      <w:marTop w:val="0"/>
      <w:marBottom w:val="0"/>
      <w:divBdr>
        <w:top w:val="none" w:sz="0" w:space="0" w:color="auto"/>
        <w:left w:val="none" w:sz="0" w:space="0" w:color="auto"/>
        <w:bottom w:val="none" w:sz="0" w:space="0" w:color="auto"/>
        <w:right w:val="none" w:sz="0" w:space="0" w:color="auto"/>
      </w:divBdr>
    </w:div>
    <w:div w:id="1474131386">
      <w:bodyDiv w:val="1"/>
      <w:marLeft w:val="0"/>
      <w:marRight w:val="0"/>
      <w:marTop w:val="0"/>
      <w:marBottom w:val="0"/>
      <w:divBdr>
        <w:top w:val="none" w:sz="0" w:space="0" w:color="auto"/>
        <w:left w:val="none" w:sz="0" w:space="0" w:color="auto"/>
        <w:bottom w:val="none" w:sz="0" w:space="0" w:color="auto"/>
        <w:right w:val="none" w:sz="0" w:space="0" w:color="auto"/>
      </w:divBdr>
    </w:div>
    <w:div w:id="1476028583">
      <w:bodyDiv w:val="1"/>
      <w:marLeft w:val="0"/>
      <w:marRight w:val="0"/>
      <w:marTop w:val="0"/>
      <w:marBottom w:val="0"/>
      <w:divBdr>
        <w:top w:val="none" w:sz="0" w:space="0" w:color="auto"/>
        <w:left w:val="none" w:sz="0" w:space="0" w:color="auto"/>
        <w:bottom w:val="none" w:sz="0" w:space="0" w:color="auto"/>
        <w:right w:val="none" w:sz="0" w:space="0" w:color="auto"/>
      </w:divBdr>
    </w:div>
    <w:div w:id="1490363514">
      <w:bodyDiv w:val="1"/>
      <w:marLeft w:val="0"/>
      <w:marRight w:val="0"/>
      <w:marTop w:val="0"/>
      <w:marBottom w:val="0"/>
      <w:divBdr>
        <w:top w:val="none" w:sz="0" w:space="0" w:color="auto"/>
        <w:left w:val="none" w:sz="0" w:space="0" w:color="auto"/>
        <w:bottom w:val="none" w:sz="0" w:space="0" w:color="auto"/>
        <w:right w:val="none" w:sz="0" w:space="0" w:color="auto"/>
      </w:divBdr>
    </w:div>
    <w:div w:id="1497452373">
      <w:bodyDiv w:val="1"/>
      <w:marLeft w:val="0"/>
      <w:marRight w:val="0"/>
      <w:marTop w:val="0"/>
      <w:marBottom w:val="0"/>
      <w:divBdr>
        <w:top w:val="none" w:sz="0" w:space="0" w:color="auto"/>
        <w:left w:val="none" w:sz="0" w:space="0" w:color="auto"/>
        <w:bottom w:val="none" w:sz="0" w:space="0" w:color="auto"/>
        <w:right w:val="none" w:sz="0" w:space="0" w:color="auto"/>
      </w:divBdr>
    </w:div>
    <w:div w:id="1522085792">
      <w:bodyDiv w:val="1"/>
      <w:marLeft w:val="0"/>
      <w:marRight w:val="0"/>
      <w:marTop w:val="0"/>
      <w:marBottom w:val="0"/>
      <w:divBdr>
        <w:top w:val="none" w:sz="0" w:space="0" w:color="auto"/>
        <w:left w:val="none" w:sz="0" w:space="0" w:color="auto"/>
        <w:bottom w:val="none" w:sz="0" w:space="0" w:color="auto"/>
        <w:right w:val="none" w:sz="0" w:space="0" w:color="auto"/>
      </w:divBdr>
    </w:div>
    <w:div w:id="1549950600">
      <w:bodyDiv w:val="1"/>
      <w:marLeft w:val="0"/>
      <w:marRight w:val="0"/>
      <w:marTop w:val="0"/>
      <w:marBottom w:val="0"/>
      <w:divBdr>
        <w:top w:val="none" w:sz="0" w:space="0" w:color="auto"/>
        <w:left w:val="none" w:sz="0" w:space="0" w:color="auto"/>
        <w:bottom w:val="none" w:sz="0" w:space="0" w:color="auto"/>
        <w:right w:val="none" w:sz="0" w:space="0" w:color="auto"/>
      </w:divBdr>
    </w:div>
    <w:div w:id="1556310831">
      <w:bodyDiv w:val="1"/>
      <w:marLeft w:val="0"/>
      <w:marRight w:val="0"/>
      <w:marTop w:val="0"/>
      <w:marBottom w:val="0"/>
      <w:divBdr>
        <w:top w:val="none" w:sz="0" w:space="0" w:color="auto"/>
        <w:left w:val="none" w:sz="0" w:space="0" w:color="auto"/>
        <w:bottom w:val="none" w:sz="0" w:space="0" w:color="auto"/>
        <w:right w:val="none" w:sz="0" w:space="0" w:color="auto"/>
      </w:divBdr>
      <w:divsChild>
        <w:div w:id="1672023310">
          <w:marLeft w:val="0"/>
          <w:marRight w:val="0"/>
          <w:marTop w:val="0"/>
          <w:marBottom w:val="0"/>
          <w:divBdr>
            <w:top w:val="none" w:sz="0" w:space="0" w:color="auto"/>
            <w:left w:val="none" w:sz="0" w:space="0" w:color="auto"/>
            <w:bottom w:val="none" w:sz="0" w:space="0" w:color="auto"/>
            <w:right w:val="none" w:sz="0" w:space="0" w:color="auto"/>
          </w:divBdr>
        </w:div>
        <w:div w:id="1541434668">
          <w:marLeft w:val="0"/>
          <w:marRight w:val="0"/>
          <w:marTop w:val="0"/>
          <w:marBottom w:val="0"/>
          <w:divBdr>
            <w:top w:val="none" w:sz="0" w:space="0" w:color="auto"/>
            <w:left w:val="none" w:sz="0" w:space="0" w:color="auto"/>
            <w:bottom w:val="none" w:sz="0" w:space="0" w:color="auto"/>
            <w:right w:val="none" w:sz="0" w:space="0" w:color="auto"/>
          </w:divBdr>
        </w:div>
        <w:div w:id="1708752138">
          <w:marLeft w:val="0"/>
          <w:marRight w:val="0"/>
          <w:marTop w:val="0"/>
          <w:marBottom w:val="0"/>
          <w:divBdr>
            <w:top w:val="none" w:sz="0" w:space="0" w:color="auto"/>
            <w:left w:val="none" w:sz="0" w:space="0" w:color="auto"/>
            <w:bottom w:val="none" w:sz="0" w:space="0" w:color="auto"/>
            <w:right w:val="none" w:sz="0" w:space="0" w:color="auto"/>
          </w:divBdr>
        </w:div>
        <w:div w:id="141702436">
          <w:marLeft w:val="0"/>
          <w:marRight w:val="0"/>
          <w:marTop w:val="0"/>
          <w:marBottom w:val="0"/>
          <w:divBdr>
            <w:top w:val="none" w:sz="0" w:space="0" w:color="auto"/>
            <w:left w:val="none" w:sz="0" w:space="0" w:color="auto"/>
            <w:bottom w:val="none" w:sz="0" w:space="0" w:color="auto"/>
            <w:right w:val="none" w:sz="0" w:space="0" w:color="auto"/>
          </w:divBdr>
        </w:div>
        <w:div w:id="1066533291">
          <w:marLeft w:val="0"/>
          <w:marRight w:val="0"/>
          <w:marTop w:val="0"/>
          <w:marBottom w:val="0"/>
          <w:divBdr>
            <w:top w:val="none" w:sz="0" w:space="0" w:color="auto"/>
            <w:left w:val="none" w:sz="0" w:space="0" w:color="auto"/>
            <w:bottom w:val="none" w:sz="0" w:space="0" w:color="auto"/>
            <w:right w:val="none" w:sz="0" w:space="0" w:color="auto"/>
          </w:divBdr>
        </w:div>
        <w:div w:id="1976595367">
          <w:marLeft w:val="0"/>
          <w:marRight w:val="0"/>
          <w:marTop w:val="0"/>
          <w:marBottom w:val="0"/>
          <w:divBdr>
            <w:top w:val="none" w:sz="0" w:space="0" w:color="auto"/>
            <w:left w:val="none" w:sz="0" w:space="0" w:color="auto"/>
            <w:bottom w:val="none" w:sz="0" w:space="0" w:color="auto"/>
            <w:right w:val="none" w:sz="0" w:space="0" w:color="auto"/>
          </w:divBdr>
        </w:div>
        <w:div w:id="2755575">
          <w:marLeft w:val="0"/>
          <w:marRight w:val="0"/>
          <w:marTop w:val="0"/>
          <w:marBottom w:val="0"/>
          <w:divBdr>
            <w:top w:val="none" w:sz="0" w:space="0" w:color="auto"/>
            <w:left w:val="none" w:sz="0" w:space="0" w:color="auto"/>
            <w:bottom w:val="none" w:sz="0" w:space="0" w:color="auto"/>
            <w:right w:val="none" w:sz="0" w:space="0" w:color="auto"/>
          </w:divBdr>
        </w:div>
        <w:div w:id="13848473">
          <w:marLeft w:val="0"/>
          <w:marRight w:val="0"/>
          <w:marTop w:val="0"/>
          <w:marBottom w:val="0"/>
          <w:divBdr>
            <w:top w:val="none" w:sz="0" w:space="0" w:color="auto"/>
            <w:left w:val="none" w:sz="0" w:space="0" w:color="auto"/>
            <w:bottom w:val="none" w:sz="0" w:space="0" w:color="auto"/>
            <w:right w:val="none" w:sz="0" w:space="0" w:color="auto"/>
          </w:divBdr>
        </w:div>
        <w:div w:id="1233546081">
          <w:marLeft w:val="0"/>
          <w:marRight w:val="0"/>
          <w:marTop w:val="0"/>
          <w:marBottom w:val="0"/>
          <w:divBdr>
            <w:top w:val="none" w:sz="0" w:space="0" w:color="auto"/>
            <w:left w:val="none" w:sz="0" w:space="0" w:color="auto"/>
            <w:bottom w:val="none" w:sz="0" w:space="0" w:color="auto"/>
            <w:right w:val="none" w:sz="0" w:space="0" w:color="auto"/>
          </w:divBdr>
        </w:div>
        <w:div w:id="546063407">
          <w:marLeft w:val="0"/>
          <w:marRight w:val="0"/>
          <w:marTop w:val="0"/>
          <w:marBottom w:val="0"/>
          <w:divBdr>
            <w:top w:val="none" w:sz="0" w:space="0" w:color="auto"/>
            <w:left w:val="none" w:sz="0" w:space="0" w:color="auto"/>
            <w:bottom w:val="none" w:sz="0" w:space="0" w:color="auto"/>
            <w:right w:val="none" w:sz="0" w:space="0" w:color="auto"/>
          </w:divBdr>
        </w:div>
        <w:div w:id="1280838479">
          <w:marLeft w:val="0"/>
          <w:marRight w:val="0"/>
          <w:marTop w:val="0"/>
          <w:marBottom w:val="0"/>
          <w:divBdr>
            <w:top w:val="none" w:sz="0" w:space="0" w:color="auto"/>
            <w:left w:val="none" w:sz="0" w:space="0" w:color="auto"/>
            <w:bottom w:val="none" w:sz="0" w:space="0" w:color="auto"/>
            <w:right w:val="none" w:sz="0" w:space="0" w:color="auto"/>
          </w:divBdr>
        </w:div>
        <w:div w:id="1516191292">
          <w:marLeft w:val="0"/>
          <w:marRight w:val="0"/>
          <w:marTop w:val="0"/>
          <w:marBottom w:val="0"/>
          <w:divBdr>
            <w:top w:val="none" w:sz="0" w:space="0" w:color="auto"/>
            <w:left w:val="none" w:sz="0" w:space="0" w:color="auto"/>
            <w:bottom w:val="none" w:sz="0" w:space="0" w:color="auto"/>
            <w:right w:val="none" w:sz="0" w:space="0" w:color="auto"/>
          </w:divBdr>
        </w:div>
        <w:div w:id="739714077">
          <w:marLeft w:val="0"/>
          <w:marRight w:val="0"/>
          <w:marTop w:val="0"/>
          <w:marBottom w:val="0"/>
          <w:divBdr>
            <w:top w:val="none" w:sz="0" w:space="0" w:color="auto"/>
            <w:left w:val="none" w:sz="0" w:space="0" w:color="auto"/>
            <w:bottom w:val="none" w:sz="0" w:space="0" w:color="auto"/>
            <w:right w:val="none" w:sz="0" w:space="0" w:color="auto"/>
          </w:divBdr>
        </w:div>
        <w:div w:id="70741750">
          <w:marLeft w:val="0"/>
          <w:marRight w:val="0"/>
          <w:marTop w:val="0"/>
          <w:marBottom w:val="0"/>
          <w:divBdr>
            <w:top w:val="none" w:sz="0" w:space="0" w:color="auto"/>
            <w:left w:val="none" w:sz="0" w:space="0" w:color="auto"/>
            <w:bottom w:val="none" w:sz="0" w:space="0" w:color="auto"/>
            <w:right w:val="none" w:sz="0" w:space="0" w:color="auto"/>
          </w:divBdr>
        </w:div>
      </w:divsChild>
    </w:div>
    <w:div w:id="1589149416">
      <w:bodyDiv w:val="1"/>
      <w:marLeft w:val="0"/>
      <w:marRight w:val="0"/>
      <w:marTop w:val="0"/>
      <w:marBottom w:val="0"/>
      <w:divBdr>
        <w:top w:val="none" w:sz="0" w:space="0" w:color="auto"/>
        <w:left w:val="none" w:sz="0" w:space="0" w:color="auto"/>
        <w:bottom w:val="none" w:sz="0" w:space="0" w:color="auto"/>
        <w:right w:val="none" w:sz="0" w:space="0" w:color="auto"/>
      </w:divBdr>
    </w:div>
    <w:div w:id="1623803175">
      <w:bodyDiv w:val="1"/>
      <w:marLeft w:val="0"/>
      <w:marRight w:val="0"/>
      <w:marTop w:val="0"/>
      <w:marBottom w:val="0"/>
      <w:divBdr>
        <w:top w:val="none" w:sz="0" w:space="0" w:color="auto"/>
        <w:left w:val="none" w:sz="0" w:space="0" w:color="auto"/>
        <w:bottom w:val="none" w:sz="0" w:space="0" w:color="auto"/>
        <w:right w:val="none" w:sz="0" w:space="0" w:color="auto"/>
      </w:divBdr>
    </w:div>
    <w:div w:id="1626503910">
      <w:bodyDiv w:val="1"/>
      <w:marLeft w:val="0"/>
      <w:marRight w:val="0"/>
      <w:marTop w:val="0"/>
      <w:marBottom w:val="0"/>
      <w:divBdr>
        <w:top w:val="none" w:sz="0" w:space="0" w:color="auto"/>
        <w:left w:val="none" w:sz="0" w:space="0" w:color="auto"/>
        <w:bottom w:val="none" w:sz="0" w:space="0" w:color="auto"/>
        <w:right w:val="none" w:sz="0" w:space="0" w:color="auto"/>
      </w:divBdr>
      <w:divsChild>
        <w:div w:id="766274400">
          <w:marLeft w:val="0"/>
          <w:marRight w:val="0"/>
          <w:marTop w:val="0"/>
          <w:marBottom w:val="0"/>
          <w:divBdr>
            <w:top w:val="none" w:sz="0" w:space="0" w:color="auto"/>
            <w:left w:val="none" w:sz="0" w:space="0" w:color="auto"/>
            <w:bottom w:val="none" w:sz="0" w:space="0" w:color="auto"/>
            <w:right w:val="none" w:sz="0" w:space="0" w:color="auto"/>
          </w:divBdr>
          <w:divsChild>
            <w:div w:id="374164790">
              <w:marLeft w:val="0"/>
              <w:marRight w:val="0"/>
              <w:marTop w:val="0"/>
              <w:marBottom w:val="0"/>
              <w:divBdr>
                <w:top w:val="none" w:sz="0" w:space="0" w:color="auto"/>
                <w:left w:val="none" w:sz="0" w:space="0" w:color="auto"/>
                <w:bottom w:val="none" w:sz="0" w:space="0" w:color="auto"/>
                <w:right w:val="none" w:sz="0" w:space="0" w:color="auto"/>
              </w:divBdr>
              <w:divsChild>
                <w:div w:id="831723959">
                  <w:marLeft w:val="0"/>
                  <w:marRight w:val="0"/>
                  <w:marTop w:val="0"/>
                  <w:marBottom w:val="0"/>
                  <w:divBdr>
                    <w:top w:val="none" w:sz="0" w:space="0" w:color="auto"/>
                    <w:left w:val="none" w:sz="0" w:space="0" w:color="auto"/>
                    <w:bottom w:val="none" w:sz="0" w:space="0" w:color="auto"/>
                    <w:right w:val="none" w:sz="0" w:space="0" w:color="auto"/>
                  </w:divBdr>
                  <w:divsChild>
                    <w:div w:id="33885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7175653">
      <w:bodyDiv w:val="1"/>
      <w:marLeft w:val="0"/>
      <w:marRight w:val="0"/>
      <w:marTop w:val="0"/>
      <w:marBottom w:val="0"/>
      <w:divBdr>
        <w:top w:val="none" w:sz="0" w:space="0" w:color="auto"/>
        <w:left w:val="none" w:sz="0" w:space="0" w:color="auto"/>
        <w:bottom w:val="none" w:sz="0" w:space="0" w:color="auto"/>
        <w:right w:val="none" w:sz="0" w:space="0" w:color="auto"/>
      </w:divBdr>
    </w:div>
    <w:div w:id="1654944778">
      <w:bodyDiv w:val="1"/>
      <w:marLeft w:val="0"/>
      <w:marRight w:val="0"/>
      <w:marTop w:val="0"/>
      <w:marBottom w:val="0"/>
      <w:divBdr>
        <w:top w:val="none" w:sz="0" w:space="0" w:color="auto"/>
        <w:left w:val="none" w:sz="0" w:space="0" w:color="auto"/>
        <w:bottom w:val="none" w:sz="0" w:space="0" w:color="auto"/>
        <w:right w:val="none" w:sz="0" w:space="0" w:color="auto"/>
      </w:divBdr>
    </w:div>
    <w:div w:id="1677029790">
      <w:bodyDiv w:val="1"/>
      <w:marLeft w:val="0"/>
      <w:marRight w:val="0"/>
      <w:marTop w:val="0"/>
      <w:marBottom w:val="0"/>
      <w:divBdr>
        <w:top w:val="none" w:sz="0" w:space="0" w:color="auto"/>
        <w:left w:val="none" w:sz="0" w:space="0" w:color="auto"/>
        <w:bottom w:val="none" w:sz="0" w:space="0" w:color="auto"/>
        <w:right w:val="none" w:sz="0" w:space="0" w:color="auto"/>
      </w:divBdr>
    </w:div>
    <w:div w:id="1682318826">
      <w:bodyDiv w:val="1"/>
      <w:marLeft w:val="0"/>
      <w:marRight w:val="0"/>
      <w:marTop w:val="0"/>
      <w:marBottom w:val="0"/>
      <w:divBdr>
        <w:top w:val="none" w:sz="0" w:space="0" w:color="auto"/>
        <w:left w:val="none" w:sz="0" w:space="0" w:color="auto"/>
        <w:bottom w:val="none" w:sz="0" w:space="0" w:color="auto"/>
        <w:right w:val="none" w:sz="0" w:space="0" w:color="auto"/>
      </w:divBdr>
    </w:div>
    <w:div w:id="1699237246">
      <w:bodyDiv w:val="1"/>
      <w:marLeft w:val="0"/>
      <w:marRight w:val="0"/>
      <w:marTop w:val="0"/>
      <w:marBottom w:val="0"/>
      <w:divBdr>
        <w:top w:val="none" w:sz="0" w:space="0" w:color="auto"/>
        <w:left w:val="none" w:sz="0" w:space="0" w:color="auto"/>
        <w:bottom w:val="none" w:sz="0" w:space="0" w:color="auto"/>
        <w:right w:val="none" w:sz="0" w:space="0" w:color="auto"/>
      </w:divBdr>
    </w:div>
    <w:div w:id="1710452704">
      <w:bodyDiv w:val="1"/>
      <w:marLeft w:val="0"/>
      <w:marRight w:val="0"/>
      <w:marTop w:val="0"/>
      <w:marBottom w:val="0"/>
      <w:divBdr>
        <w:top w:val="none" w:sz="0" w:space="0" w:color="auto"/>
        <w:left w:val="none" w:sz="0" w:space="0" w:color="auto"/>
        <w:bottom w:val="none" w:sz="0" w:space="0" w:color="auto"/>
        <w:right w:val="none" w:sz="0" w:space="0" w:color="auto"/>
      </w:divBdr>
      <w:divsChild>
        <w:div w:id="619918602">
          <w:marLeft w:val="0"/>
          <w:marRight w:val="0"/>
          <w:marTop w:val="0"/>
          <w:marBottom w:val="0"/>
          <w:divBdr>
            <w:top w:val="none" w:sz="0" w:space="0" w:color="auto"/>
            <w:left w:val="none" w:sz="0" w:space="0" w:color="auto"/>
            <w:bottom w:val="none" w:sz="0" w:space="0" w:color="auto"/>
            <w:right w:val="none" w:sz="0" w:space="0" w:color="auto"/>
          </w:divBdr>
        </w:div>
        <w:div w:id="1324821845">
          <w:marLeft w:val="0"/>
          <w:marRight w:val="0"/>
          <w:marTop w:val="0"/>
          <w:marBottom w:val="0"/>
          <w:divBdr>
            <w:top w:val="none" w:sz="0" w:space="0" w:color="auto"/>
            <w:left w:val="none" w:sz="0" w:space="0" w:color="auto"/>
            <w:bottom w:val="none" w:sz="0" w:space="0" w:color="auto"/>
            <w:right w:val="none" w:sz="0" w:space="0" w:color="auto"/>
          </w:divBdr>
        </w:div>
        <w:div w:id="843008968">
          <w:marLeft w:val="0"/>
          <w:marRight w:val="0"/>
          <w:marTop w:val="0"/>
          <w:marBottom w:val="0"/>
          <w:divBdr>
            <w:top w:val="none" w:sz="0" w:space="0" w:color="auto"/>
            <w:left w:val="none" w:sz="0" w:space="0" w:color="auto"/>
            <w:bottom w:val="none" w:sz="0" w:space="0" w:color="auto"/>
            <w:right w:val="none" w:sz="0" w:space="0" w:color="auto"/>
          </w:divBdr>
        </w:div>
        <w:div w:id="1287586104">
          <w:marLeft w:val="0"/>
          <w:marRight w:val="0"/>
          <w:marTop w:val="0"/>
          <w:marBottom w:val="0"/>
          <w:divBdr>
            <w:top w:val="none" w:sz="0" w:space="0" w:color="auto"/>
            <w:left w:val="none" w:sz="0" w:space="0" w:color="auto"/>
            <w:bottom w:val="none" w:sz="0" w:space="0" w:color="auto"/>
            <w:right w:val="none" w:sz="0" w:space="0" w:color="auto"/>
          </w:divBdr>
        </w:div>
        <w:div w:id="1023702874">
          <w:marLeft w:val="0"/>
          <w:marRight w:val="0"/>
          <w:marTop w:val="0"/>
          <w:marBottom w:val="0"/>
          <w:divBdr>
            <w:top w:val="none" w:sz="0" w:space="0" w:color="auto"/>
            <w:left w:val="none" w:sz="0" w:space="0" w:color="auto"/>
            <w:bottom w:val="none" w:sz="0" w:space="0" w:color="auto"/>
            <w:right w:val="none" w:sz="0" w:space="0" w:color="auto"/>
          </w:divBdr>
        </w:div>
        <w:div w:id="1867861958">
          <w:marLeft w:val="0"/>
          <w:marRight w:val="0"/>
          <w:marTop w:val="0"/>
          <w:marBottom w:val="0"/>
          <w:divBdr>
            <w:top w:val="none" w:sz="0" w:space="0" w:color="auto"/>
            <w:left w:val="none" w:sz="0" w:space="0" w:color="auto"/>
            <w:bottom w:val="none" w:sz="0" w:space="0" w:color="auto"/>
            <w:right w:val="none" w:sz="0" w:space="0" w:color="auto"/>
          </w:divBdr>
        </w:div>
        <w:div w:id="2124837838">
          <w:marLeft w:val="0"/>
          <w:marRight w:val="0"/>
          <w:marTop w:val="0"/>
          <w:marBottom w:val="0"/>
          <w:divBdr>
            <w:top w:val="none" w:sz="0" w:space="0" w:color="auto"/>
            <w:left w:val="none" w:sz="0" w:space="0" w:color="auto"/>
            <w:bottom w:val="none" w:sz="0" w:space="0" w:color="auto"/>
            <w:right w:val="none" w:sz="0" w:space="0" w:color="auto"/>
          </w:divBdr>
        </w:div>
        <w:div w:id="1589659304">
          <w:marLeft w:val="0"/>
          <w:marRight w:val="0"/>
          <w:marTop w:val="0"/>
          <w:marBottom w:val="0"/>
          <w:divBdr>
            <w:top w:val="none" w:sz="0" w:space="0" w:color="auto"/>
            <w:left w:val="none" w:sz="0" w:space="0" w:color="auto"/>
            <w:bottom w:val="none" w:sz="0" w:space="0" w:color="auto"/>
            <w:right w:val="none" w:sz="0" w:space="0" w:color="auto"/>
          </w:divBdr>
        </w:div>
        <w:div w:id="1072116236">
          <w:marLeft w:val="0"/>
          <w:marRight w:val="0"/>
          <w:marTop w:val="0"/>
          <w:marBottom w:val="0"/>
          <w:divBdr>
            <w:top w:val="none" w:sz="0" w:space="0" w:color="auto"/>
            <w:left w:val="none" w:sz="0" w:space="0" w:color="auto"/>
            <w:bottom w:val="none" w:sz="0" w:space="0" w:color="auto"/>
            <w:right w:val="none" w:sz="0" w:space="0" w:color="auto"/>
          </w:divBdr>
        </w:div>
        <w:div w:id="512379368">
          <w:marLeft w:val="0"/>
          <w:marRight w:val="0"/>
          <w:marTop w:val="0"/>
          <w:marBottom w:val="0"/>
          <w:divBdr>
            <w:top w:val="none" w:sz="0" w:space="0" w:color="auto"/>
            <w:left w:val="none" w:sz="0" w:space="0" w:color="auto"/>
            <w:bottom w:val="none" w:sz="0" w:space="0" w:color="auto"/>
            <w:right w:val="none" w:sz="0" w:space="0" w:color="auto"/>
          </w:divBdr>
        </w:div>
        <w:div w:id="1660957733">
          <w:marLeft w:val="0"/>
          <w:marRight w:val="0"/>
          <w:marTop w:val="0"/>
          <w:marBottom w:val="0"/>
          <w:divBdr>
            <w:top w:val="none" w:sz="0" w:space="0" w:color="auto"/>
            <w:left w:val="none" w:sz="0" w:space="0" w:color="auto"/>
            <w:bottom w:val="none" w:sz="0" w:space="0" w:color="auto"/>
            <w:right w:val="none" w:sz="0" w:space="0" w:color="auto"/>
          </w:divBdr>
        </w:div>
        <w:div w:id="187838209">
          <w:marLeft w:val="0"/>
          <w:marRight w:val="0"/>
          <w:marTop w:val="0"/>
          <w:marBottom w:val="0"/>
          <w:divBdr>
            <w:top w:val="none" w:sz="0" w:space="0" w:color="auto"/>
            <w:left w:val="none" w:sz="0" w:space="0" w:color="auto"/>
            <w:bottom w:val="none" w:sz="0" w:space="0" w:color="auto"/>
            <w:right w:val="none" w:sz="0" w:space="0" w:color="auto"/>
          </w:divBdr>
        </w:div>
        <w:div w:id="1437677078">
          <w:marLeft w:val="0"/>
          <w:marRight w:val="0"/>
          <w:marTop w:val="0"/>
          <w:marBottom w:val="0"/>
          <w:divBdr>
            <w:top w:val="none" w:sz="0" w:space="0" w:color="auto"/>
            <w:left w:val="none" w:sz="0" w:space="0" w:color="auto"/>
            <w:bottom w:val="none" w:sz="0" w:space="0" w:color="auto"/>
            <w:right w:val="none" w:sz="0" w:space="0" w:color="auto"/>
          </w:divBdr>
        </w:div>
        <w:div w:id="2077438805">
          <w:marLeft w:val="0"/>
          <w:marRight w:val="0"/>
          <w:marTop w:val="0"/>
          <w:marBottom w:val="0"/>
          <w:divBdr>
            <w:top w:val="none" w:sz="0" w:space="0" w:color="auto"/>
            <w:left w:val="none" w:sz="0" w:space="0" w:color="auto"/>
            <w:bottom w:val="none" w:sz="0" w:space="0" w:color="auto"/>
            <w:right w:val="none" w:sz="0" w:space="0" w:color="auto"/>
          </w:divBdr>
        </w:div>
        <w:div w:id="1796752758">
          <w:marLeft w:val="0"/>
          <w:marRight w:val="0"/>
          <w:marTop w:val="0"/>
          <w:marBottom w:val="0"/>
          <w:divBdr>
            <w:top w:val="none" w:sz="0" w:space="0" w:color="auto"/>
            <w:left w:val="none" w:sz="0" w:space="0" w:color="auto"/>
            <w:bottom w:val="none" w:sz="0" w:space="0" w:color="auto"/>
            <w:right w:val="none" w:sz="0" w:space="0" w:color="auto"/>
          </w:divBdr>
        </w:div>
      </w:divsChild>
    </w:div>
    <w:div w:id="1734309449">
      <w:bodyDiv w:val="1"/>
      <w:marLeft w:val="0"/>
      <w:marRight w:val="0"/>
      <w:marTop w:val="0"/>
      <w:marBottom w:val="0"/>
      <w:divBdr>
        <w:top w:val="none" w:sz="0" w:space="0" w:color="auto"/>
        <w:left w:val="none" w:sz="0" w:space="0" w:color="auto"/>
        <w:bottom w:val="none" w:sz="0" w:space="0" w:color="auto"/>
        <w:right w:val="none" w:sz="0" w:space="0" w:color="auto"/>
      </w:divBdr>
      <w:divsChild>
        <w:div w:id="1278491894">
          <w:marLeft w:val="0"/>
          <w:marRight w:val="0"/>
          <w:marTop w:val="0"/>
          <w:marBottom w:val="0"/>
          <w:divBdr>
            <w:top w:val="none" w:sz="0" w:space="0" w:color="auto"/>
            <w:left w:val="none" w:sz="0" w:space="0" w:color="auto"/>
            <w:bottom w:val="none" w:sz="0" w:space="0" w:color="auto"/>
            <w:right w:val="none" w:sz="0" w:space="0" w:color="auto"/>
          </w:divBdr>
        </w:div>
        <w:div w:id="1428692463">
          <w:marLeft w:val="0"/>
          <w:marRight w:val="0"/>
          <w:marTop w:val="0"/>
          <w:marBottom w:val="0"/>
          <w:divBdr>
            <w:top w:val="none" w:sz="0" w:space="0" w:color="auto"/>
            <w:left w:val="none" w:sz="0" w:space="0" w:color="auto"/>
            <w:bottom w:val="none" w:sz="0" w:space="0" w:color="auto"/>
            <w:right w:val="none" w:sz="0" w:space="0" w:color="auto"/>
          </w:divBdr>
        </w:div>
        <w:div w:id="1563369688">
          <w:marLeft w:val="0"/>
          <w:marRight w:val="0"/>
          <w:marTop w:val="0"/>
          <w:marBottom w:val="0"/>
          <w:divBdr>
            <w:top w:val="none" w:sz="0" w:space="0" w:color="auto"/>
            <w:left w:val="none" w:sz="0" w:space="0" w:color="auto"/>
            <w:bottom w:val="none" w:sz="0" w:space="0" w:color="auto"/>
            <w:right w:val="none" w:sz="0" w:space="0" w:color="auto"/>
          </w:divBdr>
        </w:div>
        <w:div w:id="130561146">
          <w:marLeft w:val="0"/>
          <w:marRight w:val="0"/>
          <w:marTop w:val="0"/>
          <w:marBottom w:val="0"/>
          <w:divBdr>
            <w:top w:val="none" w:sz="0" w:space="0" w:color="auto"/>
            <w:left w:val="none" w:sz="0" w:space="0" w:color="auto"/>
            <w:bottom w:val="none" w:sz="0" w:space="0" w:color="auto"/>
            <w:right w:val="none" w:sz="0" w:space="0" w:color="auto"/>
          </w:divBdr>
        </w:div>
        <w:div w:id="1279870479">
          <w:marLeft w:val="0"/>
          <w:marRight w:val="0"/>
          <w:marTop w:val="0"/>
          <w:marBottom w:val="0"/>
          <w:divBdr>
            <w:top w:val="none" w:sz="0" w:space="0" w:color="auto"/>
            <w:left w:val="none" w:sz="0" w:space="0" w:color="auto"/>
            <w:bottom w:val="none" w:sz="0" w:space="0" w:color="auto"/>
            <w:right w:val="none" w:sz="0" w:space="0" w:color="auto"/>
          </w:divBdr>
        </w:div>
        <w:div w:id="1498812458">
          <w:marLeft w:val="0"/>
          <w:marRight w:val="0"/>
          <w:marTop w:val="0"/>
          <w:marBottom w:val="0"/>
          <w:divBdr>
            <w:top w:val="none" w:sz="0" w:space="0" w:color="auto"/>
            <w:left w:val="none" w:sz="0" w:space="0" w:color="auto"/>
            <w:bottom w:val="none" w:sz="0" w:space="0" w:color="auto"/>
            <w:right w:val="none" w:sz="0" w:space="0" w:color="auto"/>
          </w:divBdr>
        </w:div>
        <w:div w:id="965431536">
          <w:marLeft w:val="0"/>
          <w:marRight w:val="0"/>
          <w:marTop w:val="0"/>
          <w:marBottom w:val="0"/>
          <w:divBdr>
            <w:top w:val="none" w:sz="0" w:space="0" w:color="auto"/>
            <w:left w:val="none" w:sz="0" w:space="0" w:color="auto"/>
            <w:bottom w:val="none" w:sz="0" w:space="0" w:color="auto"/>
            <w:right w:val="none" w:sz="0" w:space="0" w:color="auto"/>
          </w:divBdr>
        </w:div>
        <w:div w:id="890731424">
          <w:marLeft w:val="0"/>
          <w:marRight w:val="0"/>
          <w:marTop w:val="0"/>
          <w:marBottom w:val="0"/>
          <w:divBdr>
            <w:top w:val="none" w:sz="0" w:space="0" w:color="auto"/>
            <w:left w:val="none" w:sz="0" w:space="0" w:color="auto"/>
            <w:bottom w:val="none" w:sz="0" w:space="0" w:color="auto"/>
            <w:right w:val="none" w:sz="0" w:space="0" w:color="auto"/>
          </w:divBdr>
        </w:div>
        <w:div w:id="1578133536">
          <w:marLeft w:val="0"/>
          <w:marRight w:val="0"/>
          <w:marTop w:val="0"/>
          <w:marBottom w:val="0"/>
          <w:divBdr>
            <w:top w:val="none" w:sz="0" w:space="0" w:color="auto"/>
            <w:left w:val="none" w:sz="0" w:space="0" w:color="auto"/>
            <w:bottom w:val="none" w:sz="0" w:space="0" w:color="auto"/>
            <w:right w:val="none" w:sz="0" w:space="0" w:color="auto"/>
          </w:divBdr>
        </w:div>
        <w:div w:id="786965665">
          <w:marLeft w:val="0"/>
          <w:marRight w:val="0"/>
          <w:marTop w:val="0"/>
          <w:marBottom w:val="0"/>
          <w:divBdr>
            <w:top w:val="none" w:sz="0" w:space="0" w:color="auto"/>
            <w:left w:val="none" w:sz="0" w:space="0" w:color="auto"/>
            <w:bottom w:val="none" w:sz="0" w:space="0" w:color="auto"/>
            <w:right w:val="none" w:sz="0" w:space="0" w:color="auto"/>
          </w:divBdr>
        </w:div>
        <w:div w:id="1151599475">
          <w:marLeft w:val="0"/>
          <w:marRight w:val="0"/>
          <w:marTop w:val="0"/>
          <w:marBottom w:val="0"/>
          <w:divBdr>
            <w:top w:val="none" w:sz="0" w:space="0" w:color="auto"/>
            <w:left w:val="none" w:sz="0" w:space="0" w:color="auto"/>
            <w:bottom w:val="none" w:sz="0" w:space="0" w:color="auto"/>
            <w:right w:val="none" w:sz="0" w:space="0" w:color="auto"/>
          </w:divBdr>
        </w:div>
        <w:div w:id="1223637172">
          <w:marLeft w:val="0"/>
          <w:marRight w:val="0"/>
          <w:marTop w:val="0"/>
          <w:marBottom w:val="0"/>
          <w:divBdr>
            <w:top w:val="none" w:sz="0" w:space="0" w:color="auto"/>
            <w:left w:val="none" w:sz="0" w:space="0" w:color="auto"/>
            <w:bottom w:val="none" w:sz="0" w:space="0" w:color="auto"/>
            <w:right w:val="none" w:sz="0" w:space="0" w:color="auto"/>
          </w:divBdr>
        </w:div>
        <w:div w:id="1887982240">
          <w:marLeft w:val="0"/>
          <w:marRight w:val="0"/>
          <w:marTop w:val="0"/>
          <w:marBottom w:val="0"/>
          <w:divBdr>
            <w:top w:val="none" w:sz="0" w:space="0" w:color="auto"/>
            <w:left w:val="none" w:sz="0" w:space="0" w:color="auto"/>
            <w:bottom w:val="none" w:sz="0" w:space="0" w:color="auto"/>
            <w:right w:val="none" w:sz="0" w:space="0" w:color="auto"/>
          </w:divBdr>
        </w:div>
        <w:div w:id="1373773852">
          <w:marLeft w:val="0"/>
          <w:marRight w:val="0"/>
          <w:marTop w:val="0"/>
          <w:marBottom w:val="0"/>
          <w:divBdr>
            <w:top w:val="none" w:sz="0" w:space="0" w:color="auto"/>
            <w:left w:val="none" w:sz="0" w:space="0" w:color="auto"/>
            <w:bottom w:val="none" w:sz="0" w:space="0" w:color="auto"/>
            <w:right w:val="none" w:sz="0" w:space="0" w:color="auto"/>
          </w:divBdr>
        </w:div>
        <w:div w:id="916942541">
          <w:marLeft w:val="0"/>
          <w:marRight w:val="0"/>
          <w:marTop w:val="0"/>
          <w:marBottom w:val="0"/>
          <w:divBdr>
            <w:top w:val="none" w:sz="0" w:space="0" w:color="auto"/>
            <w:left w:val="none" w:sz="0" w:space="0" w:color="auto"/>
            <w:bottom w:val="none" w:sz="0" w:space="0" w:color="auto"/>
            <w:right w:val="none" w:sz="0" w:space="0" w:color="auto"/>
          </w:divBdr>
        </w:div>
      </w:divsChild>
    </w:div>
    <w:div w:id="1734348186">
      <w:bodyDiv w:val="1"/>
      <w:marLeft w:val="0"/>
      <w:marRight w:val="0"/>
      <w:marTop w:val="0"/>
      <w:marBottom w:val="0"/>
      <w:divBdr>
        <w:top w:val="none" w:sz="0" w:space="0" w:color="auto"/>
        <w:left w:val="none" w:sz="0" w:space="0" w:color="auto"/>
        <w:bottom w:val="none" w:sz="0" w:space="0" w:color="auto"/>
        <w:right w:val="none" w:sz="0" w:space="0" w:color="auto"/>
      </w:divBdr>
    </w:div>
    <w:div w:id="1739596655">
      <w:bodyDiv w:val="1"/>
      <w:marLeft w:val="0"/>
      <w:marRight w:val="0"/>
      <w:marTop w:val="0"/>
      <w:marBottom w:val="0"/>
      <w:divBdr>
        <w:top w:val="none" w:sz="0" w:space="0" w:color="auto"/>
        <w:left w:val="none" w:sz="0" w:space="0" w:color="auto"/>
        <w:bottom w:val="none" w:sz="0" w:space="0" w:color="auto"/>
        <w:right w:val="none" w:sz="0" w:space="0" w:color="auto"/>
      </w:divBdr>
    </w:div>
    <w:div w:id="1774284829">
      <w:bodyDiv w:val="1"/>
      <w:marLeft w:val="0"/>
      <w:marRight w:val="0"/>
      <w:marTop w:val="0"/>
      <w:marBottom w:val="0"/>
      <w:divBdr>
        <w:top w:val="none" w:sz="0" w:space="0" w:color="auto"/>
        <w:left w:val="none" w:sz="0" w:space="0" w:color="auto"/>
        <w:bottom w:val="none" w:sz="0" w:space="0" w:color="auto"/>
        <w:right w:val="none" w:sz="0" w:space="0" w:color="auto"/>
      </w:divBdr>
    </w:div>
    <w:div w:id="1796681919">
      <w:bodyDiv w:val="1"/>
      <w:marLeft w:val="0"/>
      <w:marRight w:val="0"/>
      <w:marTop w:val="0"/>
      <w:marBottom w:val="0"/>
      <w:divBdr>
        <w:top w:val="none" w:sz="0" w:space="0" w:color="auto"/>
        <w:left w:val="none" w:sz="0" w:space="0" w:color="auto"/>
        <w:bottom w:val="none" w:sz="0" w:space="0" w:color="auto"/>
        <w:right w:val="none" w:sz="0" w:space="0" w:color="auto"/>
      </w:divBdr>
    </w:div>
    <w:div w:id="1804614457">
      <w:bodyDiv w:val="1"/>
      <w:marLeft w:val="0"/>
      <w:marRight w:val="0"/>
      <w:marTop w:val="0"/>
      <w:marBottom w:val="0"/>
      <w:divBdr>
        <w:top w:val="none" w:sz="0" w:space="0" w:color="auto"/>
        <w:left w:val="none" w:sz="0" w:space="0" w:color="auto"/>
        <w:bottom w:val="none" w:sz="0" w:space="0" w:color="auto"/>
        <w:right w:val="none" w:sz="0" w:space="0" w:color="auto"/>
      </w:divBdr>
    </w:div>
    <w:div w:id="1817258609">
      <w:bodyDiv w:val="1"/>
      <w:marLeft w:val="0"/>
      <w:marRight w:val="0"/>
      <w:marTop w:val="0"/>
      <w:marBottom w:val="0"/>
      <w:divBdr>
        <w:top w:val="none" w:sz="0" w:space="0" w:color="auto"/>
        <w:left w:val="none" w:sz="0" w:space="0" w:color="auto"/>
        <w:bottom w:val="none" w:sz="0" w:space="0" w:color="auto"/>
        <w:right w:val="none" w:sz="0" w:space="0" w:color="auto"/>
      </w:divBdr>
    </w:div>
    <w:div w:id="1819876820">
      <w:bodyDiv w:val="1"/>
      <w:marLeft w:val="0"/>
      <w:marRight w:val="0"/>
      <w:marTop w:val="0"/>
      <w:marBottom w:val="0"/>
      <w:divBdr>
        <w:top w:val="none" w:sz="0" w:space="0" w:color="auto"/>
        <w:left w:val="none" w:sz="0" w:space="0" w:color="auto"/>
        <w:bottom w:val="none" w:sz="0" w:space="0" w:color="auto"/>
        <w:right w:val="none" w:sz="0" w:space="0" w:color="auto"/>
      </w:divBdr>
    </w:div>
    <w:div w:id="1825781691">
      <w:bodyDiv w:val="1"/>
      <w:marLeft w:val="0"/>
      <w:marRight w:val="0"/>
      <w:marTop w:val="0"/>
      <w:marBottom w:val="0"/>
      <w:divBdr>
        <w:top w:val="none" w:sz="0" w:space="0" w:color="auto"/>
        <w:left w:val="none" w:sz="0" w:space="0" w:color="auto"/>
        <w:bottom w:val="none" w:sz="0" w:space="0" w:color="auto"/>
        <w:right w:val="none" w:sz="0" w:space="0" w:color="auto"/>
      </w:divBdr>
      <w:divsChild>
        <w:div w:id="46998233">
          <w:marLeft w:val="0"/>
          <w:marRight w:val="0"/>
          <w:marTop w:val="0"/>
          <w:marBottom w:val="0"/>
          <w:divBdr>
            <w:top w:val="none" w:sz="0" w:space="0" w:color="auto"/>
            <w:left w:val="none" w:sz="0" w:space="0" w:color="auto"/>
            <w:bottom w:val="none" w:sz="0" w:space="0" w:color="auto"/>
            <w:right w:val="none" w:sz="0" w:space="0" w:color="auto"/>
          </w:divBdr>
          <w:divsChild>
            <w:div w:id="710571707">
              <w:marLeft w:val="0"/>
              <w:marRight w:val="0"/>
              <w:marTop w:val="0"/>
              <w:marBottom w:val="0"/>
              <w:divBdr>
                <w:top w:val="none" w:sz="0" w:space="0" w:color="auto"/>
                <w:left w:val="none" w:sz="0" w:space="0" w:color="auto"/>
                <w:bottom w:val="none" w:sz="0" w:space="0" w:color="auto"/>
                <w:right w:val="none" w:sz="0" w:space="0" w:color="auto"/>
              </w:divBdr>
              <w:divsChild>
                <w:div w:id="420029637">
                  <w:marLeft w:val="150"/>
                  <w:marRight w:val="150"/>
                  <w:marTop w:val="150"/>
                  <w:marBottom w:val="150"/>
                  <w:divBdr>
                    <w:top w:val="none" w:sz="0" w:space="0" w:color="auto"/>
                    <w:left w:val="none" w:sz="0" w:space="0" w:color="auto"/>
                    <w:bottom w:val="none" w:sz="0" w:space="0" w:color="auto"/>
                    <w:right w:val="none" w:sz="0" w:space="0" w:color="auto"/>
                  </w:divBdr>
                  <w:divsChild>
                    <w:div w:id="99372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604611">
          <w:marLeft w:val="0"/>
          <w:marRight w:val="0"/>
          <w:marTop w:val="0"/>
          <w:marBottom w:val="0"/>
          <w:divBdr>
            <w:top w:val="none" w:sz="0" w:space="0" w:color="auto"/>
            <w:left w:val="none" w:sz="0" w:space="0" w:color="auto"/>
            <w:bottom w:val="none" w:sz="0" w:space="0" w:color="auto"/>
            <w:right w:val="none" w:sz="0" w:space="0" w:color="auto"/>
          </w:divBdr>
        </w:div>
      </w:divsChild>
    </w:div>
    <w:div w:id="1836409177">
      <w:bodyDiv w:val="1"/>
      <w:marLeft w:val="0"/>
      <w:marRight w:val="0"/>
      <w:marTop w:val="0"/>
      <w:marBottom w:val="0"/>
      <w:divBdr>
        <w:top w:val="none" w:sz="0" w:space="0" w:color="auto"/>
        <w:left w:val="none" w:sz="0" w:space="0" w:color="auto"/>
        <w:bottom w:val="none" w:sz="0" w:space="0" w:color="auto"/>
        <w:right w:val="none" w:sz="0" w:space="0" w:color="auto"/>
      </w:divBdr>
    </w:div>
    <w:div w:id="1839492993">
      <w:bodyDiv w:val="1"/>
      <w:marLeft w:val="0"/>
      <w:marRight w:val="0"/>
      <w:marTop w:val="0"/>
      <w:marBottom w:val="0"/>
      <w:divBdr>
        <w:top w:val="none" w:sz="0" w:space="0" w:color="auto"/>
        <w:left w:val="none" w:sz="0" w:space="0" w:color="auto"/>
        <w:bottom w:val="none" w:sz="0" w:space="0" w:color="auto"/>
        <w:right w:val="none" w:sz="0" w:space="0" w:color="auto"/>
      </w:divBdr>
    </w:div>
    <w:div w:id="1849440585">
      <w:bodyDiv w:val="1"/>
      <w:marLeft w:val="0"/>
      <w:marRight w:val="0"/>
      <w:marTop w:val="0"/>
      <w:marBottom w:val="0"/>
      <w:divBdr>
        <w:top w:val="none" w:sz="0" w:space="0" w:color="auto"/>
        <w:left w:val="none" w:sz="0" w:space="0" w:color="auto"/>
        <w:bottom w:val="none" w:sz="0" w:space="0" w:color="auto"/>
        <w:right w:val="none" w:sz="0" w:space="0" w:color="auto"/>
      </w:divBdr>
    </w:div>
    <w:div w:id="1879658473">
      <w:bodyDiv w:val="1"/>
      <w:marLeft w:val="0"/>
      <w:marRight w:val="0"/>
      <w:marTop w:val="0"/>
      <w:marBottom w:val="0"/>
      <w:divBdr>
        <w:top w:val="none" w:sz="0" w:space="0" w:color="auto"/>
        <w:left w:val="none" w:sz="0" w:space="0" w:color="auto"/>
        <w:bottom w:val="none" w:sz="0" w:space="0" w:color="auto"/>
        <w:right w:val="none" w:sz="0" w:space="0" w:color="auto"/>
      </w:divBdr>
    </w:div>
    <w:div w:id="1883130515">
      <w:bodyDiv w:val="1"/>
      <w:marLeft w:val="0"/>
      <w:marRight w:val="0"/>
      <w:marTop w:val="0"/>
      <w:marBottom w:val="0"/>
      <w:divBdr>
        <w:top w:val="none" w:sz="0" w:space="0" w:color="auto"/>
        <w:left w:val="none" w:sz="0" w:space="0" w:color="auto"/>
        <w:bottom w:val="none" w:sz="0" w:space="0" w:color="auto"/>
        <w:right w:val="none" w:sz="0" w:space="0" w:color="auto"/>
      </w:divBdr>
    </w:div>
    <w:div w:id="1887643243">
      <w:bodyDiv w:val="1"/>
      <w:marLeft w:val="0"/>
      <w:marRight w:val="0"/>
      <w:marTop w:val="0"/>
      <w:marBottom w:val="0"/>
      <w:divBdr>
        <w:top w:val="none" w:sz="0" w:space="0" w:color="auto"/>
        <w:left w:val="none" w:sz="0" w:space="0" w:color="auto"/>
        <w:bottom w:val="none" w:sz="0" w:space="0" w:color="auto"/>
        <w:right w:val="none" w:sz="0" w:space="0" w:color="auto"/>
      </w:divBdr>
    </w:div>
    <w:div w:id="1927836492">
      <w:bodyDiv w:val="1"/>
      <w:marLeft w:val="0"/>
      <w:marRight w:val="0"/>
      <w:marTop w:val="0"/>
      <w:marBottom w:val="0"/>
      <w:divBdr>
        <w:top w:val="none" w:sz="0" w:space="0" w:color="auto"/>
        <w:left w:val="none" w:sz="0" w:space="0" w:color="auto"/>
        <w:bottom w:val="none" w:sz="0" w:space="0" w:color="auto"/>
        <w:right w:val="none" w:sz="0" w:space="0" w:color="auto"/>
      </w:divBdr>
      <w:divsChild>
        <w:div w:id="1693989011">
          <w:marLeft w:val="0"/>
          <w:marRight w:val="0"/>
          <w:marTop w:val="0"/>
          <w:marBottom w:val="0"/>
          <w:divBdr>
            <w:top w:val="none" w:sz="0" w:space="0" w:color="auto"/>
            <w:left w:val="none" w:sz="0" w:space="0" w:color="auto"/>
            <w:bottom w:val="none" w:sz="0" w:space="0" w:color="auto"/>
            <w:right w:val="none" w:sz="0" w:space="0" w:color="auto"/>
          </w:divBdr>
          <w:divsChild>
            <w:div w:id="1003314699">
              <w:marLeft w:val="0"/>
              <w:marRight w:val="0"/>
              <w:marTop w:val="0"/>
              <w:marBottom w:val="0"/>
              <w:divBdr>
                <w:top w:val="none" w:sz="0" w:space="0" w:color="auto"/>
                <w:left w:val="none" w:sz="0" w:space="0" w:color="auto"/>
                <w:bottom w:val="none" w:sz="0" w:space="0" w:color="auto"/>
                <w:right w:val="none" w:sz="0" w:space="0" w:color="auto"/>
              </w:divBdr>
              <w:divsChild>
                <w:div w:id="680161593">
                  <w:marLeft w:val="0"/>
                  <w:marRight w:val="0"/>
                  <w:marTop w:val="0"/>
                  <w:marBottom w:val="0"/>
                  <w:divBdr>
                    <w:top w:val="none" w:sz="0" w:space="0" w:color="auto"/>
                    <w:left w:val="none" w:sz="0" w:space="0" w:color="auto"/>
                    <w:bottom w:val="none" w:sz="0" w:space="0" w:color="auto"/>
                    <w:right w:val="none" w:sz="0" w:space="0" w:color="auto"/>
                  </w:divBdr>
                  <w:divsChild>
                    <w:div w:id="184354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0383153">
      <w:bodyDiv w:val="1"/>
      <w:marLeft w:val="0"/>
      <w:marRight w:val="0"/>
      <w:marTop w:val="0"/>
      <w:marBottom w:val="0"/>
      <w:divBdr>
        <w:top w:val="none" w:sz="0" w:space="0" w:color="auto"/>
        <w:left w:val="none" w:sz="0" w:space="0" w:color="auto"/>
        <w:bottom w:val="none" w:sz="0" w:space="0" w:color="auto"/>
        <w:right w:val="none" w:sz="0" w:space="0" w:color="auto"/>
      </w:divBdr>
    </w:div>
    <w:div w:id="1943878277">
      <w:bodyDiv w:val="1"/>
      <w:marLeft w:val="0"/>
      <w:marRight w:val="0"/>
      <w:marTop w:val="0"/>
      <w:marBottom w:val="0"/>
      <w:divBdr>
        <w:top w:val="none" w:sz="0" w:space="0" w:color="auto"/>
        <w:left w:val="none" w:sz="0" w:space="0" w:color="auto"/>
        <w:bottom w:val="none" w:sz="0" w:space="0" w:color="auto"/>
        <w:right w:val="none" w:sz="0" w:space="0" w:color="auto"/>
      </w:divBdr>
    </w:div>
    <w:div w:id="1961917994">
      <w:bodyDiv w:val="1"/>
      <w:marLeft w:val="0"/>
      <w:marRight w:val="0"/>
      <w:marTop w:val="0"/>
      <w:marBottom w:val="0"/>
      <w:divBdr>
        <w:top w:val="none" w:sz="0" w:space="0" w:color="auto"/>
        <w:left w:val="none" w:sz="0" w:space="0" w:color="auto"/>
        <w:bottom w:val="none" w:sz="0" w:space="0" w:color="auto"/>
        <w:right w:val="none" w:sz="0" w:space="0" w:color="auto"/>
      </w:divBdr>
    </w:div>
    <w:div w:id="1965500594">
      <w:bodyDiv w:val="1"/>
      <w:marLeft w:val="0"/>
      <w:marRight w:val="0"/>
      <w:marTop w:val="0"/>
      <w:marBottom w:val="0"/>
      <w:divBdr>
        <w:top w:val="none" w:sz="0" w:space="0" w:color="auto"/>
        <w:left w:val="none" w:sz="0" w:space="0" w:color="auto"/>
        <w:bottom w:val="none" w:sz="0" w:space="0" w:color="auto"/>
        <w:right w:val="none" w:sz="0" w:space="0" w:color="auto"/>
      </w:divBdr>
    </w:div>
    <w:div w:id="2003115556">
      <w:bodyDiv w:val="1"/>
      <w:marLeft w:val="0"/>
      <w:marRight w:val="0"/>
      <w:marTop w:val="0"/>
      <w:marBottom w:val="0"/>
      <w:divBdr>
        <w:top w:val="none" w:sz="0" w:space="0" w:color="auto"/>
        <w:left w:val="none" w:sz="0" w:space="0" w:color="auto"/>
        <w:bottom w:val="none" w:sz="0" w:space="0" w:color="auto"/>
        <w:right w:val="none" w:sz="0" w:space="0" w:color="auto"/>
      </w:divBdr>
    </w:div>
    <w:div w:id="2016036875">
      <w:bodyDiv w:val="1"/>
      <w:marLeft w:val="0"/>
      <w:marRight w:val="0"/>
      <w:marTop w:val="0"/>
      <w:marBottom w:val="0"/>
      <w:divBdr>
        <w:top w:val="none" w:sz="0" w:space="0" w:color="auto"/>
        <w:left w:val="none" w:sz="0" w:space="0" w:color="auto"/>
        <w:bottom w:val="none" w:sz="0" w:space="0" w:color="auto"/>
        <w:right w:val="none" w:sz="0" w:space="0" w:color="auto"/>
      </w:divBdr>
    </w:div>
    <w:div w:id="2021933229">
      <w:bodyDiv w:val="1"/>
      <w:marLeft w:val="0"/>
      <w:marRight w:val="0"/>
      <w:marTop w:val="0"/>
      <w:marBottom w:val="0"/>
      <w:divBdr>
        <w:top w:val="none" w:sz="0" w:space="0" w:color="auto"/>
        <w:left w:val="none" w:sz="0" w:space="0" w:color="auto"/>
        <w:bottom w:val="none" w:sz="0" w:space="0" w:color="auto"/>
        <w:right w:val="none" w:sz="0" w:space="0" w:color="auto"/>
      </w:divBdr>
    </w:div>
    <w:div w:id="2024672405">
      <w:bodyDiv w:val="1"/>
      <w:marLeft w:val="0"/>
      <w:marRight w:val="0"/>
      <w:marTop w:val="0"/>
      <w:marBottom w:val="0"/>
      <w:divBdr>
        <w:top w:val="none" w:sz="0" w:space="0" w:color="auto"/>
        <w:left w:val="none" w:sz="0" w:space="0" w:color="auto"/>
        <w:bottom w:val="none" w:sz="0" w:space="0" w:color="auto"/>
        <w:right w:val="none" w:sz="0" w:space="0" w:color="auto"/>
      </w:divBdr>
    </w:div>
    <w:div w:id="2030376482">
      <w:bodyDiv w:val="1"/>
      <w:marLeft w:val="0"/>
      <w:marRight w:val="0"/>
      <w:marTop w:val="0"/>
      <w:marBottom w:val="0"/>
      <w:divBdr>
        <w:top w:val="none" w:sz="0" w:space="0" w:color="auto"/>
        <w:left w:val="none" w:sz="0" w:space="0" w:color="auto"/>
        <w:bottom w:val="none" w:sz="0" w:space="0" w:color="auto"/>
        <w:right w:val="none" w:sz="0" w:space="0" w:color="auto"/>
      </w:divBdr>
    </w:div>
    <w:div w:id="2050454550">
      <w:bodyDiv w:val="1"/>
      <w:marLeft w:val="0"/>
      <w:marRight w:val="0"/>
      <w:marTop w:val="0"/>
      <w:marBottom w:val="0"/>
      <w:divBdr>
        <w:top w:val="none" w:sz="0" w:space="0" w:color="auto"/>
        <w:left w:val="none" w:sz="0" w:space="0" w:color="auto"/>
        <w:bottom w:val="none" w:sz="0" w:space="0" w:color="auto"/>
        <w:right w:val="none" w:sz="0" w:space="0" w:color="auto"/>
      </w:divBdr>
    </w:div>
    <w:div w:id="2055235142">
      <w:bodyDiv w:val="1"/>
      <w:marLeft w:val="0"/>
      <w:marRight w:val="0"/>
      <w:marTop w:val="0"/>
      <w:marBottom w:val="0"/>
      <w:divBdr>
        <w:top w:val="none" w:sz="0" w:space="0" w:color="auto"/>
        <w:left w:val="none" w:sz="0" w:space="0" w:color="auto"/>
        <w:bottom w:val="none" w:sz="0" w:space="0" w:color="auto"/>
        <w:right w:val="none" w:sz="0" w:space="0" w:color="auto"/>
      </w:divBdr>
    </w:div>
    <w:div w:id="2099402929">
      <w:bodyDiv w:val="1"/>
      <w:marLeft w:val="0"/>
      <w:marRight w:val="0"/>
      <w:marTop w:val="0"/>
      <w:marBottom w:val="0"/>
      <w:divBdr>
        <w:top w:val="none" w:sz="0" w:space="0" w:color="auto"/>
        <w:left w:val="none" w:sz="0" w:space="0" w:color="auto"/>
        <w:bottom w:val="none" w:sz="0" w:space="0" w:color="auto"/>
        <w:right w:val="none" w:sz="0" w:space="0" w:color="auto"/>
      </w:divBdr>
    </w:div>
    <w:div w:id="2113357586">
      <w:bodyDiv w:val="1"/>
      <w:marLeft w:val="0"/>
      <w:marRight w:val="0"/>
      <w:marTop w:val="0"/>
      <w:marBottom w:val="0"/>
      <w:divBdr>
        <w:top w:val="none" w:sz="0" w:space="0" w:color="auto"/>
        <w:left w:val="none" w:sz="0" w:space="0" w:color="auto"/>
        <w:bottom w:val="none" w:sz="0" w:space="0" w:color="auto"/>
        <w:right w:val="none" w:sz="0" w:space="0" w:color="auto"/>
      </w:divBdr>
    </w:div>
    <w:div w:id="2116242696">
      <w:bodyDiv w:val="1"/>
      <w:marLeft w:val="0"/>
      <w:marRight w:val="0"/>
      <w:marTop w:val="0"/>
      <w:marBottom w:val="0"/>
      <w:divBdr>
        <w:top w:val="none" w:sz="0" w:space="0" w:color="auto"/>
        <w:left w:val="none" w:sz="0" w:space="0" w:color="auto"/>
        <w:bottom w:val="none" w:sz="0" w:space="0" w:color="auto"/>
        <w:right w:val="none" w:sz="0" w:space="0" w:color="auto"/>
      </w:divBdr>
    </w:div>
    <w:div w:id="2120417318">
      <w:bodyDiv w:val="1"/>
      <w:marLeft w:val="0"/>
      <w:marRight w:val="0"/>
      <w:marTop w:val="0"/>
      <w:marBottom w:val="0"/>
      <w:divBdr>
        <w:top w:val="none" w:sz="0" w:space="0" w:color="auto"/>
        <w:left w:val="none" w:sz="0" w:space="0" w:color="auto"/>
        <w:bottom w:val="none" w:sz="0" w:space="0" w:color="auto"/>
        <w:right w:val="none" w:sz="0" w:space="0" w:color="auto"/>
      </w:divBdr>
    </w:div>
    <w:div w:id="2127195380">
      <w:bodyDiv w:val="1"/>
      <w:marLeft w:val="0"/>
      <w:marRight w:val="0"/>
      <w:marTop w:val="0"/>
      <w:marBottom w:val="0"/>
      <w:divBdr>
        <w:top w:val="none" w:sz="0" w:space="0" w:color="auto"/>
        <w:left w:val="none" w:sz="0" w:space="0" w:color="auto"/>
        <w:bottom w:val="none" w:sz="0" w:space="0" w:color="auto"/>
        <w:right w:val="none" w:sz="0" w:space="0" w:color="auto"/>
      </w:divBdr>
    </w:div>
    <w:div w:id="2135902388">
      <w:bodyDiv w:val="1"/>
      <w:marLeft w:val="0"/>
      <w:marRight w:val="0"/>
      <w:marTop w:val="0"/>
      <w:marBottom w:val="0"/>
      <w:divBdr>
        <w:top w:val="none" w:sz="0" w:space="0" w:color="auto"/>
        <w:left w:val="none" w:sz="0" w:space="0" w:color="auto"/>
        <w:bottom w:val="none" w:sz="0" w:space="0" w:color="auto"/>
        <w:right w:val="none" w:sz="0" w:space="0" w:color="auto"/>
      </w:divBdr>
      <w:divsChild>
        <w:div w:id="578321767">
          <w:marLeft w:val="0"/>
          <w:marRight w:val="0"/>
          <w:marTop w:val="0"/>
          <w:marBottom w:val="0"/>
          <w:divBdr>
            <w:top w:val="none" w:sz="0" w:space="0" w:color="auto"/>
            <w:left w:val="none" w:sz="0" w:space="0" w:color="auto"/>
            <w:bottom w:val="none" w:sz="0" w:space="0" w:color="auto"/>
            <w:right w:val="none" w:sz="0" w:space="0" w:color="auto"/>
          </w:divBdr>
          <w:divsChild>
            <w:div w:id="433133540">
              <w:marLeft w:val="0"/>
              <w:marRight w:val="0"/>
              <w:marTop w:val="0"/>
              <w:marBottom w:val="0"/>
              <w:divBdr>
                <w:top w:val="none" w:sz="0" w:space="0" w:color="auto"/>
                <w:left w:val="none" w:sz="0" w:space="0" w:color="auto"/>
                <w:bottom w:val="none" w:sz="0" w:space="0" w:color="auto"/>
                <w:right w:val="none" w:sz="0" w:space="0" w:color="auto"/>
              </w:divBdr>
              <w:divsChild>
                <w:div w:id="1406996658">
                  <w:marLeft w:val="0"/>
                  <w:marRight w:val="0"/>
                  <w:marTop w:val="0"/>
                  <w:marBottom w:val="0"/>
                  <w:divBdr>
                    <w:top w:val="none" w:sz="0" w:space="0" w:color="auto"/>
                    <w:left w:val="none" w:sz="0" w:space="0" w:color="auto"/>
                    <w:bottom w:val="none" w:sz="0" w:space="0" w:color="auto"/>
                    <w:right w:val="none" w:sz="0" w:space="0" w:color="auto"/>
                  </w:divBdr>
                  <w:divsChild>
                    <w:div w:id="198634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5654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01FA8-130B-924A-9150-CE90A2558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4</TotalTime>
  <Pages>35</Pages>
  <Words>35641</Words>
  <Characters>203157</Characters>
  <Application>Microsoft Office Word</Application>
  <DocSecurity>0</DocSecurity>
  <Lines>1692</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13</cp:revision>
  <dcterms:created xsi:type="dcterms:W3CDTF">2025-04-13T17:33:00Z</dcterms:created>
  <dcterms:modified xsi:type="dcterms:W3CDTF">2025-04-28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ThtH0P2U"/&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